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904925"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rPr>
      </w:pPr>
      <w:r w:rsidRPr="00C54346">
        <w:rPr>
          <w:rFonts w:ascii="Book Antiqua" w:hAnsi="Book Antiqua" w:cs="Times New Roman"/>
          <w:b/>
          <w:sz w:val="24"/>
          <w:szCs w:val="24"/>
        </w:rPr>
        <w:t xml:space="preserve">Name of Journal: </w:t>
      </w:r>
      <w:r w:rsidRPr="00C54346">
        <w:rPr>
          <w:rFonts w:ascii="Book Antiqua" w:hAnsi="Book Antiqua" w:cs="Times New Roman"/>
          <w:b/>
          <w:bCs/>
          <w:i/>
          <w:sz w:val="24"/>
          <w:szCs w:val="24"/>
        </w:rPr>
        <w:t>World Journal of Orthopedics</w:t>
      </w:r>
    </w:p>
    <w:p w14:paraId="2E52D0CE"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lang w:eastAsia="zh-CN"/>
        </w:rPr>
      </w:pPr>
      <w:r w:rsidRPr="00C54346">
        <w:rPr>
          <w:rFonts w:ascii="Book Antiqua" w:hAnsi="Book Antiqua" w:cs="Times New Roman"/>
          <w:b/>
          <w:bCs/>
          <w:sz w:val="24"/>
          <w:szCs w:val="24"/>
        </w:rPr>
        <w:t xml:space="preserve">Manuscript NO: </w:t>
      </w:r>
      <w:r w:rsidR="00BD4047" w:rsidRPr="00C54346">
        <w:rPr>
          <w:rFonts w:ascii="Book Antiqua" w:hAnsi="Book Antiqua" w:cs="Times New Roman"/>
          <w:b/>
          <w:bCs/>
          <w:sz w:val="24"/>
          <w:szCs w:val="24"/>
          <w:lang w:eastAsia="zh-CN"/>
        </w:rPr>
        <w:t>47116</w:t>
      </w:r>
    </w:p>
    <w:p w14:paraId="3A2149CD" w14:textId="77777777" w:rsidR="000F11E9" w:rsidRPr="00C54346" w:rsidRDefault="000F11E9" w:rsidP="00C54346">
      <w:pPr>
        <w:widowControl w:val="0"/>
        <w:tabs>
          <w:tab w:val="right" w:pos="9360"/>
        </w:tabs>
        <w:snapToGrid w:val="0"/>
        <w:spacing w:after="0" w:line="360" w:lineRule="auto"/>
        <w:jc w:val="both"/>
        <w:rPr>
          <w:rFonts w:ascii="Book Antiqua" w:hAnsi="Book Antiqua" w:cs="Times New Roman"/>
          <w:b/>
          <w:bCs/>
          <w:sz w:val="24"/>
          <w:szCs w:val="24"/>
        </w:rPr>
      </w:pPr>
      <w:r w:rsidRPr="00C54346">
        <w:rPr>
          <w:rFonts w:ascii="Book Antiqua" w:hAnsi="Book Antiqua" w:cs="Times New Roman"/>
          <w:b/>
          <w:bCs/>
          <w:sz w:val="24"/>
          <w:szCs w:val="24"/>
        </w:rPr>
        <w:t>Manuscript Type: CASE REPORT</w:t>
      </w:r>
    </w:p>
    <w:p w14:paraId="2A190495" w14:textId="77777777" w:rsidR="000F11E9" w:rsidRPr="00C54346" w:rsidRDefault="000F11E9" w:rsidP="00C54346">
      <w:pPr>
        <w:widowControl w:val="0"/>
        <w:snapToGrid w:val="0"/>
        <w:spacing w:after="0" w:line="360" w:lineRule="auto"/>
        <w:jc w:val="both"/>
        <w:rPr>
          <w:rFonts w:ascii="Book Antiqua" w:hAnsi="Book Antiqua" w:cs="Times New Roman"/>
          <w:bCs/>
          <w:sz w:val="24"/>
          <w:szCs w:val="24"/>
        </w:rPr>
      </w:pPr>
    </w:p>
    <w:p w14:paraId="1CD18A11" w14:textId="70D57CFE" w:rsidR="00755A30" w:rsidRPr="00C54346" w:rsidRDefault="00E8173C" w:rsidP="00C54346">
      <w:pPr>
        <w:widowControl w:val="0"/>
        <w:snapToGrid w:val="0"/>
        <w:spacing w:after="0" w:line="360" w:lineRule="auto"/>
        <w:jc w:val="both"/>
        <w:rPr>
          <w:rFonts w:ascii="Book Antiqua" w:hAnsi="Book Antiqua" w:cs="Times New Roman"/>
          <w:b/>
          <w:bCs/>
          <w:sz w:val="24"/>
          <w:szCs w:val="24"/>
        </w:rPr>
      </w:pPr>
      <w:r w:rsidRPr="00C54346">
        <w:rPr>
          <w:rFonts w:ascii="Book Antiqua" w:hAnsi="Book Antiqua" w:cs="Times New Roman"/>
          <w:b/>
          <w:bCs/>
          <w:sz w:val="24"/>
          <w:szCs w:val="24"/>
        </w:rPr>
        <w:t>Calcaneal osteochondroma masquerading as plantar fasciitis</w:t>
      </w:r>
      <w:r w:rsidR="00112363" w:rsidRPr="00C54346">
        <w:rPr>
          <w:rFonts w:ascii="Book Antiqua" w:hAnsi="Book Antiqua" w:cs="Times New Roman"/>
          <w:b/>
          <w:bCs/>
          <w:sz w:val="24"/>
          <w:szCs w:val="24"/>
        </w:rPr>
        <w:t xml:space="preserve">: </w:t>
      </w:r>
      <w:r w:rsidR="003477A6" w:rsidRPr="00C54346">
        <w:rPr>
          <w:rFonts w:ascii="Book Antiqua" w:hAnsi="Book Antiqua" w:cs="Times New Roman"/>
          <w:b/>
          <w:bCs/>
          <w:sz w:val="24"/>
          <w:szCs w:val="24"/>
        </w:rPr>
        <w:t>An</w:t>
      </w:r>
      <w:r w:rsidR="00BF7700"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a</w:t>
      </w:r>
      <w:r w:rsidR="00BF7700" w:rsidRPr="00C54346">
        <w:rPr>
          <w:rFonts w:ascii="Book Antiqua" w:hAnsi="Book Antiqua" w:cs="Times New Roman"/>
          <w:b/>
          <w:bCs/>
          <w:sz w:val="24"/>
          <w:szCs w:val="24"/>
        </w:rPr>
        <w:t xml:space="preserve">pproach </w:t>
      </w:r>
      <w:r w:rsidR="00112363" w:rsidRPr="00C54346">
        <w:rPr>
          <w:rFonts w:ascii="Book Antiqua" w:hAnsi="Book Antiqua" w:cs="Times New Roman"/>
          <w:b/>
          <w:bCs/>
          <w:sz w:val="24"/>
          <w:szCs w:val="24"/>
        </w:rPr>
        <w:t>t</w:t>
      </w:r>
      <w:r w:rsidR="00BF7700" w:rsidRPr="00C54346">
        <w:rPr>
          <w:rFonts w:ascii="Book Antiqua" w:hAnsi="Book Antiqua" w:cs="Times New Roman"/>
          <w:b/>
          <w:bCs/>
          <w:sz w:val="24"/>
          <w:szCs w:val="24"/>
        </w:rPr>
        <w:t>o</w:t>
      </w:r>
      <w:r w:rsidR="008A7C3C"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p</w:t>
      </w:r>
      <w:r w:rsidR="008A7C3C" w:rsidRPr="00C54346">
        <w:rPr>
          <w:rFonts w:ascii="Book Antiqua" w:hAnsi="Book Antiqua" w:cs="Times New Roman"/>
          <w:b/>
          <w:bCs/>
          <w:sz w:val="24"/>
          <w:szCs w:val="24"/>
        </w:rPr>
        <w:t>lantar</w:t>
      </w:r>
      <w:r w:rsidR="003477A6" w:rsidRPr="00C54346">
        <w:rPr>
          <w:rFonts w:ascii="Book Antiqua" w:hAnsi="Book Antiqua" w:cs="Times New Roman"/>
          <w:b/>
          <w:bCs/>
          <w:sz w:val="24"/>
          <w:szCs w:val="24"/>
        </w:rPr>
        <w:t xml:space="preserve"> </w:t>
      </w:r>
      <w:r w:rsidR="00112363" w:rsidRPr="00C54346">
        <w:rPr>
          <w:rFonts w:ascii="Book Antiqua" w:hAnsi="Book Antiqua" w:cs="Times New Roman"/>
          <w:b/>
          <w:bCs/>
          <w:sz w:val="24"/>
          <w:szCs w:val="24"/>
        </w:rPr>
        <w:t>h</w:t>
      </w:r>
      <w:r w:rsidR="003477A6" w:rsidRPr="00C54346">
        <w:rPr>
          <w:rFonts w:ascii="Book Antiqua" w:hAnsi="Book Antiqua" w:cs="Times New Roman"/>
          <w:b/>
          <w:bCs/>
          <w:sz w:val="24"/>
          <w:szCs w:val="24"/>
        </w:rPr>
        <w:t xml:space="preserve">eel </w:t>
      </w:r>
      <w:r w:rsidR="00112363" w:rsidRPr="00C54346">
        <w:rPr>
          <w:rFonts w:ascii="Book Antiqua" w:hAnsi="Book Antiqua" w:cs="Times New Roman"/>
          <w:b/>
          <w:bCs/>
          <w:sz w:val="24"/>
          <w:szCs w:val="24"/>
        </w:rPr>
        <w:t>p</w:t>
      </w:r>
      <w:r w:rsidR="003477A6" w:rsidRPr="00C54346">
        <w:rPr>
          <w:rFonts w:ascii="Book Antiqua" w:hAnsi="Book Antiqua" w:cs="Times New Roman"/>
          <w:b/>
          <w:bCs/>
          <w:sz w:val="24"/>
          <w:szCs w:val="24"/>
        </w:rPr>
        <w:t>ain</w:t>
      </w:r>
      <w:r w:rsidR="00112363" w:rsidRPr="00C54346">
        <w:rPr>
          <w:rFonts w:ascii="Book Antiqua" w:hAnsi="Book Antiqua" w:cs="Times New Roman"/>
          <w:b/>
          <w:bCs/>
          <w:sz w:val="24"/>
          <w:szCs w:val="24"/>
        </w:rPr>
        <w:t xml:space="preserve"> – </w:t>
      </w:r>
      <w:r w:rsidR="00112363" w:rsidRPr="00C54346">
        <w:rPr>
          <w:rFonts w:ascii="Book Antiqua" w:hAnsi="Book Antiqua" w:cs="Times New Roman"/>
          <w:b/>
          <w:bCs/>
          <w:caps/>
          <w:sz w:val="24"/>
          <w:szCs w:val="24"/>
        </w:rPr>
        <w:t>a</w:t>
      </w:r>
      <w:r w:rsidR="00112363" w:rsidRPr="00C54346">
        <w:rPr>
          <w:rFonts w:ascii="Book Antiqua" w:hAnsi="Book Antiqua" w:cs="Times New Roman"/>
          <w:b/>
          <w:bCs/>
          <w:sz w:val="24"/>
          <w:szCs w:val="24"/>
        </w:rPr>
        <w:t xml:space="preserve"> c</w:t>
      </w:r>
      <w:r w:rsidR="00BF7700" w:rsidRPr="00C54346">
        <w:rPr>
          <w:rFonts w:ascii="Book Antiqua" w:hAnsi="Book Antiqua" w:cs="Times New Roman"/>
          <w:b/>
          <w:bCs/>
          <w:sz w:val="24"/>
          <w:szCs w:val="24"/>
        </w:rPr>
        <w:t xml:space="preserve">ase </w:t>
      </w:r>
      <w:r w:rsidR="00112363" w:rsidRPr="00C54346">
        <w:rPr>
          <w:rFonts w:ascii="Book Antiqua" w:hAnsi="Book Antiqua" w:cs="Times New Roman"/>
          <w:b/>
          <w:bCs/>
          <w:sz w:val="24"/>
          <w:szCs w:val="24"/>
        </w:rPr>
        <w:t>r</w:t>
      </w:r>
      <w:r w:rsidR="00BF7700" w:rsidRPr="00C54346">
        <w:rPr>
          <w:rFonts w:ascii="Book Antiqua" w:hAnsi="Book Antiqua" w:cs="Times New Roman"/>
          <w:b/>
          <w:bCs/>
          <w:sz w:val="24"/>
          <w:szCs w:val="24"/>
        </w:rPr>
        <w:t>eport</w:t>
      </w:r>
      <w:r w:rsidR="00112363" w:rsidRPr="00C54346">
        <w:rPr>
          <w:rFonts w:ascii="Book Antiqua" w:hAnsi="Book Antiqua" w:cs="Times New Roman"/>
          <w:b/>
          <w:bCs/>
          <w:sz w:val="24"/>
          <w:szCs w:val="24"/>
        </w:rPr>
        <w:t xml:space="preserve"> and literature review</w:t>
      </w:r>
    </w:p>
    <w:p w14:paraId="2DAA8206" w14:textId="77777777" w:rsidR="00BF7700" w:rsidRPr="00C54346" w:rsidRDefault="00BF7700" w:rsidP="00C54346">
      <w:pPr>
        <w:widowControl w:val="0"/>
        <w:snapToGrid w:val="0"/>
        <w:spacing w:after="0" w:line="360" w:lineRule="auto"/>
        <w:jc w:val="both"/>
        <w:rPr>
          <w:rFonts w:ascii="Book Antiqua" w:hAnsi="Book Antiqua" w:cs="Times New Roman"/>
          <w:b/>
          <w:bCs/>
          <w:sz w:val="24"/>
          <w:szCs w:val="24"/>
        </w:rPr>
      </w:pPr>
    </w:p>
    <w:p w14:paraId="3837F375" w14:textId="49290253" w:rsidR="00BF7700" w:rsidRPr="00C54346" w:rsidRDefault="00E8173C"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Cs/>
          <w:sz w:val="24"/>
          <w:szCs w:val="24"/>
        </w:rPr>
        <w:t xml:space="preserve">Koh D </w:t>
      </w:r>
      <w:r w:rsidRPr="00C54346">
        <w:rPr>
          <w:rFonts w:ascii="Book Antiqua" w:hAnsi="Book Antiqua" w:cs="Times New Roman"/>
          <w:bCs/>
          <w:i/>
          <w:iCs/>
          <w:sz w:val="24"/>
          <w:szCs w:val="24"/>
        </w:rPr>
        <w:t>et al.</w:t>
      </w:r>
      <w:r w:rsidRPr="00C54346">
        <w:rPr>
          <w:rFonts w:ascii="Book Antiqua" w:hAnsi="Book Antiqua" w:cs="Times New Roman"/>
          <w:sz w:val="24"/>
          <w:szCs w:val="24"/>
        </w:rPr>
        <w:t xml:space="preserve"> Calcaneal osteochondroma masquerading as plantar fasciitis</w:t>
      </w:r>
    </w:p>
    <w:p w14:paraId="6C2F5E8F" w14:textId="77777777" w:rsidR="00E8173C" w:rsidRPr="00C54346" w:rsidRDefault="00E8173C" w:rsidP="00C54346">
      <w:pPr>
        <w:widowControl w:val="0"/>
        <w:snapToGrid w:val="0"/>
        <w:spacing w:after="0" w:line="360" w:lineRule="auto"/>
        <w:jc w:val="both"/>
        <w:rPr>
          <w:rFonts w:ascii="Book Antiqua" w:hAnsi="Book Antiqua" w:cs="Times New Roman"/>
          <w:b/>
          <w:sz w:val="24"/>
          <w:szCs w:val="24"/>
        </w:rPr>
      </w:pPr>
    </w:p>
    <w:p w14:paraId="389B2461" w14:textId="38C3C877" w:rsidR="000F11E9" w:rsidRPr="00A902EC" w:rsidRDefault="000F11E9" w:rsidP="00C54346">
      <w:pPr>
        <w:widowControl w:val="0"/>
        <w:snapToGrid w:val="0"/>
        <w:spacing w:after="0" w:line="360" w:lineRule="auto"/>
        <w:jc w:val="both"/>
        <w:rPr>
          <w:rFonts w:ascii="Book Antiqua" w:hAnsi="Book Antiqua" w:cs="Times New Roman"/>
          <w:b/>
          <w:sz w:val="24"/>
          <w:szCs w:val="24"/>
        </w:rPr>
      </w:pPr>
      <w:r w:rsidRPr="00A902EC">
        <w:rPr>
          <w:rFonts w:ascii="Book Antiqua" w:hAnsi="Book Antiqua" w:cs="Times New Roman"/>
          <w:b/>
          <w:sz w:val="24"/>
          <w:szCs w:val="24"/>
        </w:rPr>
        <w:t>Don Koh, Yvonne Goh, Nicholas Yeo</w:t>
      </w:r>
    </w:p>
    <w:p w14:paraId="2BF5B012" w14:textId="77777777" w:rsidR="00E8173C" w:rsidRPr="00C54346" w:rsidRDefault="00E8173C" w:rsidP="00C54346">
      <w:pPr>
        <w:widowControl w:val="0"/>
        <w:snapToGrid w:val="0"/>
        <w:spacing w:after="0" w:line="360" w:lineRule="auto"/>
        <w:jc w:val="both"/>
        <w:rPr>
          <w:rFonts w:ascii="Book Antiqua" w:hAnsi="Book Antiqua" w:cs="Times New Roman"/>
          <w:bCs/>
          <w:sz w:val="24"/>
          <w:szCs w:val="24"/>
        </w:rPr>
      </w:pPr>
    </w:p>
    <w:p w14:paraId="32CF726F" w14:textId="4A6E4838" w:rsidR="000F11E9" w:rsidRPr="00C54346" w:rsidRDefault="00E8173C"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
          <w:sz w:val="24"/>
          <w:szCs w:val="24"/>
        </w:rPr>
        <w:t>Don Koh, Nicholas Yeo,</w:t>
      </w:r>
      <w:r w:rsidRPr="00C54346">
        <w:rPr>
          <w:rFonts w:ascii="Book Antiqua" w:hAnsi="Book Antiqua" w:cs="Times New Roman"/>
          <w:bCs/>
          <w:sz w:val="24"/>
          <w:szCs w:val="24"/>
          <w:lang w:eastAsia="zh-CN"/>
        </w:rPr>
        <w:t xml:space="preserve"> </w:t>
      </w:r>
      <w:r w:rsidR="000F11E9" w:rsidRPr="00C54346">
        <w:rPr>
          <w:rFonts w:ascii="Book Antiqua" w:hAnsi="Book Antiqua" w:cs="Times New Roman"/>
          <w:bCs/>
          <w:sz w:val="24"/>
          <w:szCs w:val="24"/>
        </w:rPr>
        <w:t>Department of Orthopaedic Surgery, Singapore General Hospital,</w:t>
      </w:r>
      <w:r w:rsidRPr="00C54346">
        <w:rPr>
          <w:rFonts w:ascii="Book Antiqua" w:hAnsi="Book Antiqua" w:cs="Times New Roman"/>
          <w:bCs/>
          <w:sz w:val="24"/>
          <w:szCs w:val="24"/>
        </w:rPr>
        <w:t xml:space="preserve"> </w:t>
      </w:r>
      <w:r w:rsidR="000F11E9" w:rsidRPr="00C54346">
        <w:rPr>
          <w:rFonts w:ascii="Book Antiqua" w:hAnsi="Book Antiqua" w:cs="Times New Roman"/>
          <w:bCs/>
          <w:sz w:val="24"/>
          <w:szCs w:val="24"/>
        </w:rPr>
        <w:t>Singapore 169856</w:t>
      </w:r>
      <w:r w:rsidR="00112363" w:rsidRPr="00C54346">
        <w:rPr>
          <w:rFonts w:ascii="Book Antiqua" w:hAnsi="Book Antiqua" w:cs="Times New Roman"/>
          <w:bCs/>
          <w:sz w:val="24"/>
          <w:szCs w:val="24"/>
          <w:lang w:eastAsia="zh-CN"/>
        </w:rPr>
        <w:t xml:space="preserve">, </w:t>
      </w:r>
      <w:r w:rsidR="00112363" w:rsidRPr="00C54346">
        <w:rPr>
          <w:rFonts w:ascii="Book Antiqua" w:hAnsi="Book Antiqua" w:cs="Garamond-Bold"/>
          <w:bCs/>
          <w:sz w:val="24"/>
          <w:szCs w:val="24"/>
        </w:rPr>
        <w:t>Singapore</w:t>
      </w:r>
    </w:p>
    <w:p w14:paraId="745DB28C" w14:textId="77777777" w:rsidR="00E8173C" w:rsidRPr="00C54346" w:rsidRDefault="00E8173C" w:rsidP="00C54346">
      <w:pPr>
        <w:widowControl w:val="0"/>
        <w:snapToGrid w:val="0"/>
        <w:spacing w:after="0" w:line="360" w:lineRule="auto"/>
        <w:jc w:val="both"/>
        <w:rPr>
          <w:rFonts w:ascii="Book Antiqua" w:hAnsi="Book Antiqua" w:cs="Times New Roman"/>
          <w:sz w:val="24"/>
          <w:szCs w:val="24"/>
        </w:rPr>
      </w:pPr>
    </w:p>
    <w:p w14:paraId="5B65D3F4" w14:textId="2C3C9091" w:rsidR="000F11E9" w:rsidRPr="00C54346" w:rsidRDefault="00E8173C" w:rsidP="00C54346">
      <w:pPr>
        <w:widowControl w:val="0"/>
        <w:snapToGrid w:val="0"/>
        <w:spacing w:after="0" w:line="360" w:lineRule="auto"/>
        <w:jc w:val="both"/>
        <w:rPr>
          <w:rFonts w:ascii="Book Antiqua" w:hAnsi="Book Antiqua" w:cs="Times New Roman"/>
          <w:bCs/>
          <w:sz w:val="24"/>
          <w:szCs w:val="24"/>
          <w:shd w:val="clear" w:color="auto" w:fill="FFFFFF"/>
        </w:rPr>
      </w:pPr>
      <w:r w:rsidRPr="00C54346">
        <w:rPr>
          <w:rFonts w:ascii="Book Antiqua" w:hAnsi="Book Antiqua" w:cs="Times New Roman"/>
          <w:b/>
          <w:sz w:val="24"/>
          <w:szCs w:val="24"/>
        </w:rPr>
        <w:t xml:space="preserve">Yvonne Goh, </w:t>
      </w:r>
      <w:r w:rsidR="000F11E9" w:rsidRPr="00C54346">
        <w:rPr>
          <w:rFonts w:ascii="Book Antiqua" w:hAnsi="Book Antiqua" w:cs="Times New Roman"/>
          <w:sz w:val="24"/>
          <w:szCs w:val="24"/>
        </w:rPr>
        <w:t>NUS Yong Loo Lin School of Medicine, NUHS Tower Block,</w:t>
      </w:r>
      <w:r w:rsidRPr="00C54346">
        <w:rPr>
          <w:rFonts w:ascii="Book Antiqua" w:hAnsi="Book Antiqua" w:cs="Times New Roman"/>
          <w:sz w:val="24"/>
          <w:szCs w:val="24"/>
        </w:rPr>
        <w:t xml:space="preserve"> </w:t>
      </w:r>
      <w:r w:rsidR="000F11E9" w:rsidRPr="00C54346">
        <w:rPr>
          <w:rFonts w:ascii="Book Antiqua" w:hAnsi="Book Antiqua" w:cs="Times New Roman"/>
          <w:bCs/>
          <w:sz w:val="24"/>
          <w:szCs w:val="24"/>
          <w:shd w:val="clear" w:color="auto" w:fill="FFFFFF"/>
        </w:rPr>
        <w:t>Singapore 119228</w:t>
      </w:r>
      <w:r w:rsidR="00112363" w:rsidRPr="00C54346">
        <w:rPr>
          <w:rFonts w:ascii="Book Antiqua" w:hAnsi="Book Antiqua" w:cs="Times New Roman"/>
          <w:bCs/>
          <w:sz w:val="24"/>
          <w:szCs w:val="24"/>
          <w:shd w:val="clear" w:color="auto" w:fill="FFFFFF"/>
        </w:rPr>
        <w:t xml:space="preserve">, </w:t>
      </w:r>
      <w:r w:rsidR="00112363" w:rsidRPr="00C54346">
        <w:rPr>
          <w:rFonts w:ascii="Book Antiqua" w:hAnsi="Book Antiqua" w:cs="Garamond-Bold"/>
          <w:bCs/>
          <w:sz w:val="24"/>
          <w:szCs w:val="24"/>
        </w:rPr>
        <w:t>Singapore</w:t>
      </w:r>
    </w:p>
    <w:p w14:paraId="6C812A5A" w14:textId="77777777" w:rsidR="009E01F4" w:rsidRPr="00C54346" w:rsidRDefault="009E01F4" w:rsidP="00C54346">
      <w:pPr>
        <w:widowControl w:val="0"/>
        <w:snapToGrid w:val="0"/>
        <w:spacing w:after="0" w:line="360" w:lineRule="auto"/>
        <w:jc w:val="both"/>
        <w:rPr>
          <w:rFonts w:ascii="Book Antiqua" w:hAnsi="Book Antiqua" w:cs="Times New Roman"/>
          <w:b/>
          <w:bCs/>
          <w:sz w:val="24"/>
          <w:szCs w:val="24"/>
          <w:shd w:val="clear" w:color="auto" w:fill="FFFFFF"/>
        </w:rPr>
      </w:pPr>
    </w:p>
    <w:p w14:paraId="0DC03368" w14:textId="54271AC4"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 xml:space="preserve">ORCID number: </w:t>
      </w:r>
      <w:r w:rsidRPr="00C54346">
        <w:rPr>
          <w:rFonts w:ascii="Book Antiqua" w:hAnsi="Book Antiqua" w:cs="Times New Roman"/>
          <w:bCs/>
          <w:sz w:val="24"/>
          <w:szCs w:val="24"/>
          <w:shd w:val="clear" w:color="auto" w:fill="FFFFFF"/>
        </w:rPr>
        <w:t>Don Koh</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4777-675X</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Yvonne Goh</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0175-1717</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Nicholas Yeo</w:t>
      </w:r>
      <w:r w:rsidR="00E8173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0000-0002-8940-3281</w:t>
      </w:r>
      <w:r w:rsidR="00E8173C" w:rsidRPr="00C54346">
        <w:rPr>
          <w:rFonts w:ascii="Book Antiqua" w:hAnsi="Book Antiqua" w:cs="Times New Roman"/>
          <w:bCs/>
          <w:sz w:val="24"/>
          <w:szCs w:val="24"/>
          <w:shd w:val="clear" w:color="auto" w:fill="FFFFFF"/>
        </w:rPr>
        <w:t>).</w:t>
      </w:r>
    </w:p>
    <w:p w14:paraId="2180DD39"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6E8C59C7" w14:textId="1F2413B3"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 xml:space="preserve">Author contributions: </w:t>
      </w:r>
      <w:r w:rsidR="00564747" w:rsidRPr="00C54346">
        <w:rPr>
          <w:rFonts w:ascii="Book Antiqua" w:hAnsi="Book Antiqua" w:cs="Times New Roman"/>
          <w:bCs/>
          <w:sz w:val="24"/>
          <w:szCs w:val="24"/>
          <w:shd w:val="clear" w:color="auto" w:fill="FFFFFF"/>
        </w:rPr>
        <w:t xml:space="preserve">Koh </w:t>
      </w:r>
      <w:r w:rsidRPr="00C54346">
        <w:rPr>
          <w:rFonts w:ascii="Book Antiqua" w:hAnsi="Book Antiqua" w:cs="Times New Roman"/>
          <w:bCs/>
          <w:sz w:val="24"/>
          <w:szCs w:val="24"/>
          <w:shd w:val="clear" w:color="auto" w:fill="FFFFFF"/>
        </w:rPr>
        <w:t xml:space="preserve">D, </w:t>
      </w:r>
      <w:r w:rsidR="00564747" w:rsidRPr="00C54346">
        <w:rPr>
          <w:rFonts w:ascii="Book Antiqua" w:hAnsi="Book Antiqua" w:cs="Times New Roman"/>
          <w:bCs/>
          <w:sz w:val="24"/>
          <w:szCs w:val="24"/>
          <w:shd w:val="clear" w:color="auto" w:fill="FFFFFF"/>
        </w:rPr>
        <w:t xml:space="preserve">Goh </w:t>
      </w:r>
      <w:r w:rsidRPr="00C54346">
        <w:rPr>
          <w:rFonts w:ascii="Book Antiqua" w:hAnsi="Book Antiqua" w:cs="Times New Roman"/>
          <w:bCs/>
          <w:sz w:val="24"/>
          <w:szCs w:val="24"/>
          <w:shd w:val="clear" w:color="auto" w:fill="FFFFFF"/>
        </w:rPr>
        <w:t>Y</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 xml:space="preserve">and </w:t>
      </w:r>
      <w:r w:rsidR="00564747" w:rsidRPr="00C54346">
        <w:rPr>
          <w:rFonts w:ascii="Book Antiqua" w:hAnsi="Book Antiqua" w:cs="Times New Roman"/>
          <w:bCs/>
          <w:sz w:val="24"/>
          <w:szCs w:val="24"/>
          <w:shd w:val="clear" w:color="auto" w:fill="FFFFFF"/>
        </w:rPr>
        <w:t xml:space="preserve">Yeo </w:t>
      </w:r>
      <w:r w:rsidRPr="00C54346">
        <w:rPr>
          <w:rFonts w:ascii="Book Antiqua" w:hAnsi="Book Antiqua" w:cs="Times New Roman"/>
          <w:bCs/>
          <w:sz w:val="24"/>
          <w:szCs w:val="24"/>
          <w:shd w:val="clear" w:color="auto" w:fill="FFFFFF"/>
        </w:rPr>
        <w:t>N</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designed</w:t>
      </w:r>
      <w:r w:rsidR="00A82F46" w:rsidRPr="00C54346">
        <w:rPr>
          <w:rFonts w:ascii="Book Antiqua" w:hAnsi="Book Antiqua" w:cs="Times New Roman"/>
          <w:bCs/>
          <w:sz w:val="24"/>
          <w:szCs w:val="24"/>
          <w:shd w:val="clear" w:color="auto" w:fill="FFFFFF"/>
        </w:rPr>
        <w:t xml:space="preserve"> and</w:t>
      </w:r>
      <w:r w:rsidRPr="00C54346">
        <w:rPr>
          <w:rFonts w:ascii="Book Antiqua" w:hAnsi="Book Antiqua" w:cs="Times New Roman"/>
          <w:bCs/>
          <w:sz w:val="24"/>
          <w:szCs w:val="24"/>
          <w:shd w:val="clear" w:color="auto" w:fill="FFFFFF"/>
        </w:rPr>
        <w:t xml:space="preserve"> performed the research; </w:t>
      </w:r>
      <w:r w:rsidR="00564747" w:rsidRPr="00C54346">
        <w:rPr>
          <w:rFonts w:ascii="Book Antiqua" w:hAnsi="Book Antiqua" w:cs="Times New Roman"/>
          <w:bCs/>
          <w:sz w:val="24"/>
          <w:szCs w:val="24"/>
          <w:shd w:val="clear" w:color="auto" w:fill="FFFFFF"/>
        </w:rPr>
        <w:t xml:space="preserve">Koh </w:t>
      </w:r>
      <w:r w:rsidRPr="00C54346">
        <w:rPr>
          <w:rFonts w:ascii="Book Antiqua" w:hAnsi="Book Antiqua" w:cs="Times New Roman"/>
          <w:bCs/>
          <w:sz w:val="24"/>
          <w:szCs w:val="24"/>
          <w:shd w:val="clear" w:color="auto" w:fill="FFFFFF"/>
        </w:rPr>
        <w:t>D</w:t>
      </w:r>
      <w:r w:rsidR="00564747"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wrote the paper.</w:t>
      </w:r>
    </w:p>
    <w:p w14:paraId="195D0FF8"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368750CB" w14:textId="7AF10E19"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Informed consent statement:</w:t>
      </w:r>
      <w:r w:rsidR="00112363" w:rsidRPr="00C54346">
        <w:rPr>
          <w:rFonts w:ascii="Book Antiqua" w:hAnsi="Book Antiqua" w:cs="Times New Roman"/>
          <w:b/>
          <w:bCs/>
          <w:sz w:val="24"/>
          <w:szCs w:val="24"/>
          <w:shd w:val="clear" w:color="auto" w:fill="FFFFFF"/>
          <w:lang w:eastAsia="zh-CN"/>
        </w:rPr>
        <w:t xml:space="preserve"> </w:t>
      </w:r>
      <w:r w:rsidRPr="00C54346">
        <w:rPr>
          <w:rFonts w:ascii="Book Antiqua" w:hAnsi="Book Antiqua" w:cs="Times New Roman"/>
          <w:bCs/>
          <w:sz w:val="24"/>
          <w:szCs w:val="24"/>
          <w:shd w:val="clear" w:color="auto" w:fill="FFFFFF"/>
        </w:rPr>
        <w:t>All study participants, or their legal guardian, provided informed written consent prior to study enrolment.</w:t>
      </w:r>
    </w:p>
    <w:p w14:paraId="0033434F" w14:textId="77777777"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p>
    <w:p w14:paraId="121F9054" w14:textId="5A49E40F" w:rsidR="000F11E9" w:rsidRPr="00C54346" w:rsidRDefault="000F11E9" w:rsidP="00C54346">
      <w:pPr>
        <w:widowControl w:val="0"/>
        <w:snapToGrid w:val="0"/>
        <w:spacing w:after="0" w:line="360" w:lineRule="auto"/>
        <w:jc w:val="both"/>
        <w:rPr>
          <w:rFonts w:ascii="Book Antiqua" w:hAnsi="Book Antiqua" w:cs="Times New Roman"/>
          <w:b/>
          <w:bCs/>
          <w:sz w:val="24"/>
          <w:szCs w:val="24"/>
          <w:shd w:val="clear" w:color="auto" w:fill="FFFFFF"/>
        </w:rPr>
      </w:pPr>
      <w:r w:rsidRPr="00C54346">
        <w:rPr>
          <w:rFonts w:ascii="Book Antiqua" w:hAnsi="Book Antiqua" w:cs="Times New Roman"/>
          <w:b/>
          <w:bCs/>
          <w:sz w:val="24"/>
          <w:szCs w:val="24"/>
          <w:shd w:val="clear" w:color="auto" w:fill="FFFFFF"/>
        </w:rPr>
        <w:t>Conflict-of-interest statement:</w:t>
      </w:r>
      <w:r w:rsidR="00112363" w:rsidRPr="00C54346">
        <w:rPr>
          <w:rFonts w:ascii="Book Antiqua" w:hAnsi="Book Antiqua" w:cs="Times New Roman"/>
          <w:b/>
          <w:bCs/>
          <w:sz w:val="24"/>
          <w:szCs w:val="24"/>
          <w:shd w:val="clear" w:color="auto" w:fill="FFFFFF"/>
          <w:lang w:eastAsia="zh-CN"/>
        </w:rPr>
        <w:t xml:space="preserve"> </w:t>
      </w:r>
      <w:r w:rsidRPr="00C54346">
        <w:rPr>
          <w:rFonts w:ascii="Book Antiqua" w:hAnsi="Book Antiqua" w:cs="Times New Roman"/>
          <w:bCs/>
          <w:sz w:val="24"/>
          <w:szCs w:val="24"/>
          <w:shd w:val="clear" w:color="auto" w:fill="FFFFFF"/>
        </w:rPr>
        <w:t>All authors have seen</w:t>
      </w:r>
      <w:r w:rsidRPr="00C54346">
        <w:rPr>
          <w:rFonts w:ascii="Book Antiqua" w:hAnsi="Book Antiqua" w:cs="Garamond-Bold"/>
          <w:bCs/>
          <w:sz w:val="24"/>
          <w:szCs w:val="24"/>
        </w:rPr>
        <w:t xml:space="preserve"> and agree with the contents of the manuscript and there is no financial interest to report.</w:t>
      </w:r>
    </w:p>
    <w:p w14:paraId="5FF0B470" w14:textId="77777777" w:rsidR="000F11E9" w:rsidRPr="00C54346" w:rsidRDefault="000F11E9" w:rsidP="00C54346">
      <w:pPr>
        <w:widowControl w:val="0"/>
        <w:snapToGrid w:val="0"/>
        <w:spacing w:after="0" w:line="360" w:lineRule="auto"/>
        <w:jc w:val="both"/>
        <w:rPr>
          <w:rFonts w:ascii="Book Antiqua" w:hAnsi="Book Antiqua" w:cs="Garamond-Bold"/>
          <w:bCs/>
          <w:sz w:val="24"/>
          <w:szCs w:val="24"/>
        </w:rPr>
      </w:pPr>
    </w:p>
    <w:p w14:paraId="3507FEB5" w14:textId="3DACFE82" w:rsidR="000F11E9" w:rsidRPr="00C54346" w:rsidRDefault="000F11E9" w:rsidP="00C54346">
      <w:pPr>
        <w:widowControl w:val="0"/>
        <w:snapToGrid w:val="0"/>
        <w:spacing w:after="0" w:line="360" w:lineRule="auto"/>
        <w:jc w:val="both"/>
        <w:rPr>
          <w:rFonts w:ascii="Book Antiqua" w:hAnsi="Book Antiqua"/>
          <w:b/>
          <w:sz w:val="24"/>
          <w:szCs w:val="24"/>
        </w:rPr>
      </w:pPr>
      <w:bookmarkStart w:id="0" w:name="OLE_LINK4"/>
      <w:bookmarkStart w:id="1" w:name="OLE_LINK3"/>
      <w:r w:rsidRPr="00C54346">
        <w:rPr>
          <w:rFonts w:ascii="Book Antiqua" w:hAnsi="Book Antiqua"/>
          <w:b/>
          <w:bCs/>
          <w:sz w:val="24"/>
          <w:szCs w:val="24"/>
        </w:rPr>
        <w:t>CARE Checklist (2016) statement</w:t>
      </w:r>
      <w:bookmarkEnd w:id="0"/>
      <w:bookmarkEnd w:id="1"/>
      <w:r w:rsidRPr="00C54346">
        <w:rPr>
          <w:rFonts w:ascii="Book Antiqua" w:hAnsi="Book Antiqua"/>
          <w:b/>
          <w:sz w:val="24"/>
          <w:szCs w:val="24"/>
        </w:rPr>
        <w:t>:</w:t>
      </w:r>
      <w:r w:rsidR="00112363" w:rsidRPr="00C54346">
        <w:rPr>
          <w:rFonts w:ascii="Book Antiqua" w:hAnsi="Book Antiqua"/>
          <w:b/>
          <w:sz w:val="24"/>
          <w:szCs w:val="24"/>
          <w:lang w:eastAsia="zh-CN"/>
        </w:rPr>
        <w:t xml:space="preserve"> </w:t>
      </w:r>
      <w:r w:rsidRPr="00C54346">
        <w:rPr>
          <w:rFonts w:ascii="Book Antiqua" w:hAnsi="Book Antiqua"/>
          <w:sz w:val="24"/>
          <w:szCs w:val="24"/>
        </w:rPr>
        <w:t xml:space="preserve">The authors have read the CARE Checklist (2016), and the manuscript was prepared and revised according to the CARE Checklist </w:t>
      </w:r>
      <w:r w:rsidRPr="00C54346">
        <w:rPr>
          <w:rFonts w:ascii="Book Antiqua" w:hAnsi="Book Antiqua"/>
          <w:sz w:val="24"/>
          <w:szCs w:val="24"/>
        </w:rPr>
        <w:lastRenderedPageBreak/>
        <w:t>(2016).</w:t>
      </w:r>
    </w:p>
    <w:p w14:paraId="0EC34524" w14:textId="4E77BA28" w:rsidR="000F11E9" w:rsidRPr="00C54346" w:rsidRDefault="000F11E9" w:rsidP="00C54346">
      <w:pPr>
        <w:widowControl w:val="0"/>
        <w:snapToGrid w:val="0"/>
        <w:spacing w:after="0" w:line="360" w:lineRule="auto"/>
        <w:jc w:val="both"/>
        <w:rPr>
          <w:rFonts w:ascii="Book Antiqua" w:hAnsi="Book Antiqua" w:cs="Garamond-Bold"/>
          <w:b/>
          <w:bCs/>
          <w:sz w:val="24"/>
          <w:szCs w:val="24"/>
        </w:rPr>
      </w:pPr>
    </w:p>
    <w:p w14:paraId="02063F52" w14:textId="1A4C2D6F" w:rsidR="0012642E" w:rsidRPr="00C54346" w:rsidRDefault="0012642E" w:rsidP="00C54346">
      <w:pPr>
        <w:pStyle w:val="1"/>
        <w:snapToGrid w:val="0"/>
        <w:spacing w:line="360" w:lineRule="auto"/>
        <w:jc w:val="both"/>
        <w:rPr>
          <w:rFonts w:ascii="Book Antiqua" w:hAnsi="Book Antiqua" w:cs="Times New Roman"/>
          <w:bCs/>
          <w:color w:val="auto"/>
          <w:sz w:val="24"/>
          <w:szCs w:val="24"/>
          <w:lang w:val="en-GB"/>
        </w:rPr>
      </w:pPr>
      <w:bookmarkStart w:id="2" w:name="_Hlk11330706"/>
      <w:r w:rsidRPr="00C54346">
        <w:rPr>
          <w:rFonts w:ascii="Book Antiqua" w:hAnsi="Book Antiqua" w:cs="Times New Roman"/>
          <w:b/>
          <w:bCs/>
          <w:color w:val="auto"/>
          <w:sz w:val="24"/>
          <w:szCs w:val="24"/>
          <w:lang w:val="en-GB"/>
        </w:rPr>
        <w:t>Open-Access:</w:t>
      </w:r>
      <w:r w:rsidRPr="00C54346">
        <w:rPr>
          <w:rFonts w:ascii="Book Antiqua" w:hAnsi="Book Antiqua" w:cs="Times New Roman"/>
          <w:bCs/>
          <w:color w:val="auto"/>
          <w:sz w:val="24"/>
          <w:szCs w:val="24"/>
          <w:lang w:val="en-GB"/>
        </w:rPr>
        <w:t xml:space="preserve"> </w:t>
      </w:r>
      <w:bookmarkStart w:id="3" w:name="OLE_LINK479"/>
      <w:bookmarkStart w:id="4" w:name="OLE_LINK496"/>
      <w:bookmarkStart w:id="5" w:name="OLE_LINK506"/>
      <w:bookmarkStart w:id="6" w:name="OLE_LINK507"/>
      <w:r w:rsidRPr="00C54346">
        <w:rPr>
          <w:rFonts w:ascii="Book Antiqua" w:hAnsi="Book Antiqua" w:cs="Times New Roman"/>
          <w:bCs/>
          <w:color w:val="auto"/>
          <w:sz w:val="24"/>
          <w:szCs w:val="24"/>
          <w:lang w:val="en-GB"/>
        </w:rPr>
        <w:t>This article is an open-access</w:t>
      </w:r>
      <w:r w:rsidR="00A82F46" w:rsidRPr="00C54346">
        <w:rPr>
          <w:rFonts w:ascii="Book Antiqua" w:hAnsi="Book Antiqua" w:cs="Times New Roman"/>
          <w:bCs/>
          <w:color w:val="auto"/>
          <w:sz w:val="24"/>
          <w:szCs w:val="24"/>
          <w:lang w:val="en-GB"/>
        </w:rPr>
        <w:t xml:space="preserve"> </w:t>
      </w:r>
      <w:r w:rsidRPr="00C54346">
        <w:rPr>
          <w:rFonts w:ascii="Book Antiqua" w:hAnsi="Book Antiqua" w:cs="Times New Roman"/>
          <w:bCs/>
          <w:color w:val="auto"/>
          <w:sz w:val="24"/>
          <w:szCs w:val="24"/>
          <w:lang w:val="en-GB"/>
        </w:rPr>
        <w:t>article</w:t>
      </w:r>
      <w:r w:rsidR="00A82F46" w:rsidRPr="00C54346">
        <w:rPr>
          <w:rFonts w:ascii="Book Antiqua" w:hAnsi="Book Antiqua" w:cs="Times New Roman"/>
          <w:bCs/>
          <w:color w:val="auto"/>
          <w:sz w:val="24"/>
          <w:szCs w:val="24"/>
          <w:lang w:val="en-GB"/>
        </w:rPr>
        <w:t xml:space="preserve"> that</w:t>
      </w:r>
      <w:r w:rsidRPr="00C54346">
        <w:rPr>
          <w:rFonts w:ascii="Book Antiqua" w:hAnsi="Book Antiqua" w:cs="Times New Roman"/>
          <w:bCs/>
          <w:color w:val="auto"/>
          <w:sz w:val="24"/>
          <w:szCs w:val="24"/>
          <w:lang w:val="en-GB"/>
        </w:rPr>
        <w:t xml:space="preserve"> was selected by an in-house editor and fully peer-reviewed by external reviewers. It is distributed</w:t>
      </w:r>
      <w:r w:rsidRPr="00C54346">
        <w:rPr>
          <w:rFonts w:ascii="Book Antiqua" w:hAnsi="Book Antiqua" w:cs="Times New Roman"/>
          <w:bCs/>
          <w:color w:val="auto"/>
          <w:sz w:val="24"/>
          <w:szCs w:val="24"/>
          <w:lang w:val="en-GB" w:eastAsia="zh-CN"/>
        </w:rPr>
        <w:t xml:space="preserve"> </w:t>
      </w:r>
      <w:r w:rsidRPr="00C54346">
        <w:rPr>
          <w:rFonts w:ascii="Book Antiqua" w:hAnsi="Book Antiqua" w:cs="Times New Roman"/>
          <w:bCs/>
          <w:color w:val="auto"/>
          <w:sz w:val="24"/>
          <w:szCs w:val="24"/>
          <w:lang w:val="en-GB"/>
        </w:rPr>
        <w:t>in</w:t>
      </w:r>
      <w:r w:rsidRPr="00C54346">
        <w:rPr>
          <w:rFonts w:ascii="Book Antiqua" w:hAnsi="Book Antiqua" w:cs="Times New Roman"/>
          <w:bCs/>
          <w:color w:val="auto"/>
          <w:sz w:val="24"/>
          <w:szCs w:val="24"/>
          <w:lang w:val="en-GB" w:eastAsia="zh-CN"/>
        </w:rPr>
        <w:t xml:space="preserve"> </w:t>
      </w:r>
      <w:r w:rsidRPr="00C54346">
        <w:rPr>
          <w:rFonts w:ascii="Book Antiqua" w:hAnsi="Book Antiqua" w:cs="Times New Roman"/>
          <w:bCs/>
          <w:color w:val="auto"/>
          <w:sz w:val="24"/>
          <w:szCs w:val="24"/>
          <w:lang w:val="en-GB"/>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54346">
          <w:rPr>
            <w:rStyle w:val="a9"/>
            <w:rFonts w:ascii="Book Antiqua" w:hAnsi="Book Antiqua" w:cs="Times New Roman"/>
            <w:bCs/>
            <w:color w:val="auto"/>
            <w:sz w:val="24"/>
            <w:szCs w:val="24"/>
            <w:lang w:val="en-GB"/>
          </w:rPr>
          <w:t>http://creativecommons.org/licenses/by-nc/4.0/</w:t>
        </w:r>
      </w:hyperlink>
      <w:bookmarkEnd w:id="3"/>
      <w:bookmarkEnd w:id="4"/>
      <w:bookmarkEnd w:id="5"/>
      <w:bookmarkEnd w:id="6"/>
    </w:p>
    <w:p w14:paraId="44B7CF42" w14:textId="77777777" w:rsidR="0012642E" w:rsidRPr="00C54346" w:rsidRDefault="0012642E" w:rsidP="00C54346">
      <w:pPr>
        <w:pStyle w:val="1"/>
        <w:snapToGrid w:val="0"/>
        <w:spacing w:line="360" w:lineRule="auto"/>
        <w:jc w:val="both"/>
        <w:rPr>
          <w:rFonts w:ascii="Book Antiqua" w:hAnsi="Book Antiqua" w:cs="Times New Roman"/>
          <w:b/>
          <w:bCs/>
          <w:color w:val="auto"/>
          <w:sz w:val="24"/>
          <w:szCs w:val="24"/>
          <w:lang w:val="en-GB" w:eastAsia="zh-CN"/>
        </w:rPr>
      </w:pPr>
    </w:p>
    <w:p w14:paraId="69120816" w14:textId="452F0382" w:rsidR="0012642E" w:rsidRPr="00C54346" w:rsidRDefault="0012642E" w:rsidP="00C54346">
      <w:pPr>
        <w:pStyle w:val="1"/>
        <w:snapToGrid w:val="0"/>
        <w:spacing w:line="360" w:lineRule="auto"/>
        <w:jc w:val="both"/>
        <w:rPr>
          <w:rFonts w:ascii="Book Antiqua" w:hAnsi="Book Antiqua" w:cs="Times New Roman"/>
          <w:b/>
          <w:bCs/>
          <w:color w:val="auto"/>
          <w:sz w:val="24"/>
          <w:szCs w:val="24"/>
          <w:lang w:val="en-GB"/>
        </w:rPr>
      </w:pPr>
      <w:bookmarkStart w:id="7" w:name="_Hlk11330717"/>
      <w:bookmarkEnd w:id="2"/>
      <w:r w:rsidRPr="00C54346">
        <w:rPr>
          <w:rFonts w:ascii="Book Antiqua" w:hAnsi="Book Antiqua" w:cs="Times New Roman"/>
          <w:b/>
          <w:bCs/>
          <w:color w:val="auto"/>
          <w:sz w:val="24"/>
          <w:szCs w:val="24"/>
          <w:lang w:val="en-GB"/>
        </w:rPr>
        <w:t>Manuscript</w:t>
      </w:r>
      <w:r w:rsidR="00A82F46" w:rsidRPr="00C54346">
        <w:rPr>
          <w:rFonts w:ascii="Book Antiqua" w:hAnsi="Book Antiqua" w:cs="Times New Roman"/>
          <w:b/>
          <w:bCs/>
          <w:color w:val="auto"/>
          <w:sz w:val="24"/>
          <w:szCs w:val="24"/>
          <w:lang w:val="en-GB"/>
        </w:rPr>
        <w:t xml:space="preserve"> </w:t>
      </w:r>
      <w:r w:rsidRPr="00C54346">
        <w:rPr>
          <w:rFonts w:ascii="Book Antiqua" w:hAnsi="Book Antiqua" w:cs="Times New Roman"/>
          <w:b/>
          <w:bCs/>
          <w:color w:val="auto"/>
          <w:sz w:val="24"/>
          <w:szCs w:val="24"/>
          <w:lang w:val="en-GB"/>
        </w:rPr>
        <w:t>source:</w:t>
      </w:r>
      <w:r w:rsidRPr="00C54346">
        <w:rPr>
          <w:rFonts w:ascii="Book Antiqua" w:hAnsi="Book Antiqua" w:cs="Times New Roman"/>
          <w:b/>
          <w:bCs/>
          <w:color w:val="auto"/>
          <w:sz w:val="24"/>
          <w:szCs w:val="24"/>
          <w:lang w:val="en-GB" w:eastAsia="zh-CN"/>
        </w:rPr>
        <w:t xml:space="preserve"> </w:t>
      </w:r>
      <w:r w:rsidRPr="00C54346">
        <w:rPr>
          <w:rFonts w:ascii="Book Antiqua" w:hAnsi="Book Antiqua" w:cs="Times New Roman"/>
          <w:bCs/>
          <w:color w:val="auto"/>
          <w:sz w:val="24"/>
          <w:szCs w:val="24"/>
          <w:lang w:val="en-GB"/>
        </w:rPr>
        <w:t>Unsolicited</w:t>
      </w:r>
      <w:r w:rsidR="00A82F46" w:rsidRPr="00C54346">
        <w:rPr>
          <w:rFonts w:ascii="Book Antiqua" w:hAnsi="Book Antiqua" w:cs="Times New Roman"/>
          <w:bCs/>
          <w:color w:val="auto"/>
          <w:sz w:val="24"/>
          <w:szCs w:val="24"/>
          <w:lang w:val="en-GB"/>
        </w:rPr>
        <w:t xml:space="preserve"> </w:t>
      </w:r>
      <w:r w:rsidRPr="00C54346">
        <w:rPr>
          <w:rFonts w:ascii="Book Antiqua" w:hAnsi="Book Antiqua" w:cs="Times New Roman"/>
          <w:bCs/>
          <w:color w:val="auto"/>
          <w:sz w:val="24"/>
          <w:szCs w:val="24"/>
          <w:lang w:val="en-GB"/>
        </w:rPr>
        <w:t>manuscript</w:t>
      </w:r>
      <w:bookmarkEnd w:id="7"/>
      <w:r w:rsidRPr="00C54346">
        <w:rPr>
          <w:rFonts w:ascii="Book Antiqua" w:hAnsi="Book Antiqua" w:cs="Times New Roman"/>
          <w:bCs/>
          <w:color w:val="auto"/>
          <w:sz w:val="24"/>
          <w:szCs w:val="24"/>
          <w:lang w:val="en-GB"/>
        </w:rPr>
        <w:t xml:space="preserve"> </w:t>
      </w:r>
    </w:p>
    <w:p w14:paraId="622D619A" w14:textId="77777777" w:rsidR="0012642E" w:rsidRPr="00C54346" w:rsidRDefault="0012642E" w:rsidP="00C54346">
      <w:pPr>
        <w:widowControl w:val="0"/>
        <w:snapToGrid w:val="0"/>
        <w:spacing w:after="0" w:line="360" w:lineRule="auto"/>
        <w:jc w:val="both"/>
        <w:rPr>
          <w:rFonts w:ascii="Book Antiqua" w:hAnsi="Book Antiqua" w:cs="Garamond-Bold"/>
          <w:b/>
          <w:bCs/>
          <w:sz w:val="24"/>
          <w:szCs w:val="24"/>
        </w:rPr>
      </w:pPr>
    </w:p>
    <w:p w14:paraId="25D282F8" w14:textId="12676523" w:rsidR="000F11E9" w:rsidRPr="00C54346" w:rsidRDefault="000F11E9" w:rsidP="00C54346">
      <w:pPr>
        <w:widowControl w:val="0"/>
        <w:snapToGrid w:val="0"/>
        <w:spacing w:after="0" w:line="360" w:lineRule="auto"/>
        <w:jc w:val="both"/>
        <w:rPr>
          <w:rFonts w:ascii="Book Antiqua" w:hAnsi="Book Antiqua" w:cs="Garamond-Bold"/>
          <w:b/>
          <w:bCs/>
          <w:sz w:val="24"/>
          <w:szCs w:val="24"/>
        </w:rPr>
      </w:pPr>
      <w:r w:rsidRPr="00C54346">
        <w:rPr>
          <w:rFonts w:ascii="Book Antiqua" w:hAnsi="Book Antiqua" w:cs="Garamond-Bold"/>
          <w:b/>
          <w:bCs/>
          <w:sz w:val="24"/>
          <w:szCs w:val="24"/>
        </w:rPr>
        <w:t>Corresponding author:</w:t>
      </w:r>
      <w:r w:rsidR="00112363" w:rsidRPr="00C54346">
        <w:rPr>
          <w:rFonts w:ascii="Book Antiqua" w:hAnsi="Book Antiqua" w:cs="Garamond-Bold"/>
          <w:b/>
          <w:bCs/>
          <w:sz w:val="24"/>
          <w:szCs w:val="24"/>
          <w:lang w:eastAsia="zh-CN"/>
        </w:rPr>
        <w:t xml:space="preserve"> </w:t>
      </w:r>
      <w:r w:rsidRPr="00C54346">
        <w:rPr>
          <w:rFonts w:ascii="Book Antiqua" w:hAnsi="Book Antiqua" w:cs="Garamond-Bold"/>
          <w:b/>
          <w:bCs/>
          <w:sz w:val="24"/>
          <w:szCs w:val="24"/>
        </w:rPr>
        <w:t>Don Koh, MBBS, BSc (Hon), MRCS (Edin), Doctor</w:t>
      </w:r>
      <w:r w:rsidR="00116944" w:rsidRPr="00A902EC">
        <w:rPr>
          <w:rFonts w:ascii="Book Antiqua" w:hAnsi="Book Antiqua" w:cs="Garamond-Bold"/>
          <w:b/>
          <w:sz w:val="24"/>
          <w:szCs w:val="24"/>
        </w:rPr>
        <w:t>,</w:t>
      </w:r>
      <w:r w:rsidR="00116944" w:rsidRPr="00C54346">
        <w:rPr>
          <w:rFonts w:ascii="Book Antiqua" w:hAnsi="Book Antiqua" w:cs="Garamond-Bold"/>
          <w:bCs/>
          <w:sz w:val="24"/>
          <w:szCs w:val="24"/>
        </w:rPr>
        <w:t xml:space="preserve"> </w:t>
      </w:r>
      <w:r w:rsidRPr="00C54346">
        <w:rPr>
          <w:rFonts w:ascii="Book Antiqua" w:hAnsi="Book Antiqua" w:cs="Garamond-Bold"/>
          <w:bCs/>
          <w:sz w:val="24"/>
          <w:szCs w:val="24"/>
        </w:rPr>
        <w:t>Department of Orthopaedic Surgery</w:t>
      </w:r>
      <w:r w:rsidR="00564747" w:rsidRPr="00C54346">
        <w:rPr>
          <w:rFonts w:ascii="Book Antiqua" w:hAnsi="Book Antiqua" w:cs="Garamond-Bold"/>
          <w:bCs/>
          <w:sz w:val="24"/>
          <w:szCs w:val="24"/>
        </w:rPr>
        <w:t>,</w:t>
      </w:r>
      <w:r w:rsidRPr="00C54346">
        <w:rPr>
          <w:rFonts w:ascii="Book Antiqua" w:hAnsi="Book Antiqua" w:cs="Garamond-Bold"/>
          <w:bCs/>
          <w:sz w:val="24"/>
          <w:szCs w:val="24"/>
        </w:rPr>
        <w:t xml:space="preserve"> Singapore General Hospital, 20 College Road, Academia Building Level 4, Singapore 169856, Singapore. don.koh@mohh.com.sg</w:t>
      </w:r>
    </w:p>
    <w:p w14:paraId="01D399BA" w14:textId="5D7921FC" w:rsidR="000F11E9" w:rsidRPr="00C54346" w:rsidRDefault="000F11E9" w:rsidP="00C54346">
      <w:pPr>
        <w:widowControl w:val="0"/>
        <w:snapToGrid w:val="0"/>
        <w:spacing w:after="0" w:line="360" w:lineRule="auto"/>
        <w:jc w:val="both"/>
        <w:rPr>
          <w:rFonts w:ascii="Book Antiqua" w:hAnsi="Book Antiqua" w:cs="Garamond-Bold"/>
          <w:b/>
          <w:bCs/>
          <w:sz w:val="24"/>
          <w:szCs w:val="24"/>
        </w:rPr>
      </w:pPr>
      <w:r w:rsidRPr="00C54346">
        <w:rPr>
          <w:rFonts w:ascii="Book Antiqua" w:hAnsi="Book Antiqua" w:cs="Garamond-Bold"/>
          <w:b/>
          <w:bCs/>
          <w:sz w:val="24"/>
          <w:szCs w:val="24"/>
        </w:rPr>
        <w:t>Telephone</w:t>
      </w:r>
      <w:r w:rsidR="00564747" w:rsidRPr="00C54346">
        <w:rPr>
          <w:rFonts w:ascii="Book Antiqua" w:hAnsi="Book Antiqua" w:cs="Garamond-Bold"/>
          <w:b/>
          <w:bCs/>
          <w:sz w:val="24"/>
          <w:szCs w:val="24"/>
        </w:rPr>
        <w:t xml:space="preserve">: </w:t>
      </w:r>
      <w:r w:rsidRPr="00C54346">
        <w:rPr>
          <w:rFonts w:ascii="Book Antiqua" w:hAnsi="Book Antiqua" w:cs="Garamond-Bold"/>
          <w:bCs/>
          <w:sz w:val="24"/>
          <w:szCs w:val="24"/>
        </w:rPr>
        <w:t>+65</w:t>
      </w:r>
      <w:r w:rsidR="00564747" w:rsidRPr="00C54346">
        <w:rPr>
          <w:rFonts w:ascii="Book Antiqua" w:hAnsi="Book Antiqua" w:cs="Garamond-Bold"/>
          <w:bCs/>
          <w:sz w:val="24"/>
          <w:szCs w:val="24"/>
        </w:rPr>
        <w:t>-</w:t>
      </w:r>
      <w:r w:rsidRPr="00C54346">
        <w:rPr>
          <w:rFonts w:ascii="Book Antiqua" w:hAnsi="Book Antiqua" w:cs="Garamond-Bold"/>
          <w:bCs/>
          <w:sz w:val="24"/>
          <w:szCs w:val="24"/>
        </w:rPr>
        <w:t>62223322</w:t>
      </w:r>
    </w:p>
    <w:p w14:paraId="49BDF2C9" w14:textId="77777777" w:rsidR="000F11E9" w:rsidRPr="00C54346" w:rsidRDefault="00564747" w:rsidP="00C54346">
      <w:pPr>
        <w:widowControl w:val="0"/>
        <w:snapToGrid w:val="0"/>
        <w:spacing w:after="0" w:line="360" w:lineRule="auto"/>
        <w:jc w:val="both"/>
        <w:rPr>
          <w:rFonts w:ascii="Book Antiqua" w:hAnsi="Book Antiqua" w:cs="Garamond-Bold"/>
          <w:bCs/>
          <w:sz w:val="24"/>
          <w:szCs w:val="24"/>
        </w:rPr>
      </w:pPr>
      <w:r w:rsidRPr="00C54346">
        <w:rPr>
          <w:rFonts w:ascii="Book Antiqua" w:hAnsi="Book Antiqua" w:cs="Garamond-Bold"/>
          <w:b/>
          <w:sz w:val="24"/>
          <w:szCs w:val="24"/>
        </w:rPr>
        <w:t xml:space="preserve">Fax: </w:t>
      </w:r>
      <w:r w:rsidR="000F11E9" w:rsidRPr="00C54346">
        <w:rPr>
          <w:rFonts w:ascii="Book Antiqua" w:hAnsi="Book Antiqua" w:cs="Garamond-Bold"/>
          <w:bCs/>
          <w:sz w:val="24"/>
          <w:szCs w:val="24"/>
        </w:rPr>
        <w:t>+65</w:t>
      </w:r>
      <w:r w:rsidRPr="00C54346">
        <w:rPr>
          <w:rFonts w:ascii="Book Antiqua" w:hAnsi="Book Antiqua" w:cs="Garamond-Bold"/>
          <w:bCs/>
          <w:sz w:val="24"/>
          <w:szCs w:val="24"/>
        </w:rPr>
        <w:t>-</w:t>
      </w:r>
      <w:r w:rsidR="000F11E9" w:rsidRPr="00C54346">
        <w:rPr>
          <w:rFonts w:ascii="Book Antiqua" w:hAnsi="Book Antiqua" w:cs="Garamond-Bold"/>
          <w:bCs/>
          <w:sz w:val="24"/>
          <w:szCs w:val="24"/>
        </w:rPr>
        <w:t xml:space="preserve">62248100 </w:t>
      </w:r>
    </w:p>
    <w:p w14:paraId="0AEB1DA6" w14:textId="77777777" w:rsidR="00BB1217" w:rsidRPr="00C54346" w:rsidRDefault="00BB1217" w:rsidP="00C54346">
      <w:pPr>
        <w:widowControl w:val="0"/>
        <w:snapToGrid w:val="0"/>
        <w:spacing w:after="0" w:line="360" w:lineRule="auto"/>
        <w:jc w:val="both"/>
        <w:rPr>
          <w:rFonts w:ascii="Book Antiqua" w:hAnsi="Book Antiqua" w:cs="Garamond-Bold"/>
          <w:bCs/>
          <w:sz w:val="24"/>
          <w:szCs w:val="24"/>
        </w:rPr>
      </w:pPr>
    </w:p>
    <w:p w14:paraId="39A68112" w14:textId="645AA511" w:rsidR="0023572C" w:rsidRPr="00C54346" w:rsidRDefault="0023572C" w:rsidP="00C54346">
      <w:pPr>
        <w:snapToGrid w:val="0"/>
        <w:spacing w:after="0" w:line="360" w:lineRule="auto"/>
        <w:jc w:val="both"/>
        <w:rPr>
          <w:rFonts w:ascii="Book Antiqua" w:eastAsia="宋体" w:hAnsi="Book Antiqua" w:cs="宋体"/>
          <w:b/>
          <w:sz w:val="24"/>
          <w:szCs w:val="24"/>
          <w:lang w:eastAsia="zh-CN"/>
        </w:rPr>
      </w:pPr>
      <w:bookmarkStart w:id="8" w:name="_Hlk11330731"/>
      <w:r w:rsidRPr="00C54346">
        <w:rPr>
          <w:rFonts w:ascii="Book Antiqua" w:eastAsia="宋体" w:hAnsi="Book Antiqua" w:cs="宋体"/>
          <w:b/>
          <w:sz w:val="24"/>
          <w:szCs w:val="24"/>
          <w:lang w:eastAsia="zh-CN"/>
        </w:rPr>
        <w:t>Received:</w:t>
      </w:r>
      <w:r w:rsidR="009D7296" w:rsidRPr="00C54346">
        <w:rPr>
          <w:rFonts w:ascii="Book Antiqua" w:eastAsia="宋体" w:hAnsi="Book Antiqua" w:cs="宋体"/>
          <w:b/>
          <w:sz w:val="24"/>
          <w:szCs w:val="24"/>
          <w:lang w:eastAsia="zh-CN"/>
        </w:rPr>
        <w:t xml:space="preserve"> </w:t>
      </w:r>
      <w:r w:rsidR="009A155D" w:rsidRPr="00C54346">
        <w:rPr>
          <w:rFonts w:ascii="Book Antiqua" w:eastAsia="宋体" w:hAnsi="Book Antiqua" w:cs="宋体"/>
          <w:bCs/>
          <w:sz w:val="24"/>
          <w:szCs w:val="24"/>
          <w:lang w:eastAsia="zh-CN"/>
        </w:rPr>
        <w:t>March 6, 2019</w:t>
      </w:r>
    </w:p>
    <w:p w14:paraId="43B25C7E" w14:textId="4F551D94" w:rsidR="0023572C" w:rsidRPr="00C54346" w:rsidRDefault="0023572C" w:rsidP="00C54346">
      <w:pPr>
        <w:snapToGrid w:val="0"/>
        <w:spacing w:after="0" w:line="360" w:lineRule="auto"/>
        <w:jc w:val="both"/>
        <w:rPr>
          <w:rFonts w:ascii="Book Antiqua" w:eastAsia="宋体" w:hAnsi="Book Antiqua" w:cs="宋体"/>
          <w:b/>
          <w:sz w:val="24"/>
          <w:szCs w:val="24"/>
          <w:lang w:eastAsia="zh-CN"/>
        </w:rPr>
      </w:pPr>
      <w:r w:rsidRPr="00C54346">
        <w:rPr>
          <w:rFonts w:ascii="Book Antiqua" w:eastAsia="宋体" w:hAnsi="Book Antiqua" w:cs="宋体"/>
          <w:b/>
          <w:sz w:val="24"/>
          <w:szCs w:val="24"/>
          <w:lang w:eastAsia="zh-CN"/>
        </w:rPr>
        <w:t>Peer-review started:</w:t>
      </w:r>
      <w:r w:rsidR="009A155D" w:rsidRPr="00C54346">
        <w:rPr>
          <w:rFonts w:ascii="Book Antiqua" w:eastAsia="宋体" w:hAnsi="Book Antiqua" w:cs="宋体"/>
          <w:b/>
          <w:sz w:val="24"/>
          <w:szCs w:val="24"/>
          <w:lang w:eastAsia="zh-CN"/>
        </w:rPr>
        <w:t xml:space="preserve"> </w:t>
      </w:r>
      <w:r w:rsidR="009A155D" w:rsidRPr="00C54346">
        <w:rPr>
          <w:rFonts w:ascii="Book Antiqua" w:eastAsia="宋体" w:hAnsi="Book Antiqua" w:cs="宋体"/>
          <w:bCs/>
          <w:sz w:val="24"/>
          <w:szCs w:val="24"/>
          <w:lang w:eastAsia="zh-CN"/>
        </w:rPr>
        <w:t>March 8, 2019</w:t>
      </w:r>
    </w:p>
    <w:p w14:paraId="2C931628" w14:textId="4514F91E" w:rsidR="0023572C" w:rsidRPr="00C54346" w:rsidRDefault="0023572C" w:rsidP="00C54346">
      <w:pPr>
        <w:snapToGrid w:val="0"/>
        <w:spacing w:after="0" w:line="360" w:lineRule="auto"/>
        <w:jc w:val="both"/>
        <w:rPr>
          <w:rFonts w:ascii="Book Antiqua" w:eastAsia="宋体" w:hAnsi="Book Antiqua" w:cs="宋体"/>
          <w:b/>
          <w:sz w:val="24"/>
          <w:szCs w:val="24"/>
          <w:lang w:eastAsia="zh-CN"/>
        </w:rPr>
      </w:pPr>
      <w:r w:rsidRPr="00C54346">
        <w:rPr>
          <w:rFonts w:ascii="Book Antiqua" w:eastAsia="宋体" w:hAnsi="Book Antiqua" w:cs="宋体"/>
          <w:b/>
          <w:sz w:val="24"/>
          <w:szCs w:val="24"/>
          <w:lang w:eastAsia="zh-CN"/>
        </w:rPr>
        <w:t>First decision:</w:t>
      </w:r>
      <w:r w:rsidR="009A155D" w:rsidRPr="00C54346">
        <w:rPr>
          <w:rFonts w:ascii="Book Antiqua" w:eastAsia="宋体" w:hAnsi="Book Antiqua" w:cs="宋体"/>
          <w:b/>
          <w:sz w:val="24"/>
          <w:szCs w:val="24"/>
          <w:lang w:eastAsia="zh-CN"/>
        </w:rPr>
        <w:t xml:space="preserve"> </w:t>
      </w:r>
      <w:r w:rsidR="009A155D" w:rsidRPr="00C54346">
        <w:rPr>
          <w:rFonts w:ascii="Book Antiqua" w:eastAsia="宋体" w:hAnsi="Book Antiqua" w:cs="宋体"/>
          <w:bCs/>
          <w:sz w:val="24"/>
          <w:szCs w:val="24"/>
          <w:lang w:eastAsia="zh-CN"/>
        </w:rPr>
        <w:t>April 16, 2019</w:t>
      </w:r>
    </w:p>
    <w:p w14:paraId="21C5C1D8" w14:textId="572B085B" w:rsidR="0023572C" w:rsidRPr="00C54346" w:rsidRDefault="0023572C" w:rsidP="00C54346">
      <w:pPr>
        <w:snapToGrid w:val="0"/>
        <w:spacing w:after="0" w:line="360" w:lineRule="auto"/>
        <w:jc w:val="both"/>
        <w:rPr>
          <w:rFonts w:ascii="Book Antiqua" w:eastAsia="宋体" w:hAnsi="Book Antiqua" w:cs="宋体"/>
          <w:b/>
          <w:sz w:val="24"/>
          <w:szCs w:val="24"/>
          <w:lang w:eastAsia="zh-CN"/>
        </w:rPr>
      </w:pPr>
      <w:r w:rsidRPr="00C54346">
        <w:rPr>
          <w:rFonts w:ascii="Book Antiqua" w:eastAsia="宋体" w:hAnsi="Book Antiqua" w:cs="宋体"/>
          <w:b/>
          <w:sz w:val="24"/>
          <w:szCs w:val="24"/>
          <w:lang w:eastAsia="zh-CN"/>
        </w:rPr>
        <w:t>Revised:</w:t>
      </w:r>
      <w:r w:rsidR="009A155D" w:rsidRPr="00C54346">
        <w:rPr>
          <w:rFonts w:ascii="Book Antiqua" w:eastAsia="宋体" w:hAnsi="Book Antiqua" w:cs="宋体"/>
          <w:b/>
          <w:sz w:val="24"/>
          <w:szCs w:val="24"/>
          <w:lang w:eastAsia="zh-CN"/>
        </w:rPr>
        <w:t xml:space="preserve"> </w:t>
      </w:r>
      <w:r w:rsidR="009A155D" w:rsidRPr="00C54346">
        <w:rPr>
          <w:rFonts w:ascii="Book Antiqua" w:eastAsia="宋体" w:hAnsi="Book Antiqua" w:cs="宋体"/>
          <w:bCs/>
          <w:sz w:val="24"/>
          <w:szCs w:val="24"/>
          <w:lang w:eastAsia="zh-CN"/>
        </w:rPr>
        <w:t>May 15, 2019</w:t>
      </w:r>
    </w:p>
    <w:p w14:paraId="3AAA2F9F" w14:textId="7D7E6AD4" w:rsidR="0023572C" w:rsidRPr="00C54346" w:rsidRDefault="0023572C" w:rsidP="00C54346">
      <w:pPr>
        <w:snapToGrid w:val="0"/>
        <w:spacing w:after="0" w:line="360" w:lineRule="auto"/>
        <w:jc w:val="both"/>
        <w:rPr>
          <w:rFonts w:ascii="Book Antiqua" w:eastAsia="宋体" w:hAnsi="Book Antiqua" w:cs="宋体"/>
          <w:b/>
          <w:sz w:val="24"/>
          <w:szCs w:val="24"/>
          <w:lang w:eastAsia="zh-CN"/>
        </w:rPr>
      </w:pPr>
      <w:r w:rsidRPr="00C54346">
        <w:rPr>
          <w:rFonts w:ascii="Book Antiqua" w:eastAsia="宋体" w:hAnsi="Book Antiqua" w:cs="宋体"/>
          <w:b/>
          <w:sz w:val="24"/>
          <w:szCs w:val="24"/>
          <w:lang w:eastAsia="zh-CN"/>
        </w:rPr>
        <w:t>Accepted:</w:t>
      </w:r>
      <w:r w:rsidR="00245446" w:rsidRPr="00C54346">
        <w:rPr>
          <w:rFonts w:ascii="Book Antiqua" w:eastAsia="宋体" w:hAnsi="Book Antiqua" w:cs="宋体"/>
          <w:b/>
          <w:sz w:val="24"/>
          <w:szCs w:val="24"/>
          <w:lang w:eastAsia="zh-CN"/>
        </w:rPr>
        <w:t xml:space="preserve"> </w:t>
      </w:r>
      <w:r w:rsidR="00245446" w:rsidRPr="00C54346">
        <w:rPr>
          <w:rFonts w:ascii="Book Antiqua" w:eastAsia="宋体" w:hAnsi="Book Antiqua" w:cs="宋体"/>
          <w:bCs/>
          <w:sz w:val="24"/>
          <w:szCs w:val="24"/>
          <w:lang w:eastAsia="zh-CN"/>
        </w:rPr>
        <w:t>August 12, 2019</w:t>
      </w:r>
    </w:p>
    <w:p w14:paraId="2DF1AA6C" w14:textId="2B388155" w:rsidR="0023572C" w:rsidRPr="001C5AB5" w:rsidRDefault="0023572C" w:rsidP="00C54346">
      <w:pPr>
        <w:snapToGrid w:val="0"/>
        <w:spacing w:after="0" w:line="360" w:lineRule="auto"/>
        <w:jc w:val="both"/>
        <w:rPr>
          <w:rFonts w:ascii="Book Antiqua" w:eastAsia="宋体" w:hAnsi="Book Antiqua" w:cs="宋体"/>
          <w:b/>
          <w:sz w:val="24"/>
          <w:szCs w:val="24"/>
          <w:lang w:eastAsia="zh-CN"/>
        </w:rPr>
      </w:pPr>
      <w:r w:rsidRPr="00C54346">
        <w:rPr>
          <w:rFonts w:ascii="Book Antiqua" w:eastAsia="宋体" w:hAnsi="Book Antiqua" w:cs="宋体"/>
          <w:b/>
          <w:sz w:val="24"/>
          <w:szCs w:val="24"/>
          <w:lang w:eastAsia="zh-CN"/>
        </w:rPr>
        <w:t>Article in press:</w:t>
      </w:r>
      <w:r w:rsidR="001C5AB5" w:rsidRPr="001C5AB5">
        <w:t xml:space="preserve"> </w:t>
      </w:r>
      <w:r w:rsidR="001C5AB5" w:rsidRPr="001C5AB5">
        <w:rPr>
          <w:rFonts w:ascii="Book Antiqua" w:eastAsia="宋体" w:hAnsi="Book Antiqua" w:cs="宋体"/>
          <w:sz w:val="24"/>
          <w:szCs w:val="24"/>
          <w:lang w:eastAsia="zh-CN"/>
        </w:rPr>
        <w:t>August 13, 2019</w:t>
      </w:r>
    </w:p>
    <w:p w14:paraId="2B23CBE6" w14:textId="194E3BD0" w:rsidR="0023572C" w:rsidRPr="00C54346" w:rsidRDefault="0023572C" w:rsidP="00C54346">
      <w:pPr>
        <w:snapToGrid w:val="0"/>
        <w:spacing w:after="0" w:line="360" w:lineRule="auto"/>
        <w:jc w:val="both"/>
        <w:rPr>
          <w:rFonts w:ascii="Book Antiqua" w:eastAsia="宋体" w:hAnsi="Book Antiqua" w:cs="Arial"/>
          <w:b/>
          <w:sz w:val="24"/>
          <w:szCs w:val="24"/>
          <w:lang w:eastAsia="zh-CN"/>
        </w:rPr>
      </w:pPr>
      <w:r w:rsidRPr="00C54346">
        <w:rPr>
          <w:rFonts w:ascii="Book Antiqua" w:eastAsia="宋体" w:hAnsi="Book Antiqua" w:cs="Arial"/>
          <w:b/>
          <w:sz w:val="24"/>
          <w:szCs w:val="24"/>
          <w:lang w:eastAsia="pl-PL"/>
        </w:rPr>
        <w:t>Published online:</w:t>
      </w:r>
      <w:r w:rsidR="001C5AB5">
        <w:rPr>
          <w:rFonts w:ascii="Book Antiqua" w:eastAsia="宋体" w:hAnsi="Book Antiqua" w:cs="Arial" w:hint="eastAsia"/>
          <w:b/>
          <w:sz w:val="24"/>
          <w:szCs w:val="24"/>
          <w:lang w:eastAsia="zh-CN"/>
        </w:rPr>
        <w:t xml:space="preserve"> </w:t>
      </w:r>
      <w:r w:rsidR="001C5AB5" w:rsidRPr="00A0651D">
        <w:rPr>
          <w:rFonts w:ascii="Book Antiqua" w:eastAsia="宋体" w:hAnsi="Book Antiqua" w:cs="Arial"/>
          <w:sz w:val="24"/>
          <w:szCs w:val="24"/>
        </w:rPr>
        <w:t xml:space="preserve">September </w:t>
      </w:r>
      <w:r w:rsidR="001C5AB5" w:rsidRPr="00A0651D">
        <w:rPr>
          <w:rFonts w:ascii="Book Antiqua" w:eastAsia="宋体" w:hAnsi="Book Antiqua" w:cs="Arial" w:hint="eastAsia"/>
          <w:sz w:val="24"/>
          <w:szCs w:val="24"/>
        </w:rPr>
        <w:t>18</w:t>
      </w:r>
      <w:r w:rsidR="001C5AB5" w:rsidRPr="00A0651D">
        <w:rPr>
          <w:rFonts w:ascii="Book Antiqua" w:eastAsia="宋体" w:hAnsi="Book Antiqua" w:cs="Arial"/>
          <w:sz w:val="24"/>
          <w:szCs w:val="24"/>
        </w:rPr>
        <w:t>, 2019</w:t>
      </w:r>
    </w:p>
    <w:bookmarkEnd w:id="8"/>
    <w:p w14:paraId="55EAF339" w14:textId="77777777" w:rsidR="00BB1217" w:rsidRPr="00C54346" w:rsidRDefault="00BB1217" w:rsidP="00C54346">
      <w:pPr>
        <w:widowControl w:val="0"/>
        <w:snapToGrid w:val="0"/>
        <w:spacing w:after="0" w:line="360" w:lineRule="auto"/>
        <w:jc w:val="both"/>
        <w:rPr>
          <w:rFonts w:ascii="Book Antiqua" w:hAnsi="Book Antiqua" w:cs="Garamond-Bold"/>
          <w:bCs/>
          <w:sz w:val="24"/>
          <w:szCs w:val="24"/>
        </w:rPr>
      </w:pPr>
    </w:p>
    <w:p w14:paraId="4B96B2F7" w14:textId="78DD1E93" w:rsidR="00BB1217" w:rsidRPr="00C54346" w:rsidRDefault="00BB1217" w:rsidP="00C54346">
      <w:pPr>
        <w:widowControl w:val="0"/>
        <w:snapToGrid w:val="0"/>
        <w:spacing w:after="0" w:line="360" w:lineRule="auto"/>
        <w:jc w:val="both"/>
        <w:rPr>
          <w:rFonts w:ascii="Book Antiqua" w:hAnsi="Book Antiqua" w:cs="Garamond-Bold"/>
          <w:bCs/>
          <w:sz w:val="24"/>
          <w:szCs w:val="24"/>
        </w:rPr>
        <w:sectPr w:rsidR="00BB1217" w:rsidRPr="00C54346">
          <w:footerReference w:type="even" r:id="rId9"/>
          <w:pgSz w:w="11906" w:h="16838"/>
          <w:pgMar w:top="1440" w:right="1440" w:bottom="1440" w:left="1440" w:header="720" w:footer="720" w:gutter="0"/>
          <w:cols w:space="720"/>
          <w:docGrid w:linePitch="360"/>
        </w:sectPr>
      </w:pPr>
    </w:p>
    <w:p w14:paraId="6F5C943B" w14:textId="77777777" w:rsidR="00FB4FB3" w:rsidRPr="00C54346" w:rsidRDefault="00FB4FB3"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Abstract</w:t>
      </w:r>
    </w:p>
    <w:p w14:paraId="3069646C" w14:textId="77777777" w:rsidR="000E3437" w:rsidRPr="00C54346" w:rsidRDefault="000E3437" w:rsidP="00C54346">
      <w:pPr>
        <w:snapToGrid w:val="0"/>
        <w:spacing w:after="0" w:line="360" w:lineRule="auto"/>
        <w:jc w:val="both"/>
        <w:rPr>
          <w:rFonts w:ascii="Book Antiqua" w:hAnsi="Book Antiqua" w:cs="Times New Roman"/>
          <w:i/>
          <w:iCs/>
          <w:caps/>
          <w:sz w:val="24"/>
          <w:szCs w:val="24"/>
        </w:rPr>
      </w:pPr>
      <w:r w:rsidRPr="00C54346">
        <w:rPr>
          <w:rFonts w:ascii="Book Antiqua" w:hAnsi="Book Antiqua" w:cs="Times New Roman"/>
          <w:b/>
          <w:i/>
          <w:iCs/>
          <w:caps/>
          <w:sz w:val="24"/>
          <w:szCs w:val="24"/>
        </w:rPr>
        <w:t>Background</w:t>
      </w:r>
    </w:p>
    <w:p w14:paraId="61FBB01A" w14:textId="79A41C49" w:rsidR="00B11B2E" w:rsidRPr="00C54346" w:rsidRDefault="00B11B2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eel pain is a common orthopaedic complaint</w:t>
      </w:r>
      <w:r w:rsidR="00A82F46" w:rsidRPr="00C54346">
        <w:rPr>
          <w:rFonts w:ascii="Book Antiqua" w:hAnsi="Book Antiqua" w:cs="Times New Roman"/>
          <w:sz w:val="24"/>
          <w:szCs w:val="24"/>
        </w:rPr>
        <w:t>,</w:t>
      </w:r>
      <w:r w:rsidRPr="00C54346">
        <w:rPr>
          <w:rFonts w:ascii="Book Antiqua" w:hAnsi="Book Antiqua" w:cs="Times New Roman"/>
          <w:sz w:val="24"/>
          <w:szCs w:val="24"/>
        </w:rPr>
        <w:t xml:space="preserve"> and if left untreated can be a source of chronic morbidity. Accurate diagnosis can be challenging, owing to the complex anatomy and multiple pain generators present in the foot. We aim to share our clinical experience managing an unusual case of chronic heel pain secondary to osteochondroma.</w:t>
      </w:r>
    </w:p>
    <w:p w14:paraId="0F9FC398"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4139B44F" w14:textId="77777777" w:rsidR="000E3437" w:rsidRPr="00C54346" w:rsidRDefault="000E3437" w:rsidP="00C54346">
      <w:pPr>
        <w:snapToGrid w:val="0"/>
        <w:spacing w:after="0" w:line="360" w:lineRule="auto"/>
        <w:jc w:val="both"/>
        <w:rPr>
          <w:rFonts w:ascii="Book Antiqua" w:hAnsi="Book Antiqua" w:cs="Times New Roman"/>
          <w:i/>
          <w:iCs/>
          <w:caps/>
          <w:sz w:val="24"/>
          <w:szCs w:val="24"/>
        </w:rPr>
      </w:pPr>
      <w:r w:rsidRPr="00C54346">
        <w:rPr>
          <w:rFonts w:ascii="Book Antiqua" w:hAnsi="Book Antiqua" w:cs="Times New Roman"/>
          <w:b/>
          <w:i/>
          <w:iCs/>
          <w:caps/>
          <w:sz w:val="24"/>
          <w:szCs w:val="24"/>
        </w:rPr>
        <w:t>Case Summary</w:t>
      </w:r>
    </w:p>
    <w:p w14:paraId="6F9F2A8F" w14:textId="054AA856" w:rsidR="00B11B2E" w:rsidRPr="00C54346" w:rsidRDefault="003477A6"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A 41</w:t>
      </w:r>
      <w:r w:rsidR="002B59EE" w:rsidRPr="00C54346">
        <w:rPr>
          <w:rFonts w:ascii="Book Antiqua" w:hAnsi="Book Antiqua" w:cs="Times New Roman"/>
          <w:sz w:val="24"/>
          <w:szCs w:val="24"/>
          <w:lang w:eastAsia="zh-CN"/>
        </w:rPr>
        <w:t>-</w:t>
      </w:r>
      <w:r w:rsidRPr="00C54346">
        <w:rPr>
          <w:rFonts w:ascii="Book Antiqua" w:hAnsi="Book Antiqua" w:cs="Times New Roman"/>
          <w:sz w:val="24"/>
          <w:szCs w:val="24"/>
        </w:rPr>
        <w:t>year</w:t>
      </w:r>
      <w:r w:rsidR="002B59EE" w:rsidRPr="00C54346">
        <w:rPr>
          <w:rFonts w:ascii="Book Antiqua" w:hAnsi="Book Antiqua" w:cs="Times New Roman"/>
          <w:sz w:val="24"/>
          <w:szCs w:val="24"/>
          <w:lang w:eastAsia="zh-CN"/>
        </w:rPr>
        <w:t>-</w:t>
      </w:r>
      <w:r w:rsidRPr="00C54346">
        <w:rPr>
          <w:rFonts w:ascii="Book Antiqua" w:hAnsi="Book Antiqua" w:cs="Times New Roman"/>
          <w:sz w:val="24"/>
          <w:szCs w:val="24"/>
        </w:rPr>
        <w:t>old obese</w:t>
      </w:r>
      <w:r w:rsidR="00B11B2E" w:rsidRPr="00C54346">
        <w:rPr>
          <w:rFonts w:ascii="Book Antiqua" w:hAnsi="Book Antiqua" w:cs="Times New Roman"/>
          <w:sz w:val="24"/>
          <w:szCs w:val="24"/>
        </w:rPr>
        <w:t xml:space="preserve"> male who works as a porter presented with a long-standing history of left plantar heel pain. He was assessed to have point tenderness over the plantar insertion of the calcaneus as well as a positive Silfverskiold test. He was treated for plantar fasciitis</w:t>
      </w:r>
      <w:r w:rsidR="00D84E2B" w:rsidRPr="00C54346">
        <w:rPr>
          <w:rFonts w:ascii="Book Antiqua" w:hAnsi="Book Antiqua" w:cs="Times New Roman"/>
          <w:sz w:val="24"/>
          <w:szCs w:val="24"/>
        </w:rPr>
        <w:t xml:space="preserve"> and tight gastrocnemius</w:t>
      </w:r>
      <w:r w:rsidR="00B11B2E" w:rsidRPr="00C54346">
        <w:rPr>
          <w:rFonts w:ascii="Book Antiqua" w:hAnsi="Book Antiqua" w:cs="Times New Roman"/>
          <w:sz w:val="24"/>
          <w:szCs w:val="24"/>
        </w:rPr>
        <w:t xml:space="preserve"> but failed conservative therapies as well as </w:t>
      </w:r>
      <w:r w:rsidR="00D84E2B" w:rsidRPr="00C54346">
        <w:rPr>
          <w:rFonts w:ascii="Book Antiqua" w:hAnsi="Book Antiqua" w:cs="Times New Roman"/>
          <w:sz w:val="24"/>
          <w:szCs w:val="24"/>
        </w:rPr>
        <w:t xml:space="preserve">surgical intervention. </w:t>
      </w:r>
      <w:r w:rsidR="00B11B2E" w:rsidRPr="00C54346">
        <w:rPr>
          <w:rFonts w:ascii="Book Antiqua" w:hAnsi="Book Antiqua" w:cs="Times New Roman"/>
          <w:sz w:val="24"/>
          <w:szCs w:val="24"/>
        </w:rPr>
        <w:t xml:space="preserve">Magnetic resonance imaging revealed the presence of pedunculated bony protrusion over the plantar aspect of the calcaneus. </w:t>
      </w:r>
      <w:r w:rsidR="00093A84" w:rsidRPr="00C54346">
        <w:rPr>
          <w:rFonts w:ascii="Book Antiqua" w:hAnsi="Book Antiqua" w:cs="Times New Roman"/>
          <w:sz w:val="24"/>
          <w:szCs w:val="24"/>
        </w:rPr>
        <w:t>The d</w:t>
      </w:r>
      <w:r w:rsidR="00B11B2E" w:rsidRPr="00C54346">
        <w:rPr>
          <w:rFonts w:ascii="Book Antiqua" w:hAnsi="Book Antiqua" w:cs="Times New Roman"/>
          <w:sz w:val="24"/>
          <w:szCs w:val="24"/>
        </w:rPr>
        <w:t>ecision was made for excision of the osteochondroma</w:t>
      </w:r>
      <w:r w:rsidR="00093A84" w:rsidRPr="00C54346">
        <w:rPr>
          <w:rFonts w:ascii="Book Antiqua" w:hAnsi="Book Antiqua" w:cs="Times New Roman"/>
          <w:sz w:val="24"/>
          <w:szCs w:val="24"/>
        </w:rPr>
        <w:t>,</w:t>
      </w:r>
      <w:r w:rsidR="00B11B2E" w:rsidRPr="00C54346">
        <w:rPr>
          <w:rFonts w:ascii="Book Antiqua" w:hAnsi="Book Antiqua" w:cs="Times New Roman"/>
          <w:sz w:val="24"/>
          <w:szCs w:val="24"/>
        </w:rPr>
        <w:t xml:space="preserve"> and </w:t>
      </w:r>
      <w:r w:rsidR="00093A84" w:rsidRPr="00C54346">
        <w:rPr>
          <w:rFonts w:ascii="Book Antiqua" w:hAnsi="Book Antiqua" w:cs="Times New Roman"/>
          <w:sz w:val="24"/>
          <w:szCs w:val="24"/>
        </w:rPr>
        <w:t xml:space="preserve">the </w:t>
      </w:r>
      <w:r w:rsidR="00B11B2E" w:rsidRPr="00C54346">
        <w:rPr>
          <w:rFonts w:ascii="Book Antiqua" w:hAnsi="Book Antiqua" w:cs="Times New Roman"/>
          <w:sz w:val="24"/>
          <w:szCs w:val="24"/>
        </w:rPr>
        <w:t xml:space="preserve">patient has been pain-free since. </w:t>
      </w:r>
    </w:p>
    <w:p w14:paraId="483096FA"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0B1CC55F" w14:textId="3181BB6F" w:rsidR="00FB4FB3" w:rsidRPr="00C54346" w:rsidRDefault="00FB4FB3" w:rsidP="00C54346">
      <w:pPr>
        <w:widowControl w:val="0"/>
        <w:snapToGrid w:val="0"/>
        <w:spacing w:after="0" w:line="360" w:lineRule="auto"/>
        <w:jc w:val="both"/>
        <w:rPr>
          <w:rFonts w:ascii="Book Antiqua" w:hAnsi="Book Antiqua" w:cs="Times New Roman"/>
          <w:b/>
          <w:i/>
          <w:iCs/>
          <w:caps/>
          <w:sz w:val="24"/>
          <w:szCs w:val="24"/>
        </w:rPr>
      </w:pPr>
      <w:r w:rsidRPr="00C54346">
        <w:rPr>
          <w:rFonts w:ascii="Book Antiqua" w:hAnsi="Book Antiqua" w:cs="Times New Roman"/>
          <w:b/>
          <w:i/>
          <w:iCs/>
          <w:caps/>
          <w:sz w:val="24"/>
          <w:szCs w:val="24"/>
        </w:rPr>
        <w:t>Conclusion</w:t>
      </w:r>
    </w:p>
    <w:p w14:paraId="69CC8B1A" w14:textId="77777777" w:rsidR="00FB4FB3" w:rsidRPr="00C54346" w:rsidRDefault="003E514B"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s are rarely symptomatic in skeletally mature patients. While most are benign with a very low risk of malignant transformation, surgical excision can yield excellent resu</w:t>
      </w:r>
      <w:r w:rsidR="005926F1" w:rsidRPr="00C54346">
        <w:rPr>
          <w:rFonts w:ascii="Book Antiqua" w:hAnsi="Book Antiqua" w:cs="Times New Roman"/>
          <w:sz w:val="24"/>
          <w:szCs w:val="24"/>
        </w:rPr>
        <w:t xml:space="preserve">lts and significant pain relief in symptomatic patients. </w:t>
      </w:r>
    </w:p>
    <w:p w14:paraId="67014A1F" w14:textId="6D1B86D6" w:rsidR="009E01F4" w:rsidRPr="00C54346" w:rsidRDefault="009E01F4" w:rsidP="00C54346">
      <w:pPr>
        <w:widowControl w:val="0"/>
        <w:snapToGrid w:val="0"/>
        <w:spacing w:after="0" w:line="360" w:lineRule="auto"/>
        <w:jc w:val="both"/>
        <w:rPr>
          <w:rFonts w:ascii="Book Antiqua" w:hAnsi="Book Antiqua" w:cs="Times New Roman"/>
          <w:sz w:val="24"/>
          <w:szCs w:val="24"/>
        </w:rPr>
      </w:pPr>
    </w:p>
    <w:p w14:paraId="1EFA172F" w14:textId="230F99D9" w:rsidR="00112363" w:rsidRPr="00C54346" w:rsidRDefault="00BB1217" w:rsidP="00C54346">
      <w:pPr>
        <w:widowControl w:val="0"/>
        <w:snapToGrid w:val="0"/>
        <w:spacing w:after="0" w:line="360" w:lineRule="auto"/>
        <w:jc w:val="both"/>
        <w:rPr>
          <w:rFonts w:ascii="Book Antiqua" w:hAnsi="Book Antiqua" w:cs="Times New Roman"/>
          <w:bCs/>
          <w:sz w:val="24"/>
          <w:szCs w:val="24"/>
        </w:rPr>
      </w:pPr>
      <w:r w:rsidRPr="00C54346">
        <w:rPr>
          <w:rFonts w:ascii="Book Antiqua" w:hAnsi="Book Antiqua" w:cs="Times New Roman"/>
          <w:b/>
          <w:sz w:val="24"/>
          <w:szCs w:val="24"/>
        </w:rPr>
        <w:t xml:space="preserve">Key words: </w:t>
      </w:r>
      <w:r w:rsidR="00112363" w:rsidRPr="00C54346">
        <w:rPr>
          <w:rFonts w:ascii="Book Antiqua" w:hAnsi="Book Antiqua" w:cs="Times New Roman"/>
          <w:bCs/>
          <w:sz w:val="24"/>
          <w:szCs w:val="24"/>
        </w:rPr>
        <w:t>Chronic heel pain; Recalcitrant heel pain; Osteochondroma; Diagnostic challenge; Case report</w:t>
      </w:r>
    </w:p>
    <w:p w14:paraId="5410AE43" w14:textId="47DF317B" w:rsidR="00112363" w:rsidRPr="00C54346" w:rsidRDefault="00112363" w:rsidP="00C54346">
      <w:pPr>
        <w:widowControl w:val="0"/>
        <w:snapToGrid w:val="0"/>
        <w:spacing w:after="0" w:line="360" w:lineRule="auto"/>
        <w:jc w:val="both"/>
        <w:rPr>
          <w:rFonts w:ascii="Book Antiqua" w:hAnsi="Book Antiqua" w:cs="Times New Roman"/>
          <w:sz w:val="24"/>
          <w:szCs w:val="24"/>
        </w:rPr>
      </w:pPr>
    </w:p>
    <w:p w14:paraId="134A0A38" w14:textId="77777777" w:rsidR="009A155D" w:rsidRPr="00C54346" w:rsidRDefault="009A155D" w:rsidP="00C54346">
      <w:pPr>
        <w:widowControl w:val="0"/>
        <w:snapToGrid w:val="0"/>
        <w:spacing w:after="0" w:line="360" w:lineRule="auto"/>
        <w:jc w:val="both"/>
        <w:rPr>
          <w:rFonts w:ascii="Book Antiqua" w:hAnsi="Book Antiqua" w:cs="Times New Roman"/>
          <w:sz w:val="24"/>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C54346">
        <w:rPr>
          <w:rFonts w:ascii="Book Antiqua" w:hAnsi="Book Antiqua" w:cs="Times New Roman"/>
          <w:b/>
          <w:sz w:val="24"/>
          <w:szCs w:val="24"/>
        </w:rPr>
        <w:t>© The Author(s) 2019.</w:t>
      </w:r>
      <w:r w:rsidRPr="00C54346">
        <w:rPr>
          <w:rFonts w:ascii="Book Antiqua" w:hAnsi="Book Antiqua" w:cs="Times New Roman"/>
          <w:sz w:val="24"/>
          <w:szCs w:val="24"/>
        </w:rPr>
        <w:t xml:space="preserve"> Published by Baishideng Publishing Group Inc. All rights reserved.</w:t>
      </w:r>
    </w:p>
    <w:bookmarkEnd w:id="10"/>
    <w:bookmarkEnd w:id="11"/>
    <w:bookmarkEnd w:id="12"/>
    <w:bookmarkEnd w:id="13"/>
    <w:bookmarkEnd w:id="14"/>
    <w:bookmarkEnd w:id="15"/>
    <w:bookmarkEnd w:id="16"/>
    <w:bookmarkEnd w:id="17"/>
    <w:bookmarkEnd w:id="18"/>
    <w:bookmarkEnd w:id="19"/>
    <w:bookmarkEnd w:id="20"/>
    <w:p w14:paraId="587A10E0" w14:textId="77777777" w:rsidR="009A155D" w:rsidRPr="00C54346" w:rsidRDefault="009A155D" w:rsidP="00C54346">
      <w:pPr>
        <w:widowControl w:val="0"/>
        <w:snapToGrid w:val="0"/>
        <w:spacing w:after="0" w:line="360" w:lineRule="auto"/>
        <w:jc w:val="both"/>
        <w:rPr>
          <w:rFonts w:ascii="Book Antiqua" w:hAnsi="Book Antiqua" w:cs="Times New Roman"/>
          <w:sz w:val="24"/>
          <w:szCs w:val="24"/>
        </w:rPr>
      </w:pPr>
    </w:p>
    <w:p w14:paraId="2F616F26" w14:textId="1C289F78" w:rsidR="009E01F4" w:rsidRPr="00C54346" w:rsidRDefault="009E01F4"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b/>
          <w:sz w:val="24"/>
          <w:szCs w:val="24"/>
        </w:rPr>
        <w:t>Core tip</w:t>
      </w:r>
      <w:r w:rsidR="00BB1217" w:rsidRPr="00C54346">
        <w:rPr>
          <w:rFonts w:ascii="Book Antiqua" w:hAnsi="Book Antiqua" w:cs="Times New Roman"/>
          <w:b/>
          <w:sz w:val="24"/>
          <w:szCs w:val="24"/>
        </w:rPr>
        <w:t xml:space="preserve">: </w:t>
      </w:r>
      <w:r w:rsidRPr="00C54346">
        <w:rPr>
          <w:rFonts w:ascii="Book Antiqua" w:hAnsi="Book Antiqua" w:cs="Times New Roman"/>
          <w:sz w:val="24"/>
          <w:szCs w:val="24"/>
        </w:rPr>
        <w:t xml:space="preserve">Heel pain is a common </w:t>
      </w:r>
      <w:r w:rsidR="00665453" w:rsidRPr="00C54346">
        <w:rPr>
          <w:rFonts w:ascii="Book Antiqua" w:hAnsi="Book Antiqua" w:cs="Times New Roman"/>
          <w:sz w:val="24"/>
          <w:szCs w:val="24"/>
        </w:rPr>
        <w:t>o</w:t>
      </w:r>
      <w:r w:rsidRPr="00C54346">
        <w:rPr>
          <w:rFonts w:ascii="Book Antiqua" w:hAnsi="Book Antiqua" w:cs="Times New Roman"/>
          <w:sz w:val="24"/>
          <w:szCs w:val="24"/>
        </w:rPr>
        <w:t>rthopaedic complain</w:t>
      </w:r>
      <w:r w:rsidR="00093A84" w:rsidRPr="00C54346">
        <w:rPr>
          <w:rFonts w:ascii="Book Antiqua" w:hAnsi="Book Antiqua" w:cs="Times New Roman"/>
          <w:sz w:val="24"/>
          <w:szCs w:val="24"/>
        </w:rPr>
        <w:t>t</w:t>
      </w:r>
      <w:r w:rsidRPr="00C54346">
        <w:rPr>
          <w:rFonts w:ascii="Book Antiqua" w:hAnsi="Book Antiqua" w:cs="Times New Roman"/>
          <w:sz w:val="24"/>
          <w:szCs w:val="24"/>
        </w:rPr>
        <w:t xml:space="preserve">. </w:t>
      </w:r>
      <w:r w:rsidR="00093A84" w:rsidRPr="00C54346">
        <w:rPr>
          <w:rFonts w:ascii="Book Antiqua" w:hAnsi="Book Antiqua" w:cs="Times New Roman"/>
          <w:sz w:val="24"/>
          <w:szCs w:val="24"/>
        </w:rPr>
        <w:t>If n</w:t>
      </w:r>
      <w:r w:rsidRPr="00C54346">
        <w:rPr>
          <w:rFonts w:ascii="Book Antiqua" w:hAnsi="Book Antiqua" w:cs="Times New Roman"/>
          <w:sz w:val="24"/>
          <w:szCs w:val="24"/>
        </w:rPr>
        <w:t>ot treated correctly, it can lead to chronic morbidity and disability.</w:t>
      </w:r>
      <w:r w:rsidR="00BB1217" w:rsidRPr="00C54346">
        <w:rPr>
          <w:rFonts w:ascii="Book Antiqua" w:hAnsi="Book Antiqua" w:cs="Times New Roman"/>
          <w:b/>
          <w:sz w:val="24"/>
          <w:szCs w:val="24"/>
          <w:lang w:eastAsia="zh-CN"/>
        </w:rPr>
        <w:t xml:space="preserve"> </w:t>
      </w:r>
      <w:r w:rsidRPr="00C54346">
        <w:rPr>
          <w:rFonts w:ascii="Book Antiqua" w:hAnsi="Book Antiqua" w:cs="Times New Roman"/>
          <w:sz w:val="24"/>
          <w:szCs w:val="24"/>
        </w:rPr>
        <w:t xml:space="preserve">Plantar fasciitis is diagnosed clinically. </w:t>
      </w:r>
      <w:r w:rsidRPr="00C54346">
        <w:rPr>
          <w:rFonts w:ascii="Book Antiqua" w:hAnsi="Book Antiqua" w:cs="Times New Roman"/>
          <w:sz w:val="24"/>
          <w:szCs w:val="24"/>
        </w:rPr>
        <w:lastRenderedPageBreak/>
        <w:t>Advanced imaging is rarely required and used to exclude underlying sinister pathology.</w:t>
      </w:r>
      <w:r w:rsidR="00BB1217" w:rsidRPr="00C54346">
        <w:rPr>
          <w:rFonts w:ascii="Book Antiqua" w:hAnsi="Book Antiqua" w:cs="Times New Roman"/>
          <w:sz w:val="24"/>
          <w:szCs w:val="24"/>
        </w:rPr>
        <w:t xml:space="preserve"> </w:t>
      </w:r>
      <w:r w:rsidRPr="00C54346">
        <w:rPr>
          <w:rFonts w:ascii="Book Antiqua" w:hAnsi="Book Antiqua" w:cs="Times New Roman"/>
          <w:sz w:val="24"/>
          <w:szCs w:val="24"/>
        </w:rPr>
        <w:t>Osteochondromas of the calcaneum are rare. In symptomatic patients, excision can improve outcomes.</w:t>
      </w:r>
    </w:p>
    <w:p w14:paraId="05AD18E3" w14:textId="77777777" w:rsidR="00F343AE" w:rsidRPr="00C54346" w:rsidRDefault="00F343AE" w:rsidP="00C54346">
      <w:pPr>
        <w:widowControl w:val="0"/>
        <w:snapToGrid w:val="0"/>
        <w:spacing w:after="0" w:line="360" w:lineRule="auto"/>
        <w:jc w:val="both"/>
        <w:rPr>
          <w:rFonts w:ascii="Book Antiqua" w:hAnsi="Book Antiqua" w:cs="Times New Roman"/>
          <w:sz w:val="24"/>
          <w:szCs w:val="24"/>
        </w:rPr>
      </w:pPr>
    </w:p>
    <w:p w14:paraId="744C6D91" w14:textId="31DF02AC" w:rsidR="001C5AB5" w:rsidRDefault="00F343AE" w:rsidP="00C54346">
      <w:pPr>
        <w:widowControl w:val="0"/>
        <w:snapToGrid w:val="0"/>
        <w:spacing w:after="0" w:line="360" w:lineRule="auto"/>
        <w:jc w:val="both"/>
        <w:rPr>
          <w:rFonts w:ascii="Book Antiqua" w:hAnsi="Book Antiqua" w:cs="Times New Roman" w:hint="eastAsia"/>
          <w:sz w:val="24"/>
          <w:szCs w:val="24"/>
          <w:lang w:eastAsia="zh-CN"/>
        </w:rPr>
      </w:pPr>
      <w:r w:rsidRPr="00C54346">
        <w:rPr>
          <w:rFonts w:ascii="Book Antiqua" w:hAnsi="Book Antiqua" w:cs="Times New Roman"/>
          <w:bCs/>
          <w:sz w:val="24"/>
          <w:szCs w:val="24"/>
          <w:shd w:val="clear" w:color="auto" w:fill="FFFFFF"/>
        </w:rPr>
        <w:t>Koh D, Goh Y</w:t>
      </w:r>
      <w:r w:rsidR="00463A4C" w:rsidRPr="00C54346">
        <w:rPr>
          <w:rFonts w:ascii="Book Antiqua" w:hAnsi="Book Antiqua" w:cs="Times New Roman"/>
          <w:bCs/>
          <w:sz w:val="24"/>
          <w:szCs w:val="24"/>
          <w:shd w:val="clear" w:color="auto" w:fill="FFFFFF"/>
        </w:rPr>
        <w:t xml:space="preserve">, </w:t>
      </w:r>
      <w:r w:rsidRPr="00C54346">
        <w:rPr>
          <w:rFonts w:ascii="Book Antiqua" w:hAnsi="Book Antiqua" w:cs="Times New Roman"/>
          <w:bCs/>
          <w:sz w:val="24"/>
          <w:szCs w:val="24"/>
          <w:shd w:val="clear" w:color="auto" w:fill="FFFFFF"/>
        </w:rPr>
        <w:t xml:space="preserve">Yeo N. </w:t>
      </w:r>
      <w:r w:rsidRPr="00C54346">
        <w:rPr>
          <w:rFonts w:ascii="Book Antiqua" w:hAnsi="Book Antiqua" w:cs="Times New Roman"/>
          <w:sz w:val="24"/>
          <w:szCs w:val="24"/>
        </w:rPr>
        <w:t xml:space="preserve">Calcaneal osteochondroma masquerading as plantar fasciitis: An approach to plantar heel pain – </w:t>
      </w:r>
      <w:r w:rsidRPr="00C54346">
        <w:rPr>
          <w:rFonts w:ascii="Book Antiqua" w:hAnsi="Book Antiqua" w:cs="Times New Roman"/>
          <w:caps/>
          <w:sz w:val="24"/>
          <w:szCs w:val="24"/>
        </w:rPr>
        <w:t>a</w:t>
      </w:r>
      <w:r w:rsidRPr="00C54346">
        <w:rPr>
          <w:rFonts w:ascii="Book Antiqua" w:hAnsi="Book Antiqua" w:cs="Times New Roman"/>
          <w:sz w:val="24"/>
          <w:szCs w:val="24"/>
        </w:rPr>
        <w:t xml:space="preserve"> case report and literature review.</w:t>
      </w:r>
      <w:r w:rsidR="003F0D39" w:rsidRPr="00C54346">
        <w:rPr>
          <w:rFonts w:ascii="Book Antiqua" w:hAnsi="Book Antiqua"/>
          <w:sz w:val="24"/>
          <w:szCs w:val="24"/>
        </w:rPr>
        <w:t xml:space="preserve"> </w:t>
      </w:r>
      <w:r w:rsidR="003F0D39" w:rsidRPr="00C54346">
        <w:rPr>
          <w:rFonts w:ascii="Book Antiqua" w:hAnsi="Book Antiqua" w:cs="Times New Roman"/>
          <w:i/>
          <w:iCs/>
          <w:sz w:val="24"/>
          <w:szCs w:val="24"/>
        </w:rPr>
        <w:t>World J Orthop</w:t>
      </w:r>
      <w:r w:rsidR="003F0D39" w:rsidRPr="00C54346">
        <w:rPr>
          <w:rFonts w:ascii="Book Antiqua" w:hAnsi="Book Antiqua" w:cs="Times New Roman"/>
          <w:sz w:val="24"/>
          <w:szCs w:val="24"/>
        </w:rPr>
        <w:t xml:space="preserve"> </w:t>
      </w:r>
      <w:r w:rsidR="001C5AB5">
        <w:rPr>
          <w:rFonts w:ascii="Book Antiqua" w:hAnsi="Book Antiqua" w:cs="Times New Roman"/>
          <w:sz w:val="24"/>
          <w:szCs w:val="24"/>
        </w:rPr>
        <w:t xml:space="preserve">2019; </w:t>
      </w:r>
      <w:r w:rsidR="001C5AB5">
        <w:rPr>
          <w:rFonts w:ascii="Book Antiqua" w:hAnsi="Book Antiqua" w:cs="Times New Roman" w:hint="eastAsia"/>
          <w:sz w:val="24"/>
          <w:szCs w:val="24"/>
        </w:rPr>
        <w:t>10</w:t>
      </w:r>
      <w:r w:rsidR="001C5AB5">
        <w:rPr>
          <w:rFonts w:ascii="Book Antiqua" w:hAnsi="Book Antiqua" w:cs="Times New Roman"/>
          <w:sz w:val="24"/>
          <w:szCs w:val="24"/>
        </w:rPr>
        <w:t>(</w:t>
      </w:r>
      <w:r w:rsidR="001C5AB5">
        <w:rPr>
          <w:rFonts w:ascii="Book Antiqua" w:hAnsi="Book Antiqua" w:cs="Times New Roman" w:hint="eastAsia"/>
          <w:sz w:val="24"/>
          <w:szCs w:val="24"/>
        </w:rPr>
        <w:t>9</w:t>
      </w:r>
      <w:r w:rsidR="001E6825">
        <w:rPr>
          <w:rFonts w:ascii="Book Antiqua" w:hAnsi="Book Antiqua" w:cs="Times New Roman"/>
          <w:sz w:val="24"/>
          <w:szCs w:val="24"/>
        </w:rPr>
        <w:t xml:space="preserve">): </w:t>
      </w:r>
      <w:r w:rsidR="001E6825">
        <w:rPr>
          <w:rFonts w:ascii="Book Antiqua" w:hAnsi="Book Antiqua" w:cs="Times New Roman" w:hint="eastAsia"/>
          <w:sz w:val="24"/>
          <w:szCs w:val="24"/>
          <w:lang w:eastAsia="zh-CN"/>
        </w:rPr>
        <w:t>339</w:t>
      </w:r>
      <w:r w:rsidR="001E6825">
        <w:rPr>
          <w:rFonts w:ascii="Book Antiqua" w:hAnsi="Book Antiqua" w:cs="Times New Roman"/>
          <w:sz w:val="24"/>
          <w:szCs w:val="24"/>
        </w:rPr>
        <w:t>-</w:t>
      </w:r>
      <w:r w:rsidR="001E6825">
        <w:rPr>
          <w:rFonts w:ascii="Book Antiqua" w:hAnsi="Book Antiqua" w:cs="Times New Roman" w:hint="eastAsia"/>
          <w:sz w:val="24"/>
          <w:szCs w:val="24"/>
          <w:lang w:eastAsia="zh-CN"/>
        </w:rPr>
        <w:t>347</w:t>
      </w:r>
    </w:p>
    <w:p w14:paraId="7FA35609" w14:textId="46CD9343" w:rsidR="001C5AB5" w:rsidRDefault="001C5AB5" w:rsidP="00C54346">
      <w:pPr>
        <w:widowControl w:val="0"/>
        <w:snapToGrid w:val="0"/>
        <w:spacing w:after="0" w:line="360" w:lineRule="auto"/>
        <w:jc w:val="both"/>
        <w:rPr>
          <w:rFonts w:ascii="Book Antiqua" w:hAnsi="Book Antiqua" w:cs="Times New Roman"/>
          <w:sz w:val="24"/>
          <w:szCs w:val="24"/>
          <w:lang w:eastAsia="zh-CN"/>
        </w:rPr>
      </w:pPr>
      <w:r w:rsidRPr="001C7D91">
        <w:rPr>
          <w:rFonts w:ascii="Book Antiqua" w:hAnsi="Book Antiqua" w:cs="Times New Roman"/>
          <w:sz w:val="24"/>
          <w:szCs w:val="24"/>
        </w:rPr>
        <w:t xml:space="preserve">URL: </w:t>
      </w:r>
      <w:r w:rsidRPr="001C5AB5">
        <w:rPr>
          <w:rFonts w:ascii="Book Antiqua" w:hAnsi="Book Antiqua" w:cs="Times New Roman"/>
          <w:sz w:val="24"/>
          <w:szCs w:val="24"/>
        </w:rPr>
        <w:t>https://www.wjgnet.com/2218-5836/full/v</w:t>
      </w:r>
      <w:r w:rsidRPr="001C5AB5">
        <w:rPr>
          <w:rFonts w:ascii="Book Antiqua" w:hAnsi="Book Antiqua" w:cs="Times New Roman" w:hint="eastAsia"/>
          <w:sz w:val="24"/>
          <w:szCs w:val="24"/>
        </w:rPr>
        <w:t>10</w:t>
      </w:r>
      <w:r w:rsidRPr="001C5AB5">
        <w:rPr>
          <w:rFonts w:ascii="Book Antiqua" w:hAnsi="Book Antiqua" w:cs="Times New Roman"/>
          <w:sz w:val="24"/>
          <w:szCs w:val="24"/>
        </w:rPr>
        <w:t>/i</w:t>
      </w:r>
      <w:r w:rsidRPr="001C5AB5">
        <w:rPr>
          <w:rFonts w:ascii="Book Antiqua" w:hAnsi="Book Antiqua" w:cs="Times New Roman" w:hint="eastAsia"/>
          <w:sz w:val="24"/>
          <w:szCs w:val="24"/>
        </w:rPr>
        <w:t>9</w:t>
      </w:r>
      <w:r w:rsidR="001E6825">
        <w:rPr>
          <w:rFonts w:ascii="Book Antiqua" w:hAnsi="Book Antiqua" w:cs="Times New Roman"/>
          <w:sz w:val="24"/>
          <w:szCs w:val="24"/>
        </w:rPr>
        <w:t>/</w:t>
      </w:r>
      <w:r w:rsidR="001E6825">
        <w:rPr>
          <w:rFonts w:ascii="Book Antiqua" w:hAnsi="Book Antiqua" w:cs="Times New Roman" w:hint="eastAsia"/>
          <w:sz w:val="24"/>
          <w:szCs w:val="24"/>
          <w:lang w:eastAsia="zh-CN"/>
        </w:rPr>
        <w:t>339</w:t>
      </w:r>
      <w:r w:rsidRPr="001C5AB5">
        <w:rPr>
          <w:rFonts w:ascii="Book Antiqua" w:hAnsi="Book Antiqua" w:cs="Times New Roman"/>
          <w:sz w:val="24"/>
          <w:szCs w:val="24"/>
        </w:rPr>
        <w:t>.htm</w:t>
      </w:r>
    </w:p>
    <w:p w14:paraId="4ADB1BD8" w14:textId="52EDFD24" w:rsidR="00F343AE" w:rsidRPr="00C54346" w:rsidRDefault="001C5AB5" w:rsidP="00C54346">
      <w:pPr>
        <w:widowControl w:val="0"/>
        <w:snapToGrid w:val="0"/>
        <w:spacing w:after="0" w:line="360" w:lineRule="auto"/>
        <w:jc w:val="both"/>
        <w:rPr>
          <w:rFonts w:ascii="Book Antiqua" w:hAnsi="Book Antiqua" w:cs="Times New Roman" w:hint="eastAsia"/>
          <w:sz w:val="24"/>
          <w:szCs w:val="24"/>
          <w:lang w:eastAsia="zh-CN"/>
        </w:rPr>
      </w:pPr>
      <w:r w:rsidRPr="001C7D91">
        <w:rPr>
          <w:rFonts w:ascii="Book Antiqua" w:hAnsi="Book Antiqua" w:cs="Times New Roman"/>
          <w:sz w:val="24"/>
          <w:szCs w:val="24"/>
        </w:rPr>
        <w:t xml:space="preserve">DOI: </w:t>
      </w:r>
      <w:r w:rsidRPr="00547E02">
        <w:rPr>
          <w:rFonts w:ascii="Book Antiqua" w:hAnsi="Book Antiqua" w:cs="Times New Roman"/>
          <w:sz w:val="24"/>
          <w:szCs w:val="24"/>
        </w:rPr>
        <w:t>https://dx.doi.org/10.5312/wj</w:t>
      </w:r>
      <w:r w:rsidRPr="00547E02">
        <w:rPr>
          <w:rFonts w:ascii="Book Antiqua" w:hAnsi="Book Antiqua" w:cs="Times New Roman" w:hint="eastAsia"/>
          <w:sz w:val="24"/>
          <w:szCs w:val="24"/>
        </w:rPr>
        <w:t>o</w:t>
      </w:r>
      <w:r w:rsidRPr="00547E02">
        <w:rPr>
          <w:rFonts w:ascii="Book Antiqua" w:hAnsi="Book Antiqua" w:cs="Times New Roman"/>
          <w:sz w:val="24"/>
          <w:szCs w:val="24"/>
        </w:rPr>
        <w:t>.v10.i</w:t>
      </w:r>
      <w:r w:rsidRPr="00547E02">
        <w:rPr>
          <w:rFonts w:ascii="Book Antiqua" w:hAnsi="Book Antiqua" w:cs="Times New Roman" w:hint="eastAsia"/>
          <w:sz w:val="24"/>
          <w:szCs w:val="24"/>
        </w:rPr>
        <w:t>9</w:t>
      </w:r>
      <w:r w:rsidRPr="00547E02">
        <w:rPr>
          <w:rFonts w:ascii="Book Antiqua" w:hAnsi="Book Antiqua" w:cs="Times New Roman"/>
          <w:sz w:val="24"/>
          <w:szCs w:val="24"/>
        </w:rPr>
        <w:t>.</w:t>
      </w:r>
      <w:r w:rsidR="001E6825">
        <w:rPr>
          <w:rFonts w:ascii="Book Antiqua" w:hAnsi="Book Antiqua" w:cs="Times New Roman" w:hint="eastAsia"/>
          <w:sz w:val="24"/>
          <w:szCs w:val="24"/>
          <w:lang w:eastAsia="zh-CN"/>
        </w:rPr>
        <w:t>339</w:t>
      </w:r>
      <w:bookmarkStart w:id="21" w:name="_GoBack"/>
      <w:bookmarkEnd w:id="21"/>
    </w:p>
    <w:p w14:paraId="154C739A" w14:textId="5CA06E71" w:rsidR="00F343AE" w:rsidRDefault="00F343AE" w:rsidP="00C54346">
      <w:pPr>
        <w:widowControl w:val="0"/>
        <w:snapToGrid w:val="0"/>
        <w:spacing w:after="0" w:line="360" w:lineRule="auto"/>
        <w:jc w:val="both"/>
        <w:rPr>
          <w:rFonts w:ascii="Book Antiqua" w:hAnsi="Book Antiqua" w:cs="Times New Roman" w:hint="eastAsia"/>
          <w:b/>
          <w:sz w:val="24"/>
          <w:szCs w:val="24"/>
          <w:lang w:eastAsia="zh-CN"/>
        </w:rPr>
      </w:pPr>
    </w:p>
    <w:p w14:paraId="65EB2FF0" w14:textId="77777777" w:rsidR="001E6825" w:rsidRPr="00C54346" w:rsidRDefault="001E6825" w:rsidP="00C54346">
      <w:pPr>
        <w:widowControl w:val="0"/>
        <w:snapToGrid w:val="0"/>
        <w:spacing w:after="0" w:line="360" w:lineRule="auto"/>
        <w:jc w:val="both"/>
        <w:rPr>
          <w:rFonts w:ascii="Book Antiqua" w:hAnsi="Book Antiqua" w:cs="Times New Roman" w:hint="eastAsia"/>
          <w:b/>
          <w:sz w:val="24"/>
          <w:szCs w:val="24"/>
          <w:lang w:eastAsia="zh-CN"/>
        </w:rPr>
        <w:sectPr w:rsidR="001E6825" w:rsidRPr="00C54346">
          <w:pgSz w:w="11906" w:h="16838"/>
          <w:pgMar w:top="1440" w:right="1440" w:bottom="1440" w:left="1440" w:header="720" w:footer="720" w:gutter="0"/>
          <w:cols w:space="720"/>
          <w:docGrid w:linePitch="360"/>
        </w:sectPr>
      </w:pPr>
    </w:p>
    <w:p w14:paraId="30FB85CE" w14:textId="77777777" w:rsidR="00BF7700" w:rsidRPr="00C54346" w:rsidRDefault="00BF7700"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I</w:t>
      </w:r>
      <w:r w:rsidR="009E01F4" w:rsidRPr="00C54346">
        <w:rPr>
          <w:rFonts w:ascii="Book Antiqua" w:hAnsi="Book Antiqua" w:cs="Times New Roman"/>
          <w:b/>
          <w:sz w:val="24"/>
          <w:szCs w:val="24"/>
        </w:rPr>
        <w:t>NTRODUCTION</w:t>
      </w:r>
    </w:p>
    <w:p w14:paraId="3C4905C7" w14:textId="5D7A8939" w:rsidR="00A2052C" w:rsidRPr="00C54346" w:rsidRDefault="00BF7700"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 xml:space="preserve">Heel pain is a common </w:t>
      </w:r>
      <w:r w:rsidR="009E20DA" w:rsidRPr="00C54346">
        <w:rPr>
          <w:rFonts w:ascii="Book Antiqua" w:hAnsi="Book Antiqua" w:cs="Times New Roman"/>
          <w:sz w:val="24"/>
          <w:szCs w:val="24"/>
        </w:rPr>
        <w:t>orthopaedic</w:t>
      </w:r>
      <w:r w:rsidRPr="00C54346">
        <w:rPr>
          <w:rFonts w:ascii="Book Antiqua" w:hAnsi="Book Antiqua" w:cs="Times New Roman"/>
          <w:sz w:val="24"/>
          <w:szCs w:val="24"/>
        </w:rPr>
        <w:t xml:space="preserve"> complaint, constituting about 15% of foot pain</w:t>
      </w:r>
      <w:r w:rsidR="00A2052C"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egGtSreS","properties":{"formattedCitation":"[1]","plainCitation":"[1]","noteIndex":0},"citationItems":[{"id":938,"uris":["http://zotero.org/users/3857561/items/AFRBYNVJ"],"uri":["http://zotero.org/users/3857561/items/AFRBYNVJ"],"itemData":{"id":938,"type":"article-journal","title":"The Cheshire Foot Pain and Disability Survey: a population survey assessing prevalence and associations","container-title":"Pain","page":"378-384","volume":"110","issue":"1-2","source":"PubMed","abstract":"Previous foot studies have consistently reported high prevalence estimates in self-reported foot disorders. Few population studies, however, have attempted to assess the impact of foot problems in terms of pain and disability so that the burden associated with foot pain is unknown. A cross-sectional postal survey was conducted on a random community sample of 4780 individuals with 3417 (84%) responding. Subjects reporting foot pain in the past month, current pain and marking one item on the Manchester Foot Pain and Disability Index were classified as having disabling foot pain. Those with disabling foot pain and a random sample with no symptoms (matched for age and gender) received a follow-up interview and standardised foot examination. Self-reported nail problems, corns and callosities, swollen feet, foot deformities and recent foot injuries were found to be associated with disabling foot pain. Foot disability was also associated with pain in the shoulder, axial skeleton, hip/upper leg and knee along with other indicators of poor general health. Clinician diagnosed foot problems associated with disabling foot pain were swollen feet, knee and foot joint tenderness. Only 36% of persons with disabling foot pain received professional foot treatment in the 6 months preceding the survey. The results showed that 323/3417 (9.5%) reported symptoms of disabling foot pain and that this condition is likely to be multi-factorial in origin. Further work is necessary to understand more about the extent and type of unmet need and on how patients presenting with symptoms of disabling foot pain should best be managed.","DOI":"10.1016/j.pain.2004.04.019","ISSN":"0304-3959","note":"PMID: 15275789","title-short":"The Cheshire Foot Pain and Disability Survey","journalAbbreviation":"Pain","language":"eng","author":[{"family":"Garrow","given":"Adam P."},{"family":"Silman","given":"Alan J."},{"family":"Macfarlane","given":"Gary J."}],"issued":{"date-parts":[["2004",7]]}}}],"schema":"https://github.com/citation-style-language/schema/raw/master/csl-citation.json"} </w:instrText>
      </w:r>
      <w:r w:rsidR="00A2052C"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1]</w:t>
      </w:r>
      <w:r w:rsidR="00A2052C" w:rsidRPr="00C54346">
        <w:rPr>
          <w:rFonts w:ascii="Book Antiqua" w:hAnsi="Book Antiqua" w:cs="Times New Roman"/>
          <w:sz w:val="24"/>
          <w:szCs w:val="24"/>
          <w:vertAlign w:val="superscript"/>
        </w:rPr>
        <w:fldChar w:fldCharType="end"/>
      </w:r>
      <w:r w:rsidR="00A2052C" w:rsidRPr="00C54346">
        <w:rPr>
          <w:rFonts w:ascii="Book Antiqua" w:hAnsi="Book Antiqua" w:cs="Times New Roman"/>
          <w:sz w:val="24"/>
          <w:szCs w:val="24"/>
        </w:rPr>
        <w:t xml:space="preserve">. </w:t>
      </w:r>
      <w:r w:rsidR="003D27C4" w:rsidRPr="00C54346">
        <w:rPr>
          <w:rFonts w:ascii="Book Antiqua" w:hAnsi="Book Antiqua" w:cs="Times New Roman"/>
          <w:sz w:val="24"/>
          <w:szCs w:val="24"/>
        </w:rPr>
        <w:t xml:space="preserve">In </w:t>
      </w:r>
      <w:r w:rsidR="001C34ED" w:rsidRPr="00C54346">
        <w:rPr>
          <w:rFonts w:ascii="Book Antiqua" w:hAnsi="Book Antiqua" w:cs="Times New Roman"/>
          <w:sz w:val="24"/>
          <w:szCs w:val="24"/>
        </w:rPr>
        <w:t>the population ages 50 year</w:t>
      </w:r>
      <w:r w:rsidR="005926F1" w:rsidRPr="00C54346">
        <w:rPr>
          <w:rFonts w:ascii="Book Antiqua" w:hAnsi="Book Antiqua" w:cs="Times New Roman"/>
          <w:sz w:val="24"/>
          <w:szCs w:val="24"/>
        </w:rPr>
        <w:t>s and over</w:t>
      </w:r>
      <w:r w:rsidR="003D27C4" w:rsidRPr="00C54346">
        <w:rPr>
          <w:rFonts w:ascii="Book Antiqua" w:hAnsi="Book Antiqua" w:cs="Times New Roman"/>
          <w:sz w:val="24"/>
          <w:szCs w:val="24"/>
        </w:rPr>
        <w:t>, 1 in 8 people</w:t>
      </w:r>
      <w:r w:rsidR="005926F1" w:rsidRPr="00C54346">
        <w:rPr>
          <w:rFonts w:ascii="Book Antiqua" w:hAnsi="Book Antiqua" w:cs="Times New Roman"/>
          <w:sz w:val="24"/>
          <w:szCs w:val="24"/>
        </w:rPr>
        <w:t xml:space="preserve"> complain of</w:t>
      </w:r>
      <w:r w:rsidR="001C34ED" w:rsidRPr="00C54346">
        <w:rPr>
          <w:rFonts w:ascii="Book Antiqua" w:hAnsi="Book Antiqua" w:cs="Times New Roman"/>
          <w:sz w:val="24"/>
          <w:szCs w:val="24"/>
        </w:rPr>
        <w:t xml:space="preserve"> heel pain with more than half reporting that the severity is disabling</w:t>
      </w:r>
      <w:r w:rsidR="00A2052C"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ktv4OkHz","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00A2052C"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2]</w:t>
      </w:r>
      <w:r w:rsidR="00A2052C" w:rsidRPr="00C54346">
        <w:rPr>
          <w:rFonts w:ascii="Book Antiqua" w:hAnsi="Book Antiqua" w:cs="Times New Roman"/>
          <w:sz w:val="24"/>
          <w:szCs w:val="24"/>
          <w:vertAlign w:val="superscript"/>
        </w:rPr>
        <w:fldChar w:fldCharType="end"/>
      </w:r>
      <w:r w:rsidR="001C34ED" w:rsidRPr="00C54346">
        <w:rPr>
          <w:rFonts w:ascii="Book Antiqua" w:hAnsi="Book Antiqua" w:cs="Times New Roman"/>
          <w:sz w:val="24"/>
          <w:szCs w:val="24"/>
        </w:rPr>
        <w:t>.</w:t>
      </w:r>
      <w:r w:rsidR="00A2052C" w:rsidRPr="00C54346">
        <w:rPr>
          <w:rFonts w:ascii="Book Antiqua" w:hAnsi="Book Antiqua" w:cs="Times New Roman"/>
          <w:sz w:val="24"/>
          <w:szCs w:val="24"/>
        </w:rPr>
        <w:t xml:space="preserve"> </w:t>
      </w:r>
    </w:p>
    <w:p w14:paraId="586F8A3E" w14:textId="319B3739" w:rsidR="00A2052C" w:rsidRPr="00C54346" w:rsidRDefault="00300640"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The various aetiologies of heel pain can be broadly classified into mechanical, neurological, traumatic and degenerative causes with the most common cause being mechanical</w:t>
      </w:r>
      <w:r w:rsidR="007D0728"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zAx5wkcV","properties":{"formattedCitation":"[3, 4]","plainCitation":"[3, 4]","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D0728"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3,4]</w:t>
      </w:r>
      <w:r w:rsidR="007D0728"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A</w:t>
      </w:r>
      <w:r w:rsidR="009E20DA" w:rsidRPr="00C54346">
        <w:rPr>
          <w:rFonts w:ascii="Book Antiqua" w:hAnsi="Book Antiqua" w:cs="Times New Roman"/>
          <w:sz w:val="24"/>
          <w:szCs w:val="24"/>
        </w:rPr>
        <w:t>ccurate diagnosis can be</w:t>
      </w:r>
      <w:r w:rsidR="00A2052C" w:rsidRPr="00C54346">
        <w:rPr>
          <w:rFonts w:ascii="Book Antiqua" w:hAnsi="Book Antiqua" w:cs="Times New Roman"/>
          <w:sz w:val="24"/>
          <w:szCs w:val="24"/>
        </w:rPr>
        <w:t xml:space="preserve"> challeng</w:t>
      </w:r>
      <w:r w:rsidR="009E20DA" w:rsidRPr="00C54346">
        <w:rPr>
          <w:rFonts w:ascii="Book Antiqua" w:hAnsi="Book Antiqua" w:cs="Times New Roman"/>
          <w:sz w:val="24"/>
          <w:szCs w:val="24"/>
        </w:rPr>
        <w:t>ing</w:t>
      </w:r>
      <w:r w:rsidR="00A2052C" w:rsidRPr="00C54346">
        <w:rPr>
          <w:rFonts w:ascii="Book Antiqua" w:hAnsi="Book Antiqua" w:cs="Times New Roman"/>
          <w:sz w:val="24"/>
          <w:szCs w:val="24"/>
        </w:rPr>
        <w:t>, owing to the</w:t>
      </w:r>
      <w:r w:rsidR="009E20DA" w:rsidRPr="00C54346">
        <w:rPr>
          <w:rFonts w:ascii="Book Antiqua" w:hAnsi="Book Antiqua" w:cs="Times New Roman"/>
          <w:sz w:val="24"/>
          <w:szCs w:val="24"/>
        </w:rPr>
        <w:t xml:space="preserve"> complex anatomy and their interdependent mechanical relationships as well as </w:t>
      </w:r>
      <w:r w:rsidR="00710E3A" w:rsidRPr="00C54346">
        <w:rPr>
          <w:rFonts w:ascii="Book Antiqua" w:hAnsi="Book Antiqua" w:cs="Times New Roman"/>
          <w:sz w:val="24"/>
          <w:szCs w:val="24"/>
        </w:rPr>
        <w:t>vulnerable pain generators present in the foot</w:t>
      </w:r>
      <w:r w:rsidR="00710E3A"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ZR2baeqB","properties":{"formattedCitation":"[5]","plainCitation":"[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00710E3A"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5]</w:t>
      </w:r>
      <w:r w:rsidR="00710E3A" w:rsidRPr="00C54346">
        <w:rPr>
          <w:rFonts w:ascii="Book Antiqua" w:hAnsi="Book Antiqua" w:cs="Times New Roman"/>
          <w:sz w:val="24"/>
          <w:szCs w:val="24"/>
          <w:vertAlign w:val="superscript"/>
        </w:rPr>
        <w:fldChar w:fldCharType="end"/>
      </w:r>
      <w:r w:rsidR="00710E3A" w:rsidRPr="00C54346">
        <w:rPr>
          <w:rFonts w:ascii="Book Antiqua" w:hAnsi="Book Antiqua" w:cs="Times New Roman"/>
          <w:sz w:val="24"/>
          <w:szCs w:val="24"/>
        </w:rPr>
        <w:t xml:space="preserve">. </w:t>
      </w:r>
      <w:r w:rsidR="005926F1" w:rsidRPr="00C54346">
        <w:rPr>
          <w:rFonts w:ascii="Book Antiqua" w:hAnsi="Book Antiqua" w:cs="Times New Roman"/>
          <w:sz w:val="24"/>
          <w:szCs w:val="24"/>
        </w:rPr>
        <w:t xml:space="preserve">Heel pain is best defined by the </w:t>
      </w:r>
      <w:r w:rsidR="00710E3A" w:rsidRPr="00C54346">
        <w:rPr>
          <w:rFonts w:ascii="Book Antiqua" w:hAnsi="Book Antiqua" w:cs="Times New Roman"/>
          <w:sz w:val="24"/>
          <w:szCs w:val="24"/>
        </w:rPr>
        <w:t>Heel Pain Committee of the American College of Foot and Ankle Surgeons</w:t>
      </w:r>
      <w:r w:rsidR="00C47764" w:rsidRPr="00C54346">
        <w:rPr>
          <w:rFonts w:ascii="Book Antiqua" w:hAnsi="Book Antiqua" w:cs="Times New Roman"/>
          <w:sz w:val="24"/>
          <w:szCs w:val="24"/>
        </w:rPr>
        <w:t xml:space="preserve"> </w:t>
      </w:r>
      <w:r w:rsidR="00710E3A" w:rsidRPr="00C54346">
        <w:rPr>
          <w:rFonts w:ascii="Book Antiqua" w:hAnsi="Book Antiqua" w:cs="Times New Roman"/>
          <w:sz w:val="24"/>
          <w:szCs w:val="24"/>
        </w:rPr>
        <w:t>as pain either</w:t>
      </w:r>
      <w:r w:rsidR="00A2052C" w:rsidRPr="00C54346">
        <w:rPr>
          <w:rFonts w:ascii="Book Antiqua" w:hAnsi="Book Antiqua" w:cs="Times New Roman"/>
          <w:sz w:val="24"/>
          <w:szCs w:val="24"/>
        </w:rPr>
        <w:t xml:space="preserve"> over the posterior or plantar aspect of the foot</w:t>
      </w:r>
      <w:r w:rsidR="00710E3A"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PDaH0JpK","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10E3A"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4]</w:t>
      </w:r>
      <w:r w:rsidR="00710E3A" w:rsidRPr="00C54346">
        <w:rPr>
          <w:rFonts w:ascii="Book Antiqua" w:hAnsi="Book Antiqua" w:cs="Times New Roman"/>
          <w:sz w:val="24"/>
          <w:szCs w:val="24"/>
          <w:vertAlign w:val="superscript"/>
        </w:rPr>
        <w:fldChar w:fldCharType="end"/>
      </w:r>
      <w:r w:rsidR="00A2052C" w:rsidRPr="00C54346">
        <w:rPr>
          <w:rFonts w:ascii="Book Antiqua" w:hAnsi="Book Antiqua" w:cs="Times New Roman"/>
          <w:sz w:val="24"/>
          <w:szCs w:val="24"/>
        </w:rPr>
        <w:t xml:space="preserve">. </w:t>
      </w:r>
      <w:r w:rsidR="005926F1" w:rsidRPr="00C54346">
        <w:rPr>
          <w:rFonts w:ascii="Book Antiqua" w:hAnsi="Book Antiqua" w:cs="Times New Roman"/>
          <w:sz w:val="24"/>
          <w:szCs w:val="24"/>
        </w:rPr>
        <w:t xml:space="preserve">For the purpose of this article, focus will be on plantar heel pain. </w:t>
      </w:r>
    </w:p>
    <w:p w14:paraId="4A175C64" w14:textId="48104B0C" w:rsidR="00CA539B" w:rsidRPr="00C54346" w:rsidRDefault="00CA539B"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As with all foot and ankle pathologies, a good grasp of anatomy, clinical acuity, detailed history taking as</w:t>
      </w:r>
      <w:r w:rsidR="005926F1" w:rsidRPr="00C54346">
        <w:rPr>
          <w:rFonts w:ascii="Book Antiqua" w:hAnsi="Book Antiqua" w:cs="Times New Roman"/>
          <w:sz w:val="24"/>
          <w:szCs w:val="24"/>
        </w:rPr>
        <w:t xml:space="preserve"> well as physical examination are</w:t>
      </w:r>
      <w:r w:rsidRPr="00C54346">
        <w:rPr>
          <w:rFonts w:ascii="Book Antiqua" w:hAnsi="Book Antiqua" w:cs="Times New Roman"/>
          <w:sz w:val="24"/>
          <w:szCs w:val="24"/>
        </w:rPr>
        <w:t xml:space="preserve"> key to achieving an a</w:t>
      </w:r>
      <w:r w:rsidR="005926F1" w:rsidRPr="00C54346">
        <w:rPr>
          <w:rFonts w:ascii="Book Antiqua" w:hAnsi="Book Antiqua" w:cs="Times New Roman"/>
          <w:sz w:val="24"/>
          <w:szCs w:val="24"/>
        </w:rPr>
        <w:t>ccurate diagnosis. A</w:t>
      </w:r>
      <w:r w:rsidRPr="00C54346">
        <w:rPr>
          <w:rFonts w:ascii="Book Antiqua" w:hAnsi="Book Antiqua" w:cs="Times New Roman"/>
          <w:sz w:val="24"/>
          <w:szCs w:val="24"/>
        </w:rPr>
        <w:t xml:space="preserve">stute application of investigative modalities </w:t>
      </w:r>
      <w:r w:rsidR="005926F1" w:rsidRPr="00C54346">
        <w:rPr>
          <w:rFonts w:ascii="Book Antiqua" w:hAnsi="Book Antiqua" w:cs="Times New Roman"/>
          <w:sz w:val="24"/>
          <w:szCs w:val="24"/>
        </w:rPr>
        <w:t>aid in confirming the</w:t>
      </w:r>
      <w:r w:rsidRPr="00C54346">
        <w:rPr>
          <w:rFonts w:ascii="Book Antiqua" w:hAnsi="Book Antiqua" w:cs="Times New Roman"/>
          <w:sz w:val="24"/>
          <w:szCs w:val="24"/>
        </w:rPr>
        <w:t xml:space="preserve"> diagnosis. Conversely, inappropriate treatment can lead to worsening or chronic pain that can result in morbidity</w:t>
      </w:r>
      <w:r w:rsidRPr="00C54346">
        <w:rPr>
          <w:rFonts w:ascii="Book Antiqua" w:hAnsi="Book Antiqua" w:cs="Times New Roman"/>
          <w:sz w:val="24"/>
          <w:szCs w:val="24"/>
          <w:vertAlign w:val="superscript"/>
        </w:rPr>
        <w:fldChar w:fldCharType="begin"/>
      </w:r>
      <w:r w:rsidR="00B7295E" w:rsidRPr="00C54346">
        <w:rPr>
          <w:rFonts w:ascii="Book Antiqua" w:hAnsi="Book Antiqua" w:cs="Times New Roman"/>
          <w:sz w:val="24"/>
          <w:szCs w:val="24"/>
          <w:vertAlign w:val="superscript"/>
        </w:rPr>
        <w:instrText xml:space="preserve"> ADDIN ZOTERO_ITEM CSL_CITATION {"citationID":"WTsnpI2k","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Pr="00C54346">
        <w:rPr>
          <w:rFonts w:ascii="Book Antiqua" w:hAnsi="Book Antiqua" w:cs="Times New Roman"/>
          <w:sz w:val="24"/>
          <w:szCs w:val="24"/>
          <w:vertAlign w:val="superscript"/>
        </w:rPr>
        <w:fldChar w:fldCharType="separate"/>
      </w:r>
      <w:r w:rsidR="00B7295E" w:rsidRPr="00C54346">
        <w:rPr>
          <w:rFonts w:ascii="Book Antiqua" w:hAnsi="Book Antiqua" w:cs="Times New Roman"/>
          <w:sz w:val="24"/>
          <w:szCs w:val="24"/>
          <w:vertAlign w:val="superscript"/>
        </w:rPr>
        <w:t>[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n this case report, we aim to share our clinical experience in managing one such patient whose </w:t>
      </w:r>
      <w:r w:rsidR="008B1FAF" w:rsidRPr="00C54346">
        <w:rPr>
          <w:rFonts w:ascii="Book Antiqua" w:hAnsi="Book Antiqua" w:cs="Times New Roman"/>
          <w:sz w:val="24"/>
          <w:szCs w:val="24"/>
        </w:rPr>
        <w:t xml:space="preserve">plantar heel </w:t>
      </w:r>
      <w:r w:rsidRPr="00C54346">
        <w:rPr>
          <w:rFonts w:ascii="Book Antiqua" w:hAnsi="Book Antiqua" w:cs="Times New Roman"/>
          <w:sz w:val="24"/>
          <w:szCs w:val="24"/>
        </w:rPr>
        <w:t>pain was refractory to all tr</w:t>
      </w:r>
      <w:r w:rsidR="008B1FAF" w:rsidRPr="00C54346">
        <w:rPr>
          <w:rFonts w:ascii="Book Antiqua" w:hAnsi="Book Antiqua" w:cs="Times New Roman"/>
          <w:sz w:val="24"/>
          <w:szCs w:val="24"/>
        </w:rPr>
        <w:t xml:space="preserve">eatment modalities offered. We present an </w:t>
      </w:r>
      <w:r w:rsidRPr="00C54346">
        <w:rPr>
          <w:rFonts w:ascii="Book Antiqua" w:hAnsi="Book Antiqua" w:cs="Times New Roman"/>
          <w:sz w:val="24"/>
          <w:szCs w:val="24"/>
        </w:rPr>
        <w:t>unusual case of ch</w:t>
      </w:r>
      <w:r w:rsidR="008B1FAF" w:rsidRPr="00C54346">
        <w:rPr>
          <w:rFonts w:ascii="Book Antiqua" w:hAnsi="Book Antiqua" w:cs="Times New Roman"/>
          <w:sz w:val="24"/>
          <w:szCs w:val="24"/>
        </w:rPr>
        <w:t xml:space="preserve">ronic heel pain secondary to </w:t>
      </w:r>
      <w:r w:rsidRPr="00C54346">
        <w:rPr>
          <w:rFonts w:ascii="Book Antiqua" w:hAnsi="Book Antiqua" w:cs="Times New Roman"/>
          <w:sz w:val="24"/>
          <w:szCs w:val="24"/>
        </w:rPr>
        <w:t>osteochondroma.</w:t>
      </w:r>
    </w:p>
    <w:p w14:paraId="2C222384" w14:textId="77777777" w:rsidR="00AB2DBB" w:rsidRPr="00C54346" w:rsidRDefault="00AB2DBB" w:rsidP="00C54346">
      <w:pPr>
        <w:widowControl w:val="0"/>
        <w:snapToGrid w:val="0"/>
        <w:spacing w:after="0" w:line="360" w:lineRule="auto"/>
        <w:jc w:val="both"/>
        <w:rPr>
          <w:rFonts w:ascii="Book Antiqua" w:hAnsi="Book Antiqua" w:cs="Times New Roman"/>
          <w:b/>
          <w:i/>
          <w:iCs/>
          <w:caps/>
          <w:sz w:val="24"/>
          <w:szCs w:val="24"/>
        </w:rPr>
      </w:pPr>
    </w:p>
    <w:p w14:paraId="1081A57D" w14:textId="341BDE0B" w:rsidR="00BF7700" w:rsidRPr="00C54346" w:rsidRDefault="00B17293" w:rsidP="00C54346">
      <w:pPr>
        <w:widowControl w:val="0"/>
        <w:snapToGrid w:val="0"/>
        <w:spacing w:after="0" w:line="360" w:lineRule="auto"/>
        <w:jc w:val="both"/>
        <w:rPr>
          <w:rFonts w:ascii="Book Antiqua" w:hAnsi="Book Antiqua" w:cs="Times New Roman"/>
          <w:b/>
          <w:i/>
          <w:iCs/>
          <w:caps/>
          <w:sz w:val="24"/>
          <w:szCs w:val="24"/>
        </w:rPr>
      </w:pPr>
      <w:r w:rsidRPr="00C54346">
        <w:rPr>
          <w:rFonts w:ascii="Book Antiqua" w:hAnsi="Book Antiqua" w:cs="Times New Roman"/>
          <w:b/>
          <w:i/>
          <w:iCs/>
          <w:caps/>
          <w:sz w:val="24"/>
          <w:szCs w:val="24"/>
        </w:rPr>
        <w:t xml:space="preserve">Case </w:t>
      </w:r>
      <w:r w:rsidR="00A967A9" w:rsidRPr="00C54346">
        <w:rPr>
          <w:rFonts w:ascii="Book Antiqua" w:hAnsi="Book Antiqua" w:cs="Times New Roman"/>
          <w:b/>
          <w:i/>
          <w:iCs/>
          <w:caps/>
          <w:sz w:val="24"/>
          <w:szCs w:val="24"/>
        </w:rPr>
        <w:t>d</w:t>
      </w:r>
      <w:r w:rsidRPr="00C54346">
        <w:rPr>
          <w:rFonts w:ascii="Book Antiqua" w:hAnsi="Book Antiqua" w:cs="Times New Roman"/>
          <w:b/>
          <w:i/>
          <w:iCs/>
          <w:caps/>
          <w:sz w:val="24"/>
          <w:szCs w:val="24"/>
        </w:rPr>
        <w:t>escription</w:t>
      </w:r>
    </w:p>
    <w:p w14:paraId="6E595BA1" w14:textId="7B1C2384"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 xml:space="preserve">Chief </w:t>
      </w:r>
      <w:r w:rsidR="00A967A9" w:rsidRPr="00C54346">
        <w:rPr>
          <w:rFonts w:ascii="Book Antiqua" w:hAnsi="Book Antiqua" w:cs="Times New Roman"/>
          <w:b/>
          <w:bCs/>
          <w:i/>
          <w:iCs/>
          <w:sz w:val="24"/>
          <w:szCs w:val="24"/>
        </w:rPr>
        <w:t>c</w:t>
      </w:r>
      <w:r w:rsidRPr="00C54346">
        <w:rPr>
          <w:rFonts w:ascii="Book Antiqua" w:hAnsi="Book Antiqua" w:cs="Times New Roman"/>
          <w:b/>
          <w:bCs/>
          <w:i/>
          <w:iCs/>
          <w:sz w:val="24"/>
          <w:szCs w:val="24"/>
        </w:rPr>
        <w:t>omplaints</w:t>
      </w:r>
    </w:p>
    <w:p w14:paraId="1A68E0E6" w14:textId="2AA2549C" w:rsidR="003B732F" w:rsidRPr="00C54346" w:rsidRDefault="00BF7700"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A 41</w:t>
      </w:r>
      <w:r w:rsidR="00A967A9" w:rsidRPr="00C54346">
        <w:rPr>
          <w:rFonts w:ascii="Book Antiqua" w:hAnsi="Book Antiqua" w:cs="Times New Roman"/>
          <w:sz w:val="24"/>
          <w:szCs w:val="24"/>
        </w:rPr>
        <w:t>-</w:t>
      </w:r>
      <w:r w:rsidRPr="00C54346">
        <w:rPr>
          <w:rFonts w:ascii="Book Antiqua" w:hAnsi="Book Antiqua" w:cs="Times New Roman"/>
          <w:sz w:val="24"/>
          <w:szCs w:val="24"/>
        </w:rPr>
        <w:t>year</w:t>
      </w:r>
      <w:r w:rsidR="00A967A9" w:rsidRPr="00C54346">
        <w:rPr>
          <w:rFonts w:ascii="Book Antiqua" w:hAnsi="Book Antiqua" w:cs="Times New Roman"/>
          <w:sz w:val="24"/>
          <w:szCs w:val="24"/>
        </w:rPr>
        <w:t>-</w:t>
      </w:r>
      <w:r w:rsidRPr="00C54346">
        <w:rPr>
          <w:rFonts w:ascii="Book Antiqua" w:hAnsi="Book Antiqua" w:cs="Times New Roman"/>
          <w:sz w:val="24"/>
          <w:szCs w:val="24"/>
        </w:rPr>
        <w:t xml:space="preserve">old Malay gentleman </w:t>
      </w:r>
      <w:r w:rsidR="004D3E72" w:rsidRPr="00C54346">
        <w:rPr>
          <w:rFonts w:ascii="Book Antiqua" w:hAnsi="Book Antiqua" w:cs="Times New Roman"/>
          <w:sz w:val="24"/>
          <w:szCs w:val="24"/>
        </w:rPr>
        <w:t>who works as a hospital porter</w:t>
      </w:r>
      <w:r w:rsidR="00580D3E" w:rsidRPr="00C54346">
        <w:rPr>
          <w:rFonts w:ascii="Book Antiqua" w:hAnsi="Book Antiqua" w:cs="Times New Roman"/>
          <w:sz w:val="24"/>
          <w:szCs w:val="24"/>
        </w:rPr>
        <w:t xml:space="preserve"> present</w:t>
      </w:r>
      <w:r w:rsidR="003D27C4" w:rsidRPr="00C54346">
        <w:rPr>
          <w:rFonts w:ascii="Book Antiqua" w:hAnsi="Book Antiqua" w:cs="Times New Roman"/>
          <w:sz w:val="24"/>
          <w:szCs w:val="24"/>
        </w:rPr>
        <w:t>ed</w:t>
      </w:r>
      <w:r w:rsidR="00580D3E" w:rsidRPr="00C54346">
        <w:rPr>
          <w:rFonts w:ascii="Book Antiqua" w:hAnsi="Book Antiqua" w:cs="Times New Roman"/>
          <w:sz w:val="24"/>
          <w:szCs w:val="24"/>
        </w:rPr>
        <w:t xml:space="preserve"> with a long-standing history of left plantar heel pain</w:t>
      </w:r>
      <w:r w:rsidR="004D3E72" w:rsidRPr="00C54346">
        <w:rPr>
          <w:rFonts w:ascii="Book Antiqua" w:hAnsi="Book Antiqua" w:cs="Times New Roman"/>
          <w:sz w:val="24"/>
          <w:szCs w:val="24"/>
        </w:rPr>
        <w:t xml:space="preserve">. </w:t>
      </w:r>
    </w:p>
    <w:p w14:paraId="62F74A6D" w14:textId="77777777" w:rsidR="003B732F" w:rsidRPr="00C54346" w:rsidRDefault="003B732F" w:rsidP="00C54346">
      <w:pPr>
        <w:pStyle w:val="a3"/>
        <w:widowControl w:val="0"/>
        <w:snapToGrid w:val="0"/>
        <w:spacing w:after="0" w:line="360" w:lineRule="auto"/>
        <w:contextualSpacing w:val="0"/>
        <w:jc w:val="both"/>
        <w:rPr>
          <w:rFonts w:ascii="Book Antiqua" w:hAnsi="Book Antiqua" w:cs="Times New Roman"/>
          <w:sz w:val="24"/>
          <w:szCs w:val="24"/>
        </w:rPr>
      </w:pPr>
    </w:p>
    <w:p w14:paraId="6331C371" w14:textId="022EC0A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History of present illness</w:t>
      </w:r>
    </w:p>
    <w:p w14:paraId="3B1592A4" w14:textId="3094A26A" w:rsidR="003B732F" w:rsidRPr="00C54346" w:rsidRDefault="003B732F"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is gastrocnemius was also noted to be tight with positive Silfverskiold test. He was treated for plantar fasciitis and tight gastrocnemius and underwent extensive physiotherapy sessions targeted at gastrocnemius stretching</w:t>
      </w:r>
      <w:r w:rsidR="003D27C4" w:rsidRPr="00C54346">
        <w:rPr>
          <w:rFonts w:ascii="Book Antiqua" w:hAnsi="Book Antiqua" w:cs="Times New Roman"/>
          <w:sz w:val="24"/>
          <w:szCs w:val="24"/>
        </w:rPr>
        <w:t>.</w:t>
      </w:r>
      <w:r w:rsidRPr="00C54346">
        <w:rPr>
          <w:rFonts w:ascii="Book Antiqua" w:hAnsi="Book Antiqua" w:cs="Times New Roman"/>
          <w:sz w:val="24"/>
          <w:szCs w:val="24"/>
        </w:rPr>
        <w:t xml:space="preserve"> </w:t>
      </w:r>
      <w:r w:rsidR="003D27C4" w:rsidRPr="00C54346">
        <w:rPr>
          <w:rFonts w:ascii="Book Antiqua" w:hAnsi="Book Antiqua" w:cs="Times New Roman"/>
          <w:sz w:val="24"/>
          <w:szCs w:val="24"/>
        </w:rPr>
        <w:t>He</w:t>
      </w:r>
      <w:r w:rsidRPr="00C54346">
        <w:rPr>
          <w:rFonts w:ascii="Book Antiqua" w:hAnsi="Book Antiqua" w:cs="Times New Roman"/>
          <w:sz w:val="24"/>
          <w:szCs w:val="24"/>
        </w:rPr>
        <w:t xml:space="preserve"> was started on anti-inflammatory and analgesic medications. However, his symptoms persisted</w:t>
      </w:r>
      <w:r w:rsidR="003D27C4" w:rsidRPr="00C54346">
        <w:rPr>
          <w:rFonts w:ascii="Book Antiqua" w:hAnsi="Book Antiqua" w:cs="Times New Roman"/>
          <w:sz w:val="24"/>
          <w:szCs w:val="24"/>
        </w:rPr>
        <w:t>,</w:t>
      </w:r>
      <w:r w:rsidRPr="00C54346">
        <w:rPr>
          <w:rFonts w:ascii="Book Antiqua" w:hAnsi="Book Antiqua" w:cs="Times New Roman"/>
          <w:sz w:val="24"/>
          <w:szCs w:val="24"/>
        </w:rPr>
        <w:t xml:space="preserve"> and he </w:t>
      </w:r>
      <w:r w:rsidRPr="00C54346">
        <w:rPr>
          <w:rFonts w:ascii="Book Antiqua" w:hAnsi="Book Antiqua" w:cs="Times New Roman"/>
          <w:sz w:val="24"/>
          <w:szCs w:val="24"/>
        </w:rPr>
        <w:lastRenderedPageBreak/>
        <w:t>underwent left gastrocnemius release and endoscopic plantar fascia release. This provided temporal relief of his symptoms</w:t>
      </w:r>
      <w:r w:rsidR="003D27C4" w:rsidRPr="00C54346">
        <w:rPr>
          <w:rFonts w:ascii="Book Antiqua" w:hAnsi="Book Antiqua" w:cs="Times New Roman"/>
          <w:sz w:val="24"/>
          <w:szCs w:val="24"/>
        </w:rPr>
        <w:t>,</w:t>
      </w:r>
      <w:r w:rsidRPr="00C54346">
        <w:rPr>
          <w:rFonts w:ascii="Book Antiqua" w:hAnsi="Book Antiqua" w:cs="Times New Roman"/>
          <w:sz w:val="24"/>
          <w:szCs w:val="24"/>
        </w:rPr>
        <w:t xml:space="preserve"> and he was able to return to work.</w:t>
      </w:r>
    </w:p>
    <w:p w14:paraId="6D0F7CB6" w14:textId="46AF1159" w:rsidR="003B732F" w:rsidRPr="00C54346" w:rsidRDefault="003B732F"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Two and half years </w:t>
      </w:r>
      <w:r w:rsidR="003D27C4" w:rsidRPr="00C54346">
        <w:rPr>
          <w:rFonts w:ascii="Book Antiqua" w:hAnsi="Book Antiqua" w:cs="Times New Roman"/>
          <w:sz w:val="24"/>
          <w:szCs w:val="24"/>
        </w:rPr>
        <w:t>later</w:t>
      </w:r>
      <w:r w:rsidRPr="00C54346">
        <w:rPr>
          <w:rFonts w:ascii="Book Antiqua" w:hAnsi="Book Antiqua" w:cs="Times New Roman"/>
          <w:sz w:val="24"/>
          <w:szCs w:val="24"/>
        </w:rPr>
        <w:t>, he presented with similar symptoms of left heel pain. His gastrocnemius was once again assessed to be tight demonstrating limited dorsiflexion in the absence of ankle osteoarthritis. A repeated minimally invasive gastrocnemius release was performed. He underwent a prolonged recovery with enforced rest and time off work</w:t>
      </w:r>
      <w:r w:rsidR="003D27C4" w:rsidRPr="00C54346">
        <w:rPr>
          <w:rFonts w:ascii="Book Antiqua" w:hAnsi="Book Antiqua" w:cs="Times New Roman"/>
          <w:sz w:val="24"/>
          <w:szCs w:val="24"/>
        </w:rPr>
        <w:t>,</w:t>
      </w:r>
      <w:r w:rsidRPr="00C54346">
        <w:rPr>
          <w:rFonts w:ascii="Book Antiqua" w:hAnsi="Book Antiqua" w:cs="Times New Roman"/>
          <w:sz w:val="24"/>
          <w:szCs w:val="24"/>
        </w:rPr>
        <w:t xml:space="preserve"> which improved his symptoms. However, his symptoms quickly reoccurred upon return to work. </w:t>
      </w:r>
    </w:p>
    <w:p w14:paraId="4C7F2438" w14:textId="77777777" w:rsidR="003B732F" w:rsidRPr="00C54346" w:rsidRDefault="003B732F" w:rsidP="00C54346">
      <w:pPr>
        <w:pStyle w:val="a3"/>
        <w:widowControl w:val="0"/>
        <w:snapToGrid w:val="0"/>
        <w:spacing w:after="0" w:line="360" w:lineRule="auto"/>
        <w:contextualSpacing w:val="0"/>
        <w:jc w:val="both"/>
        <w:rPr>
          <w:rFonts w:ascii="Book Antiqua" w:hAnsi="Book Antiqua" w:cs="Times New Roman"/>
          <w:sz w:val="24"/>
          <w:szCs w:val="24"/>
        </w:rPr>
      </w:pPr>
    </w:p>
    <w:p w14:paraId="25CDB605" w14:textId="7777777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History of past illness</w:t>
      </w:r>
    </w:p>
    <w:p w14:paraId="19657D8B" w14:textId="5FCC95DC" w:rsidR="003B732F" w:rsidRPr="00C54346" w:rsidRDefault="00580D3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He is</w:t>
      </w:r>
      <w:r w:rsidR="005926F1" w:rsidRPr="00C54346">
        <w:rPr>
          <w:rFonts w:ascii="Book Antiqua" w:hAnsi="Book Antiqua" w:cs="Times New Roman"/>
          <w:sz w:val="24"/>
          <w:szCs w:val="24"/>
        </w:rPr>
        <w:t xml:space="preserve"> obese (BMI</w:t>
      </w:r>
      <w:r w:rsidR="00A967A9" w:rsidRPr="00C54346">
        <w:rPr>
          <w:rFonts w:ascii="Book Antiqua" w:hAnsi="Book Antiqua" w:cs="Times New Roman"/>
          <w:sz w:val="24"/>
          <w:szCs w:val="24"/>
        </w:rPr>
        <w:t>:</w:t>
      </w:r>
      <w:r w:rsidR="005926F1" w:rsidRPr="00C54346">
        <w:rPr>
          <w:rFonts w:ascii="Book Antiqua" w:hAnsi="Book Antiqua" w:cs="Times New Roman"/>
          <w:sz w:val="24"/>
          <w:szCs w:val="24"/>
        </w:rPr>
        <w:t xml:space="preserve"> 31 kg/m</w:t>
      </w:r>
      <w:r w:rsidR="005926F1" w:rsidRPr="00C54346">
        <w:rPr>
          <w:rFonts w:ascii="Book Antiqua" w:hAnsi="Book Antiqua" w:cs="Times New Roman"/>
          <w:sz w:val="24"/>
          <w:szCs w:val="24"/>
          <w:vertAlign w:val="superscript"/>
        </w:rPr>
        <w:t>2</w:t>
      </w:r>
      <w:r w:rsidR="005926F1" w:rsidRPr="00C54346">
        <w:rPr>
          <w:rFonts w:ascii="Book Antiqua" w:hAnsi="Book Antiqua" w:cs="Times New Roman"/>
          <w:sz w:val="24"/>
          <w:szCs w:val="24"/>
        </w:rPr>
        <w:t>)</w:t>
      </w:r>
      <w:r w:rsidRPr="00C54346">
        <w:rPr>
          <w:rFonts w:ascii="Book Antiqua" w:hAnsi="Book Antiqua" w:cs="Times New Roman"/>
          <w:sz w:val="24"/>
          <w:szCs w:val="24"/>
        </w:rPr>
        <w:t>, has hyperlipidaemia but reports no history</w:t>
      </w:r>
      <w:r w:rsidR="00D84E2B" w:rsidRPr="00C54346">
        <w:rPr>
          <w:rFonts w:ascii="Book Antiqua" w:hAnsi="Book Antiqua" w:cs="Times New Roman"/>
          <w:sz w:val="24"/>
          <w:szCs w:val="24"/>
        </w:rPr>
        <w:t xml:space="preserve"> of diabetes or gout. </w:t>
      </w:r>
    </w:p>
    <w:p w14:paraId="6BD27BB3" w14:textId="77777777" w:rsidR="003B732F" w:rsidRPr="00C54346" w:rsidRDefault="003B732F" w:rsidP="00C54346">
      <w:pPr>
        <w:widowControl w:val="0"/>
        <w:snapToGrid w:val="0"/>
        <w:spacing w:after="0" w:line="360" w:lineRule="auto"/>
        <w:jc w:val="both"/>
        <w:rPr>
          <w:rFonts w:ascii="Book Antiqua" w:hAnsi="Book Antiqua" w:cs="Times New Roman"/>
          <w:sz w:val="24"/>
          <w:szCs w:val="24"/>
        </w:rPr>
      </w:pPr>
    </w:p>
    <w:p w14:paraId="0FC4AF45" w14:textId="77777777" w:rsidR="00A967A9" w:rsidRPr="00C54346" w:rsidRDefault="003B732F"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Physical examination</w:t>
      </w:r>
    </w:p>
    <w:p w14:paraId="71AB625A" w14:textId="27C86616" w:rsidR="003B732F" w:rsidRPr="00C54346" w:rsidRDefault="00132E18"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Patient ambulated with an antalgic gait. On physical assessment, his gastrocnemius remained tight with a positive Silfverskio</w:t>
      </w:r>
      <w:r w:rsidR="0020186E">
        <w:rPr>
          <w:rFonts w:ascii="Book Antiqua" w:hAnsi="Book Antiqua" w:cs="Times New Roman"/>
          <w:sz w:val="24"/>
          <w:szCs w:val="24"/>
        </w:rPr>
        <w:t>l</w:t>
      </w:r>
      <w:r w:rsidRPr="00C54346">
        <w:rPr>
          <w:rFonts w:ascii="Book Antiqua" w:hAnsi="Book Antiqua" w:cs="Times New Roman"/>
          <w:sz w:val="24"/>
          <w:szCs w:val="24"/>
        </w:rPr>
        <w:t xml:space="preserve">d test. Tenderness </w:t>
      </w:r>
      <w:r w:rsidR="00E82B9A" w:rsidRPr="00C54346">
        <w:rPr>
          <w:rFonts w:ascii="Book Antiqua" w:hAnsi="Book Antiqua" w:cs="Times New Roman"/>
          <w:sz w:val="24"/>
          <w:szCs w:val="24"/>
        </w:rPr>
        <w:t>around</w:t>
      </w:r>
      <w:r w:rsidRPr="00C54346">
        <w:rPr>
          <w:rFonts w:ascii="Book Antiqua" w:hAnsi="Book Antiqua" w:cs="Times New Roman"/>
          <w:sz w:val="24"/>
          <w:szCs w:val="24"/>
        </w:rPr>
        <w:t xml:space="preserve"> the plantar aspect of the calcaneum</w:t>
      </w:r>
      <w:r w:rsidR="00E82B9A" w:rsidRPr="00C54346">
        <w:rPr>
          <w:rFonts w:ascii="Book Antiqua" w:hAnsi="Book Antiqua" w:cs="Times New Roman"/>
          <w:sz w:val="24"/>
          <w:szCs w:val="24"/>
        </w:rPr>
        <w:t xml:space="preserve"> was non-specific and found along the distribution of the plantar fascia insertion. </w:t>
      </w:r>
    </w:p>
    <w:p w14:paraId="7D0CF410" w14:textId="77777777" w:rsidR="00132E18" w:rsidRPr="00C54346" w:rsidRDefault="00132E18" w:rsidP="00C54346">
      <w:pPr>
        <w:widowControl w:val="0"/>
        <w:snapToGrid w:val="0"/>
        <w:spacing w:after="0" w:line="360" w:lineRule="auto"/>
        <w:jc w:val="both"/>
        <w:rPr>
          <w:rFonts w:ascii="Book Antiqua" w:hAnsi="Book Antiqua" w:cs="Times New Roman"/>
          <w:sz w:val="24"/>
          <w:szCs w:val="24"/>
        </w:rPr>
      </w:pPr>
    </w:p>
    <w:p w14:paraId="36CE492B" w14:textId="77777777" w:rsidR="00A967A9" w:rsidRPr="00C54346" w:rsidRDefault="00132E18" w:rsidP="00C54346">
      <w:pPr>
        <w:widowControl w:val="0"/>
        <w:snapToGrid w:val="0"/>
        <w:spacing w:after="0" w:line="360" w:lineRule="auto"/>
        <w:jc w:val="both"/>
        <w:rPr>
          <w:rFonts w:ascii="Book Antiqua" w:hAnsi="Book Antiqua" w:cs="Times New Roman"/>
          <w:b/>
          <w:bCs/>
          <w:i/>
          <w:iCs/>
          <w:sz w:val="24"/>
          <w:szCs w:val="24"/>
        </w:rPr>
      </w:pPr>
      <w:r w:rsidRPr="00C54346">
        <w:rPr>
          <w:rFonts w:ascii="Book Antiqua" w:hAnsi="Book Antiqua" w:cs="Times New Roman"/>
          <w:b/>
          <w:bCs/>
          <w:i/>
          <w:iCs/>
          <w:sz w:val="24"/>
          <w:szCs w:val="24"/>
        </w:rPr>
        <w:t>Imaging examinations</w:t>
      </w:r>
    </w:p>
    <w:p w14:paraId="2677A862" w14:textId="5E4CDF5C" w:rsidR="00D31745" w:rsidRPr="00C54346" w:rsidRDefault="00132E18"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Foot and calcaneal radiographs showed normal bony relationships of the foot</w:t>
      </w:r>
      <w:r w:rsidR="002A3322" w:rsidRPr="00C54346">
        <w:rPr>
          <w:rFonts w:ascii="Book Antiqua" w:hAnsi="Book Antiqua" w:cs="Times New Roman"/>
          <w:sz w:val="24"/>
          <w:szCs w:val="24"/>
        </w:rPr>
        <w:t xml:space="preserve"> with no features of arthritis</w:t>
      </w:r>
      <w:r w:rsidRPr="00C54346">
        <w:rPr>
          <w:rFonts w:ascii="Book Antiqua" w:hAnsi="Book Antiqua" w:cs="Times New Roman"/>
          <w:sz w:val="24"/>
          <w:szCs w:val="24"/>
        </w:rPr>
        <w:t xml:space="preserve">. No fractures or obvious lesions </w:t>
      </w:r>
      <w:r w:rsidR="003D27C4" w:rsidRPr="00C54346">
        <w:rPr>
          <w:rFonts w:ascii="Book Antiqua" w:hAnsi="Book Antiqua" w:cs="Times New Roman"/>
          <w:sz w:val="24"/>
          <w:szCs w:val="24"/>
        </w:rPr>
        <w:t xml:space="preserve">were </w:t>
      </w:r>
      <w:r w:rsidRPr="00C54346">
        <w:rPr>
          <w:rFonts w:ascii="Book Antiqua" w:hAnsi="Book Antiqua" w:cs="Times New Roman"/>
          <w:sz w:val="24"/>
          <w:szCs w:val="24"/>
        </w:rPr>
        <w:t xml:space="preserve">noted. </w:t>
      </w:r>
      <w:r w:rsidR="00D31745" w:rsidRPr="00C54346">
        <w:rPr>
          <w:rFonts w:ascii="Book Antiqua" w:hAnsi="Book Antiqua" w:cs="Times New Roman"/>
          <w:sz w:val="24"/>
          <w:szCs w:val="24"/>
        </w:rPr>
        <w:t xml:space="preserve">Magnetic resonance imaging (MRI) of the left foot was performed. It reported the absence of plantar fascia thickening as well as no signal alteration in the adjacent soft tissue or bone marrow. MRI did reveal a pedunculated bony protrusion arising from the posterolateral plantar aspect of the calcaneus measuring 1.1 </w:t>
      </w:r>
      <w:r w:rsidR="00A83FFA" w:rsidRPr="00C54346">
        <w:rPr>
          <w:rFonts w:ascii="Book Antiqua" w:hAnsi="Book Antiqua" w:cs="Times New Roman"/>
          <w:sz w:val="24"/>
          <w:szCs w:val="24"/>
        </w:rPr>
        <w:t xml:space="preserve">cm </w:t>
      </w:r>
      <w:r w:rsidR="00B07735" w:rsidRPr="00C54346">
        <w:rPr>
          <w:rFonts w:ascii="Book Antiqua" w:hAnsi="Book Antiqua" w:cs="Times New Roman"/>
          <w:sz w:val="24"/>
          <w:szCs w:val="24"/>
        </w:rPr>
        <w:t>×</w:t>
      </w:r>
      <w:r w:rsidR="00D31745" w:rsidRPr="00C54346">
        <w:rPr>
          <w:rFonts w:ascii="Book Antiqua" w:hAnsi="Book Antiqua" w:cs="Times New Roman"/>
          <w:sz w:val="24"/>
          <w:szCs w:val="24"/>
        </w:rPr>
        <w:t xml:space="preserve"> 0</w:t>
      </w:r>
      <w:r w:rsidR="00AD59FF" w:rsidRPr="00C54346">
        <w:rPr>
          <w:rFonts w:ascii="Book Antiqua" w:hAnsi="Book Antiqua" w:cs="Times New Roman"/>
          <w:sz w:val="24"/>
          <w:szCs w:val="24"/>
        </w:rPr>
        <w:t xml:space="preserve">.9 </w:t>
      </w:r>
      <w:r w:rsidR="00A83FFA" w:rsidRPr="00C54346">
        <w:rPr>
          <w:rFonts w:ascii="Book Antiqua" w:hAnsi="Book Antiqua" w:cs="Times New Roman"/>
          <w:sz w:val="24"/>
          <w:szCs w:val="24"/>
        </w:rPr>
        <w:t>cm</w:t>
      </w:r>
      <w:r w:rsidR="003D27C4" w:rsidRPr="00C54346">
        <w:rPr>
          <w:rFonts w:ascii="Book Antiqua" w:hAnsi="Book Antiqua" w:cs="Times New Roman"/>
          <w:sz w:val="24"/>
          <w:szCs w:val="24"/>
        </w:rPr>
        <w:t xml:space="preserve">, which was </w:t>
      </w:r>
      <w:r w:rsidR="00AD59FF" w:rsidRPr="00C54346">
        <w:rPr>
          <w:rFonts w:ascii="Book Antiqua" w:hAnsi="Book Antiqua" w:cs="Times New Roman"/>
          <w:sz w:val="24"/>
          <w:szCs w:val="24"/>
        </w:rPr>
        <w:t>consistent with an</w:t>
      </w:r>
      <w:r w:rsidR="00D31745" w:rsidRPr="00C54346">
        <w:rPr>
          <w:rFonts w:ascii="Book Antiqua" w:hAnsi="Book Antiqua" w:cs="Times New Roman"/>
          <w:sz w:val="24"/>
          <w:szCs w:val="24"/>
        </w:rPr>
        <w:t xml:space="preserve"> osteochondroma</w:t>
      </w:r>
      <w:r w:rsidR="00382F9D" w:rsidRPr="00C54346">
        <w:rPr>
          <w:rFonts w:ascii="Book Antiqua" w:hAnsi="Book Antiqua" w:cs="Times New Roman"/>
          <w:sz w:val="24"/>
          <w:szCs w:val="24"/>
        </w:rPr>
        <w:t xml:space="preserve"> (Figure </w:t>
      </w:r>
      <w:r w:rsidR="0012475A">
        <w:rPr>
          <w:rFonts w:ascii="Book Antiqua" w:hAnsi="Book Antiqua" w:cs="Times New Roman"/>
          <w:sz w:val="24"/>
          <w:szCs w:val="24"/>
        </w:rPr>
        <w:t>1</w:t>
      </w:r>
      <w:r w:rsidR="00382F9D" w:rsidRPr="00C54346">
        <w:rPr>
          <w:rFonts w:ascii="Book Antiqua" w:hAnsi="Book Antiqua" w:cs="Times New Roman"/>
          <w:sz w:val="24"/>
          <w:szCs w:val="24"/>
        </w:rPr>
        <w:t>)</w:t>
      </w:r>
      <w:r w:rsidR="00D31745" w:rsidRPr="00C54346">
        <w:rPr>
          <w:rFonts w:ascii="Book Antiqua" w:hAnsi="Book Antiqua" w:cs="Times New Roman"/>
          <w:sz w:val="24"/>
          <w:szCs w:val="24"/>
        </w:rPr>
        <w:t>.</w:t>
      </w:r>
      <w:r w:rsidR="00AD59FF" w:rsidRPr="00C54346">
        <w:rPr>
          <w:rFonts w:ascii="Book Antiqua" w:hAnsi="Book Antiqua" w:cs="Times New Roman"/>
          <w:sz w:val="24"/>
          <w:szCs w:val="24"/>
        </w:rPr>
        <w:t xml:space="preserve"> Compute</w:t>
      </w:r>
      <w:r w:rsidR="003D27C4" w:rsidRPr="00C54346">
        <w:rPr>
          <w:rFonts w:ascii="Book Antiqua" w:hAnsi="Book Antiqua" w:cs="Times New Roman"/>
          <w:sz w:val="24"/>
          <w:szCs w:val="24"/>
        </w:rPr>
        <w:t>d</w:t>
      </w:r>
      <w:r w:rsidR="00AD59FF" w:rsidRPr="00C54346">
        <w:rPr>
          <w:rFonts w:ascii="Book Antiqua" w:hAnsi="Book Antiqua" w:cs="Times New Roman"/>
          <w:sz w:val="24"/>
          <w:szCs w:val="24"/>
        </w:rPr>
        <w:t xml:space="preserve"> tomography scan was organised to better evaluate this lesion (Figure </w:t>
      </w:r>
      <w:r w:rsidR="0012475A">
        <w:rPr>
          <w:rFonts w:ascii="Book Antiqua" w:hAnsi="Book Antiqua" w:cs="Times New Roman"/>
          <w:sz w:val="24"/>
          <w:szCs w:val="24"/>
        </w:rPr>
        <w:t>2</w:t>
      </w:r>
      <w:r w:rsidR="00AD59FF" w:rsidRPr="00C54346">
        <w:rPr>
          <w:rFonts w:ascii="Book Antiqua" w:hAnsi="Book Antiqua" w:cs="Times New Roman"/>
          <w:sz w:val="24"/>
          <w:szCs w:val="24"/>
        </w:rPr>
        <w:t xml:space="preserve">). </w:t>
      </w:r>
    </w:p>
    <w:p w14:paraId="30397590" w14:textId="77777777" w:rsidR="00E82B9A" w:rsidRPr="00C54346" w:rsidRDefault="00E82B9A" w:rsidP="00C54346">
      <w:pPr>
        <w:widowControl w:val="0"/>
        <w:snapToGrid w:val="0"/>
        <w:spacing w:after="0" w:line="360" w:lineRule="auto"/>
        <w:jc w:val="both"/>
        <w:rPr>
          <w:rFonts w:ascii="Book Antiqua" w:hAnsi="Book Antiqua" w:cs="Times New Roman"/>
          <w:b/>
          <w:sz w:val="24"/>
          <w:szCs w:val="24"/>
        </w:rPr>
      </w:pPr>
    </w:p>
    <w:p w14:paraId="57837C03"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FINAL DIAGNOSIS</w:t>
      </w:r>
    </w:p>
    <w:p w14:paraId="6A3952B5" w14:textId="75D53B3A" w:rsidR="009E01F4" w:rsidRPr="00C54346" w:rsidRDefault="009E01F4"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 of the calcaneum</w:t>
      </w:r>
      <w:r w:rsidR="00BB7251" w:rsidRPr="00C54346">
        <w:rPr>
          <w:rFonts w:ascii="Book Antiqua" w:hAnsi="Book Antiqua" w:cs="Times New Roman"/>
          <w:sz w:val="24"/>
          <w:szCs w:val="24"/>
        </w:rPr>
        <w:t xml:space="preserve"> with a concomitant gastrocnemius contracture</w:t>
      </w:r>
      <w:r w:rsidR="00245446" w:rsidRPr="00C54346">
        <w:rPr>
          <w:rFonts w:ascii="Book Antiqua" w:hAnsi="Book Antiqua" w:cs="Times New Roman"/>
          <w:sz w:val="24"/>
          <w:szCs w:val="24"/>
        </w:rPr>
        <w:t>.</w:t>
      </w:r>
    </w:p>
    <w:p w14:paraId="3426DEDE" w14:textId="77777777" w:rsidR="009E01F4" w:rsidRPr="00C54346" w:rsidRDefault="009E01F4" w:rsidP="00C54346">
      <w:pPr>
        <w:widowControl w:val="0"/>
        <w:snapToGrid w:val="0"/>
        <w:spacing w:after="0" w:line="360" w:lineRule="auto"/>
        <w:jc w:val="both"/>
        <w:rPr>
          <w:rFonts w:ascii="Book Antiqua" w:hAnsi="Book Antiqua" w:cs="Times New Roman"/>
          <w:sz w:val="24"/>
          <w:szCs w:val="24"/>
        </w:rPr>
      </w:pPr>
    </w:p>
    <w:p w14:paraId="5240C0D1"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TREATMENT</w:t>
      </w:r>
    </w:p>
    <w:p w14:paraId="1931E76C" w14:textId="4C21266B" w:rsidR="00F9429C" w:rsidRPr="00C54346" w:rsidRDefault="00D31745"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Decision for surgical excision of left calcaneal lesion was made in view of chronic disc</w:t>
      </w:r>
      <w:r w:rsidR="00580D3E" w:rsidRPr="00C54346">
        <w:rPr>
          <w:rFonts w:ascii="Book Antiqua" w:hAnsi="Book Antiqua" w:cs="Times New Roman"/>
          <w:sz w:val="24"/>
          <w:szCs w:val="24"/>
        </w:rPr>
        <w:t>omfort and limited relief from two</w:t>
      </w:r>
      <w:r w:rsidRPr="00C54346">
        <w:rPr>
          <w:rFonts w:ascii="Book Antiqua" w:hAnsi="Book Antiqua" w:cs="Times New Roman"/>
          <w:sz w:val="24"/>
          <w:szCs w:val="24"/>
        </w:rPr>
        <w:t xml:space="preserve"> other previous procedure</w:t>
      </w:r>
      <w:r w:rsidR="00AD59FF" w:rsidRPr="00C54346">
        <w:rPr>
          <w:rFonts w:ascii="Book Antiqua" w:hAnsi="Book Antiqua" w:cs="Times New Roman"/>
          <w:sz w:val="24"/>
          <w:szCs w:val="24"/>
        </w:rPr>
        <w:t>s</w:t>
      </w:r>
      <w:r w:rsidRPr="00C54346">
        <w:rPr>
          <w:rFonts w:ascii="Book Antiqua" w:hAnsi="Book Antiqua" w:cs="Times New Roman"/>
          <w:sz w:val="24"/>
          <w:szCs w:val="24"/>
        </w:rPr>
        <w:t xml:space="preserve">. A mini-incision was made centred over the posterolateral border of calcaneum. </w:t>
      </w:r>
      <w:r w:rsidR="00F9429C" w:rsidRPr="00C54346">
        <w:rPr>
          <w:rFonts w:ascii="Book Antiqua" w:hAnsi="Book Antiqua" w:cs="Times New Roman"/>
          <w:sz w:val="24"/>
          <w:szCs w:val="24"/>
        </w:rPr>
        <w:t xml:space="preserve">A soft tissue flap was raised allowing access to the lesion. The bony lesion was excised </w:t>
      </w:r>
      <w:r w:rsidR="00F9429C" w:rsidRPr="00C54346">
        <w:rPr>
          <w:rFonts w:ascii="Book Antiqua" w:hAnsi="Book Antiqua" w:cs="Times New Roman"/>
          <w:i/>
          <w:iCs/>
          <w:sz w:val="24"/>
          <w:szCs w:val="24"/>
        </w:rPr>
        <w:t>en bloc</w:t>
      </w:r>
      <w:r w:rsidR="00F9429C" w:rsidRPr="00C54346">
        <w:rPr>
          <w:rFonts w:ascii="Book Antiqua" w:hAnsi="Book Antiqua" w:cs="Times New Roman"/>
          <w:sz w:val="24"/>
          <w:szCs w:val="24"/>
        </w:rPr>
        <w:t xml:space="preserve"> and sent for histological analysis. Layered closure was attempted and wound dressed with Jones dressing. Patient was kept on non-weight bear</w:t>
      </w:r>
      <w:r w:rsidR="00F51430" w:rsidRPr="00C54346">
        <w:rPr>
          <w:rFonts w:ascii="Book Antiqua" w:hAnsi="Book Antiqua" w:cs="Times New Roman"/>
          <w:sz w:val="24"/>
          <w:szCs w:val="24"/>
        </w:rPr>
        <w:t>ing</w:t>
      </w:r>
      <w:r w:rsidR="00F9429C" w:rsidRPr="00C54346">
        <w:rPr>
          <w:rFonts w:ascii="Book Antiqua" w:hAnsi="Book Antiqua" w:cs="Times New Roman"/>
          <w:sz w:val="24"/>
          <w:szCs w:val="24"/>
        </w:rPr>
        <w:t xml:space="preserve"> over the left lower limb </w:t>
      </w:r>
      <w:r w:rsidR="00580D3E" w:rsidRPr="00C54346">
        <w:rPr>
          <w:rFonts w:ascii="Book Antiqua" w:hAnsi="Book Antiqua" w:cs="Times New Roman"/>
          <w:sz w:val="24"/>
          <w:szCs w:val="24"/>
        </w:rPr>
        <w:t>before progressing to</w:t>
      </w:r>
      <w:r w:rsidR="00F9429C" w:rsidRPr="00C54346">
        <w:rPr>
          <w:rFonts w:ascii="Book Antiqua" w:hAnsi="Book Antiqua" w:cs="Times New Roman"/>
          <w:sz w:val="24"/>
          <w:szCs w:val="24"/>
        </w:rPr>
        <w:t xml:space="preserve"> full weight bearing </w:t>
      </w:r>
      <w:r w:rsidR="00580D3E" w:rsidRPr="00C54346">
        <w:rPr>
          <w:rFonts w:ascii="Book Antiqua" w:hAnsi="Book Antiqua" w:cs="Times New Roman"/>
          <w:sz w:val="24"/>
          <w:szCs w:val="24"/>
        </w:rPr>
        <w:t xml:space="preserve">once the wound healed. </w:t>
      </w:r>
      <w:r w:rsidR="00F9429C" w:rsidRPr="00C54346">
        <w:rPr>
          <w:rFonts w:ascii="Book Antiqua" w:hAnsi="Book Antiqua" w:cs="Times New Roman"/>
          <w:sz w:val="24"/>
          <w:szCs w:val="24"/>
        </w:rPr>
        <w:t>Histology reported the lesions as a nodular lesion with mature l</w:t>
      </w:r>
      <w:r w:rsidR="00580D3E" w:rsidRPr="00C54346">
        <w:rPr>
          <w:rFonts w:ascii="Book Antiqua" w:hAnsi="Book Antiqua" w:cs="Times New Roman"/>
          <w:sz w:val="24"/>
          <w:szCs w:val="24"/>
        </w:rPr>
        <w:t xml:space="preserve">amellar bone consistent with </w:t>
      </w:r>
      <w:r w:rsidR="00F9429C" w:rsidRPr="00C54346">
        <w:rPr>
          <w:rFonts w:ascii="Book Antiqua" w:hAnsi="Book Antiqua" w:cs="Times New Roman"/>
          <w:sz w:val="24"/>
          <w:szCs w:val="24"/>
        </w:rPr>
        <w:t xml:space="preserve">a matured </w:t>
      </w:r>
      <w:r w:rsidR="001B41E2" w:rsidRPr="00C54346">
        <w:rPr>
          <w:rFonts w:ascii="Book Antiqua" w:hAnsi="Book Antiqua" w:cs="Times New Roman"/>
          <w:sz w:val="24"/>
          <w:szCs w:val="24"/>
        </w:rPr>
        <w:t>osteochondroma</w:t>
      </w:r>
      <w:r w:rsidR="00F9429C" w:rsidRPr="00C54346">
        <w:rPr>
          <w:rFonts w:ascii="Book Antiqua" w:hAnsi="Book Antiqua" w:cs="Times New Roman"/>
          <w:sz w:val="24"/>
          <w:szCs w:val="24"/>
        </w:rPr>
        <w:t>.</w:t>
      </w:r>
    </w:p>
    <w:p w14:paraId="2A87D761"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p>
    <w:p w14:paraId="385E601B" w14:textId="77777777" w:rsidR="009E01F4"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OUTCOME AND FOLLOW UP</w:t>
      </w:r>
    </w:p>
    <w:p w14:paraId="6D18FF92" w14:textId="2ECBB43C" w:rsidR="00A967A9" w:rsidRPr="00C54346" w:rsidRDefault="008E0B9E"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The p</w:t>
      </w:r>
      <w:r w:rsidR="00F9429C" w:rsidRPr="00C54346">
        <w:rPr>
          <w:rFonts w:ascii="Book Antiqua" w:hAnsi="Book Antiqua" w:cs="Times New Roman"/>
          <w:sz w:val="24"/>
          <w:szCs w:val="24"/>
        </w:rPr>
        <w:t>atient was followed up closel</w:t>
      </w:r>
      <w:r w:rsidR="00580D3E" w:rsidRPr="00C54346">
        <w:rPr>
          <w:rFonts w:ascii="Book Antiqua" w:hAnsi="Book Antiqua" w:cs="Times New Roman"/>
          <w:sz w:val="24"/>
          <w:szCs w:val="24"/>
        </w:rPr>
        <w:t>y and remains pain-free 12 mo</w:t>
      </w:r>
      <w:r w:rsidR="00D648A1" w:rsidRPr="00C54346">
        <w:rPr>
          <w:rFonts w:ascii="Book Antiqua" w:hAnsi="Book Antiqua" w:cs="Times New Roman"/>
          <w:sz w:val="24"/>
          <w:szCs w:val="24"/>
        </w:rPr>
        <w:t xml:space="preserve"> </w:t>
      </w:r>
      <w:r w:rsidR="00F9429C" w:rsidRPr="00C54346">
        <w:rPr>
          <w:rFonts w:ascii="Book Antiqua" w:hAnsi="Book Antiqua" w:cs="Times New Roman"/>
          <w:sz w:val="24"/>
          <w:szCs w:val="24"/>
        </w:rPr>
        <w:t>after surgery. He is back to work and very satisfied with the surgery.</w:t>
      </w:r>
    </w:p>
    <w:p w14:paraId="052E398C"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596251E0"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DISCUSSION</w:t>
      </w:r>
    </w:p>
    <w:p w14:paraId="2BEBEA0C" w14:textId="77777777" w:rsidR="00A967A9" w:rsidRPr="00C54346" w:rsidRDefault="00A967A9" w:rsidP="00C54346">
      <w:pPr>
        <w:widowControl w:val="0"/>
        <w:snapToGrid w:val="0"/>
        <w:spacing w:after="0" w:line="360" w:lineRule="auto"/>
        <w:jc w:val="both"/>
        <w:rPr>
          <w:rFonts w:ascii="Book Antiqua" w:hAnsi="Book Antiqua" w:cs="Times New Roman"/>
          <w:b/>
          <w:i/>
          <w:iCs/>
          <w:sz w:val="24"/>
          <w:szCs w:val="24"/>
        </w:rPr>
      </w:pPr>
      <w:r w:rsidRPr="00C54346">
        <w:rPr>
          <w:rFonts w:ascii="Book Antiqua" w:hAnsi="Book Antiqua" w:cs="Times New Roman"/>
          <w:b/>
          <w:i/>
          <w:iCs/>
          <w:sz w:val="24"/>
          <w:szCs w:val="24"/>
        </w:rPr>
        <w:t>Plantar fasciitis</w:t>
      </w:r>
    </w:p>
    <w:p w14:paraId="00EF97D6" w14:textId="72E00387"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This patient presented with typical signs and symptoms of plantar fasciitis, a common cause of heel pain especially amongst middle-aged patient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c2pUlz7n","properties":{"formattedCitation":"[6]","plainCitation":"[6]","noteIndex":0},"citationItems":[{"id":943,"uris":["http://zotero.org/users/3857561/items/2IYP8UQS"],"uri":["http://zotero.org/users/3857561/items/2IYP8UQS"],"itemData":{"id":943,"type":"article-journal","title":"Clinical practice. Plantar fasciitis","container-title":"The New England Journal of Medicine","page":"2159-2166","volume":"350","issue":"21","source":"PubMed","DOI":"10.1056/NEJMcp032745","ISSN":"1533-4406","note":"PMID: 15152061","journalAbbreviation":"N. Engl. J. Med.","language":"eng","author":[{"family":"Buchbinder","given":"Rachelle"}],"issued":{"date-parts":[["2004",5,20]]}}}],"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Plantar fasciitis is a condition attributed to biomechanical stress of the plantar fascia and its calcaneal insertion. Risk factors of developing plantar fasciitis involve those subjecting the plantar fascia to excessive biomechanical stress. Being obese is a well-documented risk factor</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SRo5HhM","properties":{"formattedCitation":"[7\\uc0\\u8211{}9]","plainCitation":"[7–9]","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id":952,"uris":["http://zotero.org/users/3857561/items/342EYV8W"],"uri":["http://zotero.org/users/3857561/items/342EYV8W"],"itemData":{"id":952,"type":"article-journal","title":"Heel pain and body weight","container-title":"Foot &amp; Ankle","page":"254-256","volume":"9","issue":"5","source":"PubMed","abstract":"Body weight has been implicated as a factor in plantar heel pain. In this study, a statistically significant correlation between heel pain and increased body weight is documented in a series of consecutive plantar heel pain patients.","DOI":"10.1177/107110078900900509","ISSN":"0198-0211","note":"PMID: 2731839","journalAbbreviation":"Foot Ankle","language":"eng","author":[{"family":"Hill","given":"J. J."},{"family":"Cutting","given":"P. J."}],"issued":{"date-parts":[["1989",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7–9]</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Abnormal strain on the windlass mechanism of the foot results in excessive plantar fascia tendon loading and subsequent injur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BV4sd0EP","properties":{"formattedCitation":"[10]","plainCitation":"[10]","noteIndex":0},"citationItems":[{"id":954,"uris":["http://zotero.org/users/3857561/items/FFWECEN6"],"uri":["http://zotero.org/users/3857561/items/FFWECEN6"],"itemData":{"id":954,"type":"article-journal","title":"The windlass mechanism of the foot. A mechanical model to explain pathology","container-title":"Journal of the American Podiatric Medical Association","page":"35-46","volume":"90","issue":"1","source":"PubMed","abstract":"This article presents a mechanical model that can be used to understand the foot, to help develop methods of treatment of foot pathology, and to provide direction for future research in foot mechanics and pathology. The anatomy and mechanical function of the windlass mechanism of the foot are analyzed using principles of mechanical engineering. The principles of force couples and free-body diagrams are explained and then applied to the foot. The relationship of the windlass mechanism to plantar fasciitis or heel spur syndrome, hallux abducto valgus, and hallux limitus is discussed.","DOI":"10.7547/87507315-90-1-35","ISSN":"8750-7315","note":"PMID: 10659531","journalAbbreviation":"J Am Podiatr Med Assoc","language":"eng","author":[{"family":"Fuller","given":"E. A."}],"issued":{"date-parts":[["2000",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non-athletic individuals, patients with BMI ≥ 27 kg/m</w:t>
      </w:r>
      <w:r w:rsidRPr="00C54346">
        <w:rPr>
          <w:rFonts w:ascii="Book Antiqua" w:hAnsi="Book Antiqua" w:cs="Times New Roman"/>
          <w:sz w:val="24"/>
          <w:szCs w:val="24"/>
          <w:vertAlign w:val="superscript"/>
        </w:rPr>
        <w:t>2</w:t>
      </w:r>
      <w:r w:rsidRPr="00C54346">
        <w:rPr>
          <w:rFonts w:ascii="Book Antiqua" w:hAnsi="Book Antiqua" w:cs="Times New Roman"/>
          <w:sz w:val="24"/>
          <w:szCs w:val="24"/>
        </w:rPr>
        <w:t xml:space="preserve"> are 3.7 times more likely to suffer from plantar heel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vZ5XDX06","properties":{"formattedCitation":"[7]","plainCitation":"[7]","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7]</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addition, this patient had a tight gastrocnemiu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LXi2sWu","properties":{"formattedCitation":"[8]","plainCitation":"[8]","noteIndex":0},"citationItems":[{"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as well as a job requiring excessive push-off force to manually transport heavy carts, patients and machines around the hospital. Tight gastrocnemius limits ankle dorsiflexion, thereby producing increased strain on the plantar fascia during the gait cycl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GrCUK14v","properties":{"formattedCitation":"[11\\uc0\\u8211{}13]","plainCitation":"[11–13]","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3,"uris":["http://zotero.org/users/3857561/items/PUCYL5ZW"],"uri":["http://zotero.org/users/3857561/items/PUCYL5ZW"],"itemData":{"id":1093,"type":"article-journal","title":"The biomechanical relationship between the tendoachilles, plantar fascia and metatarsophalangeal joint dorsiflexion angle","container-title":"Foot &amp; Ankle International","page":"18-25","volume":"21","issue":"1","source":"PubMed","abstract":"We carried out an experiment to measure the relationship between tensile force in the tendoachilles and plantar fascia strain, and how this relationship is affected by the metatarsophalangeal joint dorsiflexion angle. Eight cadaver lower extremity specimens underwent biomechanical testing. Using a servo-hydraulic testing machine, a tensile force up to 500 N was applied to the tendoachilles while the strain on the plantar fascia was measured using an extensometer. The experiment was repeated at four different metatarsophalangeal joint dorsiflexion angles (0 degrees, 5 degrees, 30 degrees, and 45 degrees). Measurements and calculations showed that dorsiflexion of the toes tightens the plantar fascia (the windlass effect) and increases the effect that a tensile force in the tendoachilles has on the tensile strain and tensile force in the plantar fascia.","DOI":"10.1177/107110070002100104","ISSN":"1071-1007","note":"PMID: 10710257","journalAbbreviation":"Foot Ankle Int","language":"eng","author":[{"family":"Carlson","given":"R. E."},{"family":"Fleming","given":"L. L."},{"family":"Hutton","given":"W. C."}],"issued":{"date-parts":[["2000",1]]}}},{"id":1091,"uris":["http://zotero.org/users/3857561/items/CHRMMA9G"],"uri":["http://zotero.org/users/3857561/items/CHRMMA9G"],"itemData":{"id":1091,"type":"article-journal","title":"Dynamic loading of the plantar aponeurosis in walking","container-title":"The Journal of Bone and Joint Surgery. American Volume","page":"546-552","volume":"86-A","issue":"3","source":"PubMed","abstract":"BACKGROUND: The plantar aponeurosis is known to be a major contributor to arch support, but its role in transferring Achilles tendon loads to the forefoot remains poorly understood. The goal of this study was to increase our understanding of the function of the plantar aponeurosis during gait. We specifically examined the plantar aponeurosis force pattern and its relationship to Achilles tendon forces during simulations of the stance phase of gait in a cadaver model.\nMETHODS: Walking simulations were performed with seven cadaver feet. The movements of the foot and the ground reaction forces during the stance phase were reproduced by prescribing the kinematics of the proximal part of the tibia and applying forces to the tendons of extrinsic foot muscles. A fiberoptic cable was passed through the plantar aponeurosis perpendicular to its loading axis, and raw fiberoptic transducer output, tendon forces applied by the experimental setup, and ground reaction forces were simultaneously recorded during each simulation. A post-experiment calibration related fiberoptic output to plantar aponeurosis force, and linear regression analysis was used to characterize the relationship between Achilles tendon force and plantar aponeurosis tension.\nRESULTS: Plantar aponeurosis forces gradually increased during stance and peaked in late stance. Maximum tension averaged 96% +/- 36% of body weight. There was a good correlation between plantar aponeurosis tension and Achilles tendon force (r = 0.76).\nCONCLUSIONS: The plantar aponeurosis transmits large forces between the hindfoot and forefoot during the stance phase of gait. The varying pattern of plantar aponeurosis force and its relationship to Achilles tendon force demonstrates the importance of analyzing the function of the plantar aponeurosis throughout the stance phase of the gait cycle rather than in a static standing position.\nCLINICAL RELEVANCE: The plantar aponeurosis plays an important role in transmitting Achilles tendon forces to the forefoot in the latter part of the stance phase of walking. Surgical procedures that require the release of this structure may disturb this mechanism and thus compromise efficient propulsion.","ISSN":"0021-9355","note":"PMID: 14996881","journalAbbreviation":"J Bone Joint Surg Am","language":"eng","author":[{"family":"Erdemir","given":"Ahmet"},{"family":"Hamel","given":"Andrew J."},{"family":"Fauth","given":"Andrew R."},{"family":"Piazza","given":"Stephen J."},{"family":"Sharkey","given":"Neil A."}],"issued":{"date-parts":[["2004",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1–1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Pes cavus is another anatomical risk factor. Patients who have pes cavus </w:t>
      </w:r>
      <w:r w:rsidRPr="00C54346">
        <w:rPr>
          <w:rFonts w:ascii="Book Antiqua" w:hAnsi="Book Antiqua" w:cs="Times New Roman"/>
          <w:sz w:val="24"/>
          <w:szCs w:val="24"/>
        </w:rPr>
        <w:lastRenderedPageBreak/>
        <w:t>have a reduced distance between the calcaneus and the metatarsal heads and rigid relationships between both bony and soft tissue structur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w4RHUFs","properties":{"formattedCitation":"[14]","plainCitation":"[14]","noteIndex":0},"citationItems":[{"id":956,"uris":["http://zotero.org/users/3857561/items/PAPWLGZ7"],"uri":["http://zotero.org/users/3857561/items/PAPWLGZ7"],"itemData":{"id":956,"type":"article-journal","title":"Plantar Fasciitis and the Windlass Mechanism: A Biomechanical Link to Clinical Practice","container-title":"Journal of Athletic Training","page":"77-82","volume":"39","issue":"1","source":"PubMed Central","abstract":"Objective:\nPlantar fasciitis is a prevalent problem, with limited consensus among clinicians regarding the most effective treatment. The purpose of this literature review is to provide a systematic approach to the treatment of plantar fasciitis based on the windlass mechanism model.\n\nData Sources:\nWe searched MEDLINE, SPORT Discus, and CINAHL from 1966 to 2003 using the key words plantar fasciitis, windlass mechanism, pronation, heel pain, and heel spur.\n\nData Synthesis:\nWe offer a biomechanical application for the evaluation and treatment of plantar fasciitis based on a review of the literature for the windlass mechanism model. This model provides a means for describing plantar fasciitis conditions such that clinicians can formulate a potential causal relationship between the conditions and their treatments.\n\nConclusions/Recommendations:\nClinicians' understanding of the biomechanical causes of plantar fasciitis should guide the decision-making process concerning the evaluation and treatment of heel pain. Use of this approach may improve clinical outcomes because intervention does not merely treat physical symptoms but actively addresses the influences that resulted in the condition. Principles from this approach might also provide a basis for future research investigating the efficacy of plantar fascia treatment.","ISSN":"1062-6050","note":"PMID: 16558682\nPMCID: PMC385265","title-short":"Plantar Fasciitis and the Windlass Mechanism","journalAbbreviation":"J Athl Train","author":[{"family":"Bolgla","given":"Lori A."},{"family":"Malone","given":"Terry R."}],"issued":{"date-parts":[["200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p>
    <w:p w14:paraId="6D65F5A1" w14:textId="19F01AA3"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The initial management for plantar fasciitis is conservative. In keeping with </w:t>
      </w:r>
      <w:r w:rsidR="008E0B9E" w:rsidRPr="00C54346">
        <w:rPr>
          <w:rFonts w:ascii="Book Antiqua" w:hAnsi="Book Antiqua" w:cs="Times New Roman"/>
          <w:sz w:val="24"/>
          <w:szCs w:val="24"/>
        </w:rPr>
        <w:t xml:space="preserve">the </w:t>
      </w:r>
      <w:r w:rsidRPr="00C54346">
        <w:rPr>
          <w:rFonts w:ascii="Book Antiqua" w:hAnsi="Book Antiqua" w:cs="Times New Roman"/>
          <w:sz w:val="24"/>
          <w:szCs w:val="24"/>
        </w:rPr>
        <w:t>literature, this patient was started on a course of plantar fascia as well as gastrocnemius stretching with a physiotherapist</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HmC1Cgxw","properties":{"formattedCitation":"[11, 15]","plainCitation":"[11, 15]","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7,"uris":["http://zotero.org/users/3857561/items/BH3W6757"],"uri":["http://zotero.org/users/3857561/items/BH3W6757"],"itemData":{"id":1097,"type":"article-journal","title":"The effectiveness of manual stretching in the treatment of plantar heel pain: a systematic review","container-title":"Journal of Foot and Ankle Research","page":"19","volume":"4","source":"PubMed Central","abstract":"Background\nPlantar heel pain is a commonly occurring foot complaint. Stretching is frequently utilised as a treatment, yet a systematic review focusing only on its effectiveness has not been published. This review aimed to assess the effectiveness of stretching on pain and function in people with plantar heel pain.\n\nMethods\nMedline, EMBASE, CINAHL, AMED, and The Cochrane Library were searched from inception to July 2010. Studies fulfilling the inclusion criteria were independently assessed, and their quality evaluated using the modified PEDro scale.\n\nResults\nSix studies including 365 symptomatic participants were included. Two compared stretching with a control, one study compared stretching to an alternative intervention, one study compared stretching to both alternative and control interventions, and two compared different stretching techniques and durations. Quality rating on the modified Pedro scale varied from two to eight out of a maximum of ten points. The methodologies and interventions varied significantly between studies, making meta-analysis inappropriate. Most participants improved over the course of the studies, but when stretching was compared to alternative or control interventions, the changes only reached statistical significance in one study that used a combination of calf muscle stretches and plantar fascia stretches in their stretching programme. Another study comparing different stretching techniques, showed a statistically significant reduction in some aspects of pain in favour of plantar fascia stretching over calf stretches in the short term.\n\nConclusions\nThere were too few studies to assess whether stretching is effective compared to control or other interventions, for either pain or function. However, there is some evidence that plantar fascia stretching may be more effective than Achilles tendon stretching alone in the short-term. Appropriately powered randomised controlled trials, utilizing validated outcome measures, blinded assessors and long-term follow up are needed to assess the efficacy of stretching.","DOI":"10.1186/1757-1146-4-19","ISSN":"1757-1146","note":"PMID: 21703003\nPMCID: PMC3150253","title-short":"The effectiveness of manual stretching in the treatment of plantar heel pain","journalAbbreviation":"J Foot Ankle Res","author":[{"family":"Sweeting","given":"David"},{"family":"Parish","given":"Ben"},{"family":"Hooper","given":"Lee"},{"family":"Chester","given":"Rachel"}],"issued":{"date-parts":[["2011",6,2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1,1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DiGiovanni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fldChar w:fldCharType="begin"/>
      </w:r>
      <w:r w:rsidR="00FD6F27" w:rsidRPr="00C54346">
        <w:rPr>
          <w:rFonts w:ascii="Book Antiqua" w:hAnsi="Book Antiqua" w:cs="Times New Roman"/>
          <w:sz w:val="24"/>
          <w:szCs w:val="24"/>
          <w:vertAlign w:val="superscript"/>
        </w:rPr>
        <w:instrText xml:space="preserve"> ADDIN ZOTERO_ITEM CSL_CITATION {"citationID":"zmAZAGDd","properties":{"formattedCitation":"[16, 17]","plainCitation":"[16, 17]","noteIndex":0},"citationItems":[{"id":961,"uris":["http://zotero.org/users/3857561/items/JQXN3EQG"],"uri":["http://zotero.org/users/3857561/items/JQXN3EQG"],"itemData":{"id":961,"type":"article-journal","title":"Plantar fascia-specific stretching exercise improves outcomes in patients with chronic plantar fasciitis. A prospective clinical trial with two-year follow-up","container-title":"The Journal of Bone and Joint Surgery. American Volume","page":"1775-1781","volume":"88","issue":"8","source":"PubMed","abstract":"BACKGROUND: In a previous investigation, eighty-two patients with chronic proximal plantar fasciitis for a duration of more than ten months completed a randomized, prospective clinical trial. The patients received instructions for either a plantar fascia-stretching protocol or an Achilles tendon-stretching protocol and were evaluated after eight weeks. Substantial differences were noted in favor of the group managed with the plantar fascia-stretching program. The goal of this two-year follow-up study was to evaluate the long-term outcomes of the plantar fascia-stretching protocol in patients with chronic plantar fasciitis.\nMETHODS: Phase one of the clinical trial concluded at eight weeks. At the eight-week follow-up evaluation, all patients were instructed in the plantar fascia-stretching protocol. At the two-year follow-up evaluation, a questionnaire consisting of the pain subscale of the Foot Function Index and an outcome survey related to pain, function, and satisfaction with treatment was mailed to the eighty-two subjects who had completed the initial clinical trial. Data were analyzed with use of a mixed-model analysis of covariance for each outcome of interest.\nRESULTS: Complete data sets were obtained from sixty-six patients. The two-year follow-up results showed marked improvement for all patients after implementation of the plantar fascia-stretching exercises, with an especially high rate of improvement for those in the original group treated with the Achilles tendon-stretching program. In contrast to the eight-week results, the two-year results showed no significant differences between the groups with regard to the worst pain or pain with first steps in the morning. Descriptive analysis of the data showed that 92% (sixty-one) of the sixty-six patients reported total satisfaction or satisfaction with minor reservations. Fifty-one patients (77%) reported no limitation in recreational activities, and sixty-two (94%) reported a decrease in pain. Only sixteen of the sixty-six patients reported the need to seek treatment by a clinician.\nCONCLUSIONS: This study supports the use of the tissue-specific plantar fascia-stretching protocol as the key component of treatment for chronic plantar fasciitis. Long-term benefits of the stretch include a marked decrease in pain and functional limitations and a high rate of satisfaction. This approach can provide the health-care practitioner with an effective, inexpensive, and straightforward treatment protocol.","DOI":"10.2106/JBJS.E.01281","ISSN":"0021-9355","note":"PMID: 16882901","journalAbbreviation":"J Bone Joint Surg Am","language":"eng","author":[{"family":"Digiovanni","given":"Benedict F."},{"family":"Nawoczenski","given":"Deborah A."},{"family":"Malay","given":"Daniel P."},{"family":"Graci","given":"Petra A."},{"family":"Williams","given":"Taryn T."},{"family":"Wilding","given":"Gregory E."},{"family":"Baumhauer","given":"Judith F."}],"issued":{"date-parts":[["2006",8]]}}},{"id":963,"uris":["http://zotero.org/users/3857561/items/R9ZTW9KA"],"uri":["http://zotero.org/users/3857561/items/R9ZTW9KA"],"itemData":{"id":963,"type":"article-journal","title":"Tissue-specific plantar fascia-stretching exercise enhances outcomes in patients with chronic heel pain. A prospective, randomized study","container-title":"The Journal of Bone and Joint Surgery. American Volume","page":"1270-1277","volume":"85-A","issue":"7","source":"PubMed","abstract":"BACKGROUND: Approximately 10% of patients with plantar fasciitis have development of persistent and often disabling symptoms. A poor response to treatment may be due, in part, to inappropriate and nonspecific stretching techniques. We hypothesized that patients with chronic plantar fasciitis who are managed with the structure-specific plantar fascia-stretching program for eight weeks have a better functional outcome than do patients managed with a standard Achilles tendon-stretching protocol.\nMETHODS: One hundred and one patients who had chronic proximal plantar fasciitis for a duration of at least ten months were randomized into one of two treatment groups. The mean age was forty-six years. All patients received prefabricated soft insoles and a three-week course of celecoxib, and they also viewed an educational video on plantar fasciitis. The patients received instructions for either a plantar fascia tissue-stretching program (Group A) or an Achilles tendon-stretching program (Group B). All patients completed the pain subscale of the Foot Function Index and a subject-relevant outcome survey that incorporated generic and condition-specific outcome measures related to pain, function, and satisfaction with treatment outcome. The patients were reevaluated after eight weeks.\nRESULTS: Eighty-two patients returned for follow-up evaluation. With the exception of the duration of symptoms (p &lt; 0.01), covariates for baseline measures revealed no significant differences between the groups. The pain subscale scores of the Foot Function Index showed significantly better results for the patients managed with the plantar fascia-stretching program with respect to item 1 (worst pain; p = 0.02) and item 2 (first steps in the morning; p = 0.006). Analysis of the response rates to the outcome measures also revealed significant differences with respect to pain, activity limitations, and patient satisfaction, with greater improvement seen in the group managed with the plantar fascia-stretching program.\nCONCLUSIONS: A program of non-weight-bearing stretching exercises specific to the plantar fascia is superior to the standard program of weight-bearing Achilles tendon-stretching exercises for the treatment of symptoms of proximal plantar fasciitis. These findings provide an alternative option to the present standard of care in the nonoperative treatment of patients with chronic, disabling plantar heel pain.","ISSN":"0021-9355","note":"PMID: 12851352","journalAbbreviation":"J Bone Joint Surg Am","language":"eng","author":[{"family":"DiGiovanni","given":"Benedict F."},{"family":"Nawoczenski","given":"Deborah A."},{"family":"Lintal","given":"Marc E."},{"family":"Moore","given":"Elizabeth A."},{"family":"Murray","given":"Joseph C."},{"family":"Wilding","given":"Gregory E."},{"family":"Baumhauer","given":"Judith F."}],"issued":{"date-parts":[["2003",7]]}}}],"schema":"https://github.com/citation-style-language/schema/raw/master/csl-citation.json"} </w:instrText>
      </w:r>
      <w:r w:rsidR="00FD6F27" w:rsidRPr="00C54346">
        <w:rPr>
          <w:rFonts w:ascii="Book Antiqua" w:hAnsi="Book Antiqua" w:cs="Times New Roman"/>
          <w:sz w:val="24"/>
          <w:szCs w:val="24"/>
          <w:vertAlign w:val="superscript"/>
        </w:rPr>
        <w:fldChar w:fldCharType="separate"/>
      </w:r>
      <w:r w:rsidR="00FD6F27" w:rsidRPr="00C54346">
        <w:rPr>
          <w:rFonts w:ascii="Book Antiqua" w:hAnsi="Book Antiqua" w:cs="Times New Roman"/>
          <w:sz w:val="24"/>
          <w:szCs w:val="24"/>
          <w:vertAlign w:val="superscript"/>
        </w:rPr>
        <w:t>[16,17]</w:t>
      </w:r>
      <w:r w:rsidR="00FD6F27"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demonstrated significant pain relie</w:t>
      </w:r>
      <w:r w:rsidR="008E0B9E" w:rsidRPr="00C54346">
        <w:rPr>
          <w:rFonts w:ascii="Book Antiqua" w:hAnsi="Book Antiqua" w:cs="Times New Roman"/>
          <w:sz w:val="24"/>
          <w:szCs w:val="24"/>
        </w:rPr>
        <w:t>f</w:t>
      </w:r>
      <w:r w:rsidRPr="00C54346">
        <w:rPr>
          <w:rFonts w:ascii="Book Antiqua" w:hAnsi="Book Antiqua" w:cs="Times New Roman"/>
          <w:sz w:val="24"/>
          <w:szCs w:val="24"/>
        </w:rPr>
        <w:t xml:space="preserve"> after 8 wk of plantar fascia specific stretches as compared to gastrocnemius stretches alone. Coupled with the use of non-inflammatory and analgesia medications, off-loading orthotics, heel cups and adequate rest</w:t>
      </w:r>
      <w:r w:rsidR="008E0B9E" w:rsidRPr="00C54346">
        <w:rPr>
          <w:rFonts w:ascii="Book Antiqua" w:hAnsi="Book Antiqua" w:cs="Times New Roman"/>
          <w:sz w:val="24"/>
          <w:szCs w:val="24"/>
        </w:rPr>
        <w:t>,</w:t>
      </w:r>
      <w:r w:rsidRPr="00C54346">
        <w:rPr>
          <w:rFonts w:ascii="Book Antiqua" w:hAnsi="Book Antiqua" w:cs="Times New Roman"/>
          <w:sz w:val="24"/>
          <w:szCs w:val="24"/>
        </w:rPr>
        <w:t xml:space="preserve"> these treatments form </w:t>
      </w:r>
      <w:r w:rsidR="008E0B9E" w:rsidRPr="00C54346">
        <w:rPr>
          <w:rFonts w:ascii="Book Antiqua" w:hAnsi="Book Antiqua" w:cs="Times New Roman"/>
          <w:sz w:val="24"/>
          <w:szCs w:val="24"/>
        </w:rPr>
        <w:t xml:space="preserve">the </w:t>
      </w:r>
      <w:r w:rsidRPr="00C54346">
        <w:rPr>
          <w:rFonts w:ascii="Book Antiqua" w:hAnsi="Book Antiqua" w:cs="Times New Roman"/>
          <w:sz w:val="24"/>
          <w:szCs w:val="24"/>
        </w:rPr>
        <w:t xml:space="preserve">backbone </w:t>
      </w:r>
      <w:r w:rsidR="008E0B9E" w:rsidRPr="00C54346">
        <w:rPr>
          <w:rFonts w:ascii="Book Antiqua" w:hAnsi="Book Antiqua" w:cs="Times New Roman"/>
          <w:sz w:val="24"/>
          <w:szCs w:val="24"/>
        </w:rPr>
        <w:t xml:space="preserve">of </w:t>
      </w:r>
      <w:r w:rsidRPr="00C54346">
        <w:rPr>
          <w:rFonts w:ascii="Book Antiqua" w:hAnsi="Book Antiqua" w:cs="Times New Roman"/>
          <w:sz w:val="24"/>
          <w:szCs w:val="24"/>
        </w:rPr>
        <w:t>plantar fasciitis management</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Gb66Dy92","properties":{"formattedCitation":"[4, 5, 18]","plainCitation":"[4, 5, 18]","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65,"uris":["http://zotero.org/users/3857561/items/7TZJW3A2"],"uri":["http://zotero.org/users/3857561/items/7TZJW3A2"],"itemData":{"id":965,"type":"article-journal","title":"Management of plantar fasciitis in the outpatient setting","container-title":"Singapore Medical Journal","page":"168-170; quiz 171","volume":"57","issue":"4","source":"PubMed","abstract":"Plantar fasciitis is a very common cause of inferior heel pain that can be triggered and aggravated by prolonged standing, walking, running and obesity, among other factors. Treatments are largely noninvasive and efficacious. Supportive treatments, including the plantar fascia-specific stretch, calf stretching, appropriate orthotics and night dorsiflexion splinting, can alleviate plantar fascia pain. While local injections of corticosteroids can help with pain relief, the effects are short-lived and must be weighed against the risk of fat pad atrophy and plantar fascia rupture. Ultrasonography-guided focal extracorporeal shock wave therapy is useful for patients with chronic plantar fasciitis and referrals for this treatment can be made in recalcitrant cases. Activity modification to decrease cyclical repetitive loading of the plantar fascia should be advised during the treatment phase regardless of the chosen treatment modality.","DOI":"10.11622/smedj.2016069","ISSN":"0037-5675","note":"PMID: 27075037\nPMCID: PMC4853481","journalAbbreviation":"Singapore Med J","language":"eng","author":[{"family":"Lim","given":"Ang Tee"},{"family":"How","given":"Choon How"},{"family":"Tan","given":"Benedict"}],"issued":{"date-parts":[["2016",4]]}}}],"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5,1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693694DE" w14:textId="2CA87148"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However, our patient remained symptomatic after a year of conservative management and decided to undergo endoscopic plantar fasciotomy and gastrocnemius release. This surgery offered significant relie</w:t>
      </w:r>
      <w:r w:rsidR="008E0B9E" w:rsidRPr="00C54346">
        <w:rPr>
          <w:rFonts w:ascii="Book Antiqua" w:hAnsi="Book Antiqua" w:cs="Times New Roman"/>
          <w:sz w:val="24"/>
          <w:szCs w:val="24"/>
        </w:rPr>
        <w:t>f</w:t>
      </w:r>
      <w:r w:rsidRPr="00C54346">
        <w:rPr>
          <w:rFonts w:ascii="Book Antiqua" w:hAnsi="Book Antiqua" w:cs="Times New Roman"/>
          <w:sz w:val="24"/>
          <w:szCs w:val="24"/>
        </w:rPr>
        <w:t xml:space="preserve"> in the acute setting. Plantar fasciotomy is the technique of choice in recalcitrant plantar fasciiti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EusJJyQg","properties":{"formattedCitation":"[19\\uc0\\u8211{}22]","plainCitation":"[19–22]","noteIndex":0},"citationItems":[{"id":968,"uris":["http://zotero.org/users/3857561/items/PGM3UF8Z"],"uri":["http://zotero.org/users/3857561/items/PGM3UF8Z"],"itemData":{"id":968,"type":"article-journal","title":"Plantar fascia release through a transverse plantar incision","container-title":"Foot &amp; Ankle International","page":"364-367","volume":"20","issue":"6","source":"PubMed","abstract":"A transverse plantar incision for plantar fascial release was assessed for pain relief, numbness, and subsequent heel pad symptoms. Twenty-seven feet in 26 patients who underwent plantar fascia release were reviewed with a minimum follow-up of 2 years after surgery (average, 37.6 months). Comprehensive data were obtained on 25 feet (24 patients) (93% response rate). The plantar fascia origin was completely transected in all cases. This led to complete resolution of symptoms in 19 feet and residual minor symptoms in six feet. After 2 years, four patients had developed recurrent symptoms, two in the area of surgery and two on the dorsum of the foot, in association with a pes planus foot. Two patients had some continued persistence of heel pain after surgery, although significantly less pain than preoperatively.Thus, 76% of patients had complete relieve of there symptoms, 12% of patients had mild symptoms not affecting daily activities, and 12% of patients had moderate symptoms that limited some activities. No patient suffered heel pad symptoms or numbness after surgery. It is concluded that plantar fascia release through a transverse plantar incision is a successful procedure for long-term relief of symptoms which avoids unnecessary heel pad numbness and scar morbidity. The benefits of a transverse incision include greater intraoperative vision, to ensure adequate release and spur excision, and an incision parallel to the medial calcaneal branches of the tibial nerve.","DOI":"10.1177/107110079902000604","ISSN":"1071-1007","note":"PMID: 10395338","journalAbbreviation":"Foot Ankle Int","language":"eng","author":[{"family":"Brown","given":"J. N."},{"family":"Roberts","given":"S."},{"family":"Taylor","given":"M."},{"family":"Paterson","given":"R. S."}],"issued":{"date-parts":[["1999",6]]}}},{"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19–2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n a survey of 64 patients who underwent plantar fasciotomy, Wheeler </w:t>
      </w:r>
      <w:r w:rsidRPr="00C54346">
        <w:rPr>
          <w:rFonts w:ascii="Book Antiqua" w:hAnsi="Book Antiqua" w:cs="Times New Roman"/>
          <w:i/>
          <w:iCs/>
          <w:sz w:val="24"/>
          <w:szCs w:val="24"/>
        </w:rPr>
        <w:t>et al</w:t>
      </w:r>
      <w:r w:rsidR="00245446" w:rsidRPr="00C54346">
        <w:rPr>
          <w:rFonts w:ascii="Book Antiqua" w:hAnsi="Book Antiqua" w:cs="Times New Roman"/>
          <w:sz w:val="24"/>
          <w:szCs w:val="24"/>
          <w:vertAlign w:val="superscript"/>
        </w:rPr>
        <w:fldChar w:fldCharType="begin"/>
      </w:r>
      <w:r w:rsidR="00245446" w:rsidRPr="00C54346">
        <w:rPr>
          <w:rFonts w:ascii="Book Antiqua" w:hAnsi="Book Antiqua" w:cs="Times New Roman"/>
          <w:sz w:val="24"/>
          <w:szCs w:val="24"/>
          <w:vertAlign w:val="superscript"/>
        </w:rPr>
        <w:instrText xml:space="preserve"> ADDIN ZOTERO_ITEM CSL_CITATION {"citationID":"Dr63tFxq","properties":{"formattedCitation":"[22]","plainCitation":"[22]","noteIndex":0},"citationItems":[{"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00245446" w:rsidRPr="00C54346">
        <w:rPr>
          <w:rFonts w:ascii="Book Antiqua" w:hAnsi="Book Antiqua" w:cs="Times New Roman"/>
          <w:sz w:val="24"/>
          <w:szCs w:val="24"/>
          <w:vertAlign w:val="superscript"/>
        </w:rPr>
        <w:fldChar w:fldCharType="separate"/>
      </w:r>
      <w:r w:rsidR="00245446" w:rsidRPr="00C54346">
        <w:rPr>
          <w:rFonts w:ascii="Book Antiqua" w:hAnsi="Book Antiqua" w:cs="Times New Roman"/>
          <w:sz w:val="24"/>
          <w:szCs w:val="24"/>
          <w:vertAlign w:val="superscript"/>
        </w:rPr>
        <w:t>[22]</w:t>
      </w:r>
      <w:r w:rsidR="00245446"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reported 84% </w:t>
      </w:r>
      <w:r w:rsidR="008E0B9E" w:rsidRPr="00C54346">
        <w:rPr>
          <w:rFonts w:ascii="Book Antiqua" w:hAnsi="Book Antiqua" w:cs="Times New Roman"/>
          <w:sz w:val="24"/>
          <w:szCs w:val="24"/>
        </w:rPr>
        <w:t xml:space="preserve">of </w:t>
      </w:r>
      <w:r w:rsidRPr="00C54346">
        <w:rPr>
          <w:rFonts w:ascii="Book Antiqua" w:hAnsi="Book Antiqua" w:cs="Times New Roman"/>
          <w:sz w:val="24"/>
          <w:szCs w:val="24"/>
        </w:rPr>
        <w:t>patients were satisfied or very satisfied, with almost three quarters of patients experiencing greater than 80% pain relie</w:t>
      </w:r>
      <w:r w:rsidR="008E0B9E" w:rsidRPr="00C54346">
        <w:rPr>
          <w:rFonts w:ascii="Book Antiqua" w:hAnsi="Book Antiqua" w:cs="Times New Roman"/>
          <w:sz w:val="24"/>
          <w:szCs w:val="24"/>
        </w:rPr>
        <w:t>f</w:t>
      </w:r>
      <w:r w:rsidRPr="00C54346">
        <w:rPr>
          <w:rFonts w:ascii="Book Antiqua" w:hAnsi="Book Antiqua" w:cs="Times New Roman"/>
          <w:sz w:val="24"/>
          <w:szCs w:val="24"/>
        </w:rPr>
        <w:t xml:space="preserve">. However, owing to varying techniques described within </w:t>
      </w:r>
      <w:r w:rsidR="008E0B9E" w:rsidRPr="00C54346">
        <w:rPr>
          <w:rFonts w:ascii="Book Antiqua" w:hAnsi="Book Antiqua" w:cs="Times New Roman"/>
          <w:sz w:val="24"/>
          <w:szCs w:val="24"/>
        </w:rPr>
        <w:t xml:space="preserve">the </w:t>
      </w:r>
      <w:r w:rsidRPr="00C54346">
        <w:rPr>
          <w:rFonts w:ascii="Book Antiqua" w:hAnsi="Book Antiqua" w:cs="Times New Roman"/>
          <w:sz w:val="24"/>
          <w:szCs w:val="24"/>
        </w:rPr>
        <w:t>literature (namely open, mini-open and endoscopic ablation), there remains a paucity of good quality evidence supporting its rol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fVQRUuw","properties":{"formattedCitation":"[21]","plainCitation":"[21]","noteIndex":0},"citationItems":[{"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Most agree with </w:t>
      </w:r>
      <w:r w:rsidR="008E0B9E" w:rsidRPr="00C54346">
        <w:rPr>
          <w:rFonts w:ascii="Book Antiqua" w:hAnsi="Book Antiqua" w:cs="Times New Roman"/>
          <w:sz w:val="24"/>
          <w:szCs w:val="24"/>
        </w:rPr>
        <w:t xml:space="preserve">the </w:t>
      </w:r>
      <w:r w:rsidRPr="00C54346">
        <w:rPr>
          <w:rFonts w:ascii="Book Antiqua" w:hAnsi="Book Antiqua" w:cs="Times New Roman"/>
          <w:sz w:val="24"/>
          <w:szCs w:val="24"/>
        </w:rPr>
        <w:t>use of the medial open approach releasing the medial third of the plantar fascia</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UrMmxY40","properties":{"formattedCitation":"[23, 24]","plainCitation":"[23, 24]","noteIndex":0},"citationItems":[{"id":120,"uris":["http://zotero.org/users/3857561/items/82P2U5ND"],"uri":["http://zotero.org/users/3857561/items/82P2U5ND"],"itemData":{"id":120,"type":"article-journal","title":"Clinical rating systems for the ankle-hindfoot, midfoot, hallux, and lesser toes","container-title":"Foot &amp; Ankle International","page":"349-353","volume":"15","issue":"7","source":"PubMed","abstract":"Four rating systems were developed by the American Orthopaedic Foot and Ankle Society to provide a standard method of reporting clinical status of the ankle and foot. The systems incorporate both subjective and objective factors into numerical scales to describe function, alignment, and pain.","DOI":"10.1177/107110079401500701","ISSN":"1071-1007","note":"PMID: 7951968","journalAbbreviation":"Foot Ankle Int","language":"eng","author":[{"family":"Kitaoka","given":"H. B."},{"family":"Alexander","given":"I. J."},{"family":"Adelaar","given":"R. S."},{"family":"Nunley","given":"J. A."},{"family":"Myerson","given":"M. S."},{"family":"Sanders","given":"M."}],"issued":{"date-parts":[["1994",7]]}}},{"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3,24]</w:t>
      </w:r>
      <w:r w:rsidRPr="00C54346">
        <w:rPr>
          <w:rFonts w:ascii="Book Antiqua" w:hAnsi="Book Antiqua" w:cs="Times New Roman"/>
          <w:sz w:val="24"/>
          <w:szCs w:val="24"/>
          <w:vertAlign w:val="superscript"/>
        </w:rPr>
        <w:fldChar w:fldCharType="end"/>
      </w:r>
      <w:r w:rsidR="008E0B9E" w:rsidRPr="00C54346">
        <w:rPr>
          <w:rFonts w:ascii="Book Antiqua" w:hAnsi="Book Antiqua" w:cs="Times New Roman"/>
          <w:sz w:val="24"/>
          <w:szCs w:val="24"/>
        </w:rPr>
        <w:t>,</w:t>
      </w:r>
      <w:r w:rsidRPr="00C54346">
        <w:rPr>
          <w:rFonts w:ascii="Book Antiqua" w:hAnsi="Book Antiqua" w:cs="Times New Roman"/>
          <w:sz w:val="24"/>
          <w:szCs w:val="24"/>
        </w:rPr>
        <w:t xml:space="preserve"> although there is a growing number of studies showing comparable results using endoscopic plantar fasciotom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TEOxWV9","properties":{"formattedCitation":"[5, 25]","plainCitation":"[5, 2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92,"uris":["http://zotero.org/users/3857561/items/LY97BNGQ"],"uri":["http://zotero.org/users/3857561/items/LY97BNGQ"],"itemData":{"id":992,"type":"article-journal","title":"Functional outcome of endoscopic plantar fasciotomy","container-title":"Foot &amp; Ankle International","page":"37-43","volume":"33","issue":"1","source":"PubMed","abstract":"BACKGROUND: The majority of cases of plantar fasciitis can be treated nonoperatively; however, a small number of patients remain refractory to nonoperative treatment and operative intervention is indicated. Historically, open treatment has been recommended, but more recently endoscopic plantar fasciotomy (EPF) has produced promising results.\nMETHODS: Forty-eight patients (56 feet) were identified who underwent endoscopic plantar fasciotomy. Forty-one patients (49 feet) were available for followup. There were 15 men and 26 women, with an average age of 53.8 (range, 42 to 68) years. The mean followup time was 49.5 (range, 6 to 142) months. An AOFAS Hind foot Scale was used for analysis. The influence of gender, duration of symptoms, severity of symptoms, and bilateral verses unilateral release were examined.\nRESULTS: Pain resolved completely in 37 feet, decreased in 11 feet, and increased in one foot. The mean postoperative AOFAS Hindfoot score improved 39 points (54 to 93, p &lt; 0.001). Patients with severe symptoms achieved higher mean improvement than the moderate symptom group (p &lt; 0.0001). Patients with symptoms greater than 24~months trended towards lower mean improvement and lower post operative AOFAS Hindfoot scores. Both gender and laterality did not significantly influence outcome. There was one superficial infection, one third and fourth metatarsal stress fracture in the same patient, and transient lateral hindfoot pain in five patients.\nCONCLUSION: EPF was an effective operation with reproducible results, low complication rate, and little risk of iatrogenic nerve injury with proper technique.","DOI":"10.3113/FAI.2012.0037","ISSN":"1071-1007","note":"PMID: 22381234","journalAbbreviation":"Foot Ankle Int","language":"eng","author":[{"family":"Bader","given":"Lucas"},{"family":"Park","given":"Ken"},{"family":"Gu","given":"Yang"},{"family":"O'Malley","given":"Martin J."}],"issued":{"date-parts":[["2012",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2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2BC529C8" w14:textId="729D3451"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Proximal medial gastrocnemius release in the treatment of refractory plantar fasciitis has also shown excellent results without the complications associated with plantar fasciotom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Ckp5zyyZ","properties":{"formattedCitation":"[20, 24, 26]","plainCitation":"[20, 24, 26]","noteIndex":0},"citationItems":[{"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96,"uris":["http://zotero.org/users/3857561/items/RLT8CRNV"],"uri":["http://zotero.org/users/3857561/items/RLT8CRNV"],"itemData":{"id":996,"type":"article-journal","title":"Chronic plantar fasciitis: plantar fasciotomy versus gastrocnemius recession","container-title":"International Orthopaedics","page":"1845-1850","volume":"37","issue":"9","source":"PubMed","abstract":"PURPOSE: The purpose of this study was to compare results of partial proximal fasciotomy (PPF) with proximal medial gastrocnemius release (PMGR) in the treatment of chronic plantar fasciitis (CPF).\nMETHOD: This retrospective study compares 30 patients with CPF that underwent PPF with 30 that underwent isolated PMGR. Both groups were matched in terms of previous treatments and time from onset of symptoms to surgery. Different standardised evaluation scales (VAS, Likert, AOFASh) were used to evaluate results.\nRESULTS: Plantar fasciotomy had satisfactory results in just 60 % of patients, with an average ten weeks needed to resume work and sports. Patient satisfaction in the PMGR group reached 95 %, being back to work and sports at three weeks on average. Functional and pain scores were considerably better for PMGR and fewer complications registered.\nCONCLUSION: In our series, isolated PMGR is a simple and reliable procedure to treat patients with CPF. It provides far better results than conventional fasciotomy with less morbidity and better patient satisfaction, and thus has become our surgical procedure of choice in recalcitrant CPF.","DOI":"10.1007/s00264-013-2022-2","ISSN":"1432-5195","note":"PMID: 23959221\nPMCID: PMC3764291","title-short":"Chronic plantar fasciitis","journalAbbreviation":"Int Orthop","language":"eng","author":[{"family":"Monteagudo","given":"Manuel"},{"family":"Maceira","given":"Ernesto"},{"family":"Garcia-Virto","given":"Virginia"},{"family":"Canosa","given":"Rafael"}],"issued":{"date-parts":[["2013",9]]}}}],"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0,24,2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This technique was conceived after DiGiovanni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t>[27]</w:t>
      </w:r>
      <w:r w:rsidRPr="00C54346">
        <w:rPr>
          <w:rFonts w:ascii="Book Antiqua" w:hAnsi="Book Antiqua" w:cs="Times New Roman"/>
          <w:i/>
          <w:iCs/>
          <w:sz w:val="24"/>
          <w:szCs w:val="24"/>
        </w:rPr>
        <w:t xml:space="preserve"> </w:t>
      </w:r>
      <w:r w:rsidRPr="00C54346">
        <w:rPr>
          <w:rFonts w:ascii="Book Antiqua" w:hAnsi="Book Antiqua" w:cs="Times New Roman"/>
          <w:sz w:val="24"/>
          <w:szCs w:val="24"/>
        </w:rPr>
        <w:t xml:space="preserve">reported plantar foot pain associated with gastrocnemius contracture and Barouk </w:t>
      </w:r>
      <w:r w:rsidRPr="00C54346">
        <w:rPr>
          <w:rFonts w:ascii="Book Antiqua" w:hAnsi="Book Antiqua" w:cs="Times New Roman"/>
          <w:i/>
          <w:iCs/>
          <w:sz w:val="24"/>
          <w:szCs w:val="24"/>
        </w:rPr>
        <w:t>et al</w:t>
      </w:r>
      <w:r w:rsidR="00FD6F27" w:rsidRPr="00C54346">
        <w:rPr>
          <w:rFonts w:ascii="Book Antiqua" w:hAnsi="Book Antiqua" w:cs="Times New Roman"/>
          <w:sz w:val="24"/>
          <w:szCs w:val="24"/>
          <w:vertAlign w:val="superscript"/>
        </w:rPr>
        <w:t xml:space="preserve">[24] </w:t>
      </w:r>
      <w:r w:rsidRPr="00C54346">
        <w:rPr>
          <w:rFonts w:ascii="Book Antiqua" w:hAnsi="Book Antiqua" w:cs="Times New Roman"/>
          <w:sz w:val="24"/>
          <w:szCs w:val="24"/>
        </w:rPr>
        <w:t>demonstrat</w:t>
      </w:r>
      <w:r w:rsidR="008E0B9E" w:rsidRPr="00C54346">
        <w:rPr>
          <w:rFonts w:ascii="Book Antiqua" w:hAnsi="Book Antiqua" w:cs="Times New Roman"/>
          <w:sz w:val="24"/>
          <w:szCs w:val="24"/>
        </w:rPr>
        <w:t>ed</w:t>
      </w:r>
      <w:r w:rsidRPr="00C54346">
        <w:rPr>
          <w:rFonts w:ascii="Book Antiqua" w:hAnsi="Book Antiqua" w:cs="Times New Roman"/>
          <w:sz w:val="24"/>
          <w:szCs w:val="24"/>
        </w:rPr>
        <w:t xml:space="preserve"> the safe surgical technique most authors </w:t>
      </w:r>
      <w:r w:rsidR="008E0B9E" w:rsidRPr="00C54346">
        <w:rPr>
          <w:rFonts w:ascii="Book Antiqua" w:hAnsi="Book Antiqua" w:cs="Times New Roman"/>
          <w:sz w:val="24"/>
          <w:szCs w:val="24"/>
        </w:rPr>
        <w:t xml:space="preserve">now </w:t>
      </w:r>
      <w:r w:rsidRPr="00C54346">
        <w:rPr>
          <w:rFonts w:ascii="Book Antiqua" w:hAnsi="Book Antiqua" w:cs="Times New Roman"/>
          <w:sz w:val="24"/>
          <w:szCs w:val="24"/>
        </w:rPr>
        <w:t xml:space="preserve">perform. </w:t>
      </w:r>
    </w:p>
    <w:p w14:paraId="45E0BA31" w14:textId="081973ED"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However, results can be unpredictable, especially in patients with chronic heel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7LsAG4wv","properties":{"formattedCitation":"[28]","plainCitation":"[28]","noteIndex":0},"citationItems":[{"id":981,"uris":["http://zotero.org/users/3857561/items/N3NAPWFK"],"uri":["http://zotero.org/users/3857561/items/N3NAPWFK"],"itemData":{"id":981,"type":"article-journal","title":"Outcome study of subjects with insertional plantar fasciitis","container-title":"Foot &amp; Ankle International","page":"803-811","volume":"19","issue":"12","source":"PubMed","DOI":"10.1177/107110079801901203","ISSN":"1071-1007","note":"PMID: 9872466","journalAbbreviation":"Foot Ankle Int","language":"eng","author":[{"family":"Martin","given":"R. L."},{"family":"Irrgang","given":"J. J."},{"family":"Conti","given":"S. F."}],"issued":{"date-parts":[["1998",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Our patient returned complaining of similar symptoms after two and half years. The use of advanced imaging modalities</w:t>
      </w:r>
      <w:r w:rsidR="001B41E2" w:rsidRPr="00C54346">
        <w:rPr>
          <w:rFonts w:ascii="Book Antiqua" w:hAnsi="Book Antiqua" w:cs="Times New Roman"/>
          <w:sz w:val="24"/>
          <w:szCs w:val="24"/>
        </w:rPr>
        <w:t>,</w:t>
      </w:r>
      <w:r w:rsidRPr="00C54346">
        <w:rPr>
          <w:rFonts w:ascii="Book Antiqua" w:hAnsi="Book Antiqua" w:cs="Times New Roman"/>
          <w:sz w:val="24"/>
          <w:szCs w:val="24"/>
        </w:rPr>
        <w:t xml:space="preserve"> such as ultrasound and MRI is not necessary in diagnosing plantar fasciitis. Toomey </w:t>
      </w:r>
      <w:r w:rsidRPr="00A902EC">
        <w:rPr>
          <w:rFonts w:ascii="Book Antiqua" w:hAnsi="Book Antiqua" w:cs="Times New Roman"/>
          <w:i/>
          <w:iCs/>
          <w:sz w:val="24"/>
          <w:szCs w:val="24"/>
        </w:rPr>
        <w:t>et al</w:t>
      </w:r>
      <w:r w:rsidR="008E0B9E" w:rsidRPr="00C54346">
        <w:rPr>
          <w:rFonts w:ascii="Book Antiqua" w:hAnsi="Book Antiqua" w:cs="Times New Roman"/>
          <w:sz w:val="24"/>
          <w:szCs w:val="24"/>
          <w:vertAlign w:val="superscript"/>
        </w:rPr>
        <w:fldChar w:fldCharType="begin"/>
      </w:r>
      <w:r w:rsidR="008E0B9E" w:rsidRPr="00C54346">
        <w:rPr>
          <w:rFonts w:ascii="Book Antiqua" w:hAnsi="Book Antiqua" w:cs="Times New Roman"/>
          <w:sz w:val="24"/>
          <w:szCs w:val="24"/>
          <w:vertAlign w:val="superscript"/>
        </w:rPr>
        <w:instrText xml:space="preserve"> ADDIN ZOTERO_ITEM CSL_CITATION {"citationID":"YYXvoWgo","properties":{"formattedCitation":"[29]","plainCitation":"[29]","noteIndex":0},"citationItems":[{"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008E0B9E" w:rsidRPr="00C54346">
        <w:rPr>
          <w:rFonts w:ascii="Book Antiqua" w:hAnsi="Book Antiqua" w:cs="Times New Roman"/>
          <w:sz w:val="24"/>
          <w:szCs w:val="24"/>
          <w:vertAlign w:val="superscript"/>
        </w:rPr>
        <w:fldChar w:fldCharType="separate"/>
      </w:r>
      <w:r w:rsidR="008E0B9E" w:rsidRPr="00C54346">
        <w:rPr>
          <w:rFonts w:ascii="Book Antiqua" w:hAnsi="Book Antiqua" w:cs="Times New Roman"/>
          <w:sz w:val="24"/>
          <w:szCs w:val="24"/>
          <w:vertAlign w:val="superscript"/>
        </w:rPr>
        <w:t>[29]</w:t>
      </w:r>
      <w:r w:rsidR="008E0B9E"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demonstrated poor </w:t>
      </w:r>
      <w:r w:rsidRPr="00C54346">
        <w:rPr>
          <w:rFonts w:ascii="Book Antiqua" w:hAnsi="Book Antiqua" w:cs="Times New Roman"/>
          <w:sz w:val="24"/>
          <w:szCs w:val="24"/>
        </w:rPr>
        <w:lastRenderedPageBreak/>
        <w:t>correlation between plantar fascia thickness and plantar heel pain. Therefore, most authors believe that plantar fasciitis is a clinical diagnosi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ecykqQWO","properties":{"formattedCitation":"[5, 24, 29, 30]","plainCitation":"[5, 24, 29, 30]","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24,29,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the case above however, recalcitrant heel pain despite surgical intervention is a red flag warranting further investigati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fTZITf8M","properties":{"formattedCitation":"[4, 5]","plainCitation":"[4, 5]","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5]</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addition, should the tenderness not be localised to the plantar fascia insertion or if the clinical picture appear</w:t>
      </w:r>
      <w:r w:rsidR="001B41E2" w:rsidRPr="00C54346">
        <w:rPr>
          <w:rFonts w:ascii="Book Antiqua" w:hAnsi="Book Antiqua" w:cs="Times New Roman"/>
          <w:sz w:val="24"/>
          <w:szCs w:val="24"/>
        </w:rPr>
        <w:t>s</w:t>
      </w:r>
      <w:r w:rsidRPr="00C54346">
        <w:rPr>
          <w:rFonts w:ascii="Book Antiqua" w:hAnsi="Book Antiqua" w:cs="Times New Roman"/>
          <w:sz w:val="24"/>
          <w:szCs w:val="24"/>
        </w:rPr>
        <w:t xml:space="preserve"> inconsistent</w:t>
      </w:r>
      <w:r w:rsidR="003C10F3" w:rsidRPr="00C54346">
        <w:rPr>
          <w:rFonts w:ascii="Book Antiqua" w:hAnsi="Book Antiqua" w:cs="Times New Roman"/>
          <w:sz w:val="24"/>
          <w:szCs w:val="24"/>
        </w:rPr>
        <w:t xml:space="preserve">, then </w:t>
      </w:r>
      <w:r w:rsidRPr="00C54346">
        <w:rPr>
          <w:rFonts w:ascii="Book Antiqua" w:hAnsi="Book Antiqua" w:cs="Times New Roman"/>
          <w:sz w:val="24"/>
          <w:szCs w:val="24"/>
        </w:rPr>
        <w:t xml:space="preserve">advanced imaging would be prudent. </w:t>
      </w:r>
      <w:r w:rsidR="003C10F3" w:rsidRPr="00C54346">
        <w:rPr>
          <w:rFonts w:ascii="Book Antiqua" w:hAnsi="Book Antiqua" w:cs="Times New Roman"/>
          <w:sz w:val="24"/>
          <w:szCs w:val="24"/>
        </w:rPr>
        <w:t xml:space="preserve"> </w:t>
      </w:r>
    </w:p>
    <w:p w14:paraId="5953D027"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7F6546A6" w14:textId="2BC813EC" w:rsidR="00A967A9" w:rsidRPr="00C54346" w:rsidRDefault="00A967A9" w:rsidP="00C54346">
      <w:pPr>
        <w:widowControl w:val="0"/>
        <w:snapToGrid w:val="0"/>
        <w:spacing w:after="0" w:line="360" w:lineRule="auto"/>
        <w:jc w:val="both"/>
        <w:rPr>
          <w:rFonts w:ascii="Book Antiqua" w:hAnsi="Book Antiqua" w:cs="Times New Roman"/>
          <w:i/>
          <w:iCs/>
          <w:sz w:val="24"/>
          <w:szCs w:val="24"/>
        </w:rPr>
      </w:pPr>
      <w:r w:rsidRPr="00C54346">
        <w:rPr>
          <w:rFonts w:ascii="Book Antiqua" w:hAnsi="Book Antiqua" w:cs="Times New Roman"/>
          <w:b/>
          <w:i/>
          <w:iCs/>
          <w:sz w:val="24"/>
          <w:szCs w:val="24"/>
        </w:rPr>
        <w:t xml:space="preserve">Diagnosing </w:t>
      </w:r>
      <w:r w:rsidR="00FD6F27" w:rsidRPr="00C54346">
        <w:rPr>
          <w:rFonts w:ascii="Book Antiqua" w:hAnsi="Book Antiqua" w:cs="Times New Roman"/>
          <w:b/>
          <w:i/>
          <w:iCs/>
          <w:sz w:val="24"/>
          <w:szCs w:val="24"/>
        </w:rPr>
        <w:t>r</w:t>
      </w:r>
      <w:r w:rsidRPr="00C54346">
        <w:rPr>
          <w:rFonts w:ascii="Book Antiqua" w:hAnsi="Book Antiqua" w:cs="Times New Roman"/>
          <w:b/>
          <w:i/>
          <w:iCs/>
          <w:sz w:val="24"/>
          <w:szCs w:val="24"/>
        </w:rPr>
        <w:t xml:space="preserve">ecalcitrant </w:t>
      </w:r>
      <w:r w:rsidR="00FD6F27" w:rsidRPr="00C54346">
        <w:rPr>
          <w:rFonts w:ascii="Book Antiqua" w:hAnsi="Book Antiqua" w:cs="Times New Roman"/>
          <w:b/>
          <w:i/>
          <w:iCs/>
          <w:sz w:val="24"/>
          <w:szCs w:val="24"/>
        </w:rPr>
        <w:t>p</w:t>
      </w:r>
      <w:r w:rsidRPr="00C54346">
        <w:rPr>
          <w:rFonts w:ascii="Book Antiqua" w:hAnsi="Book Antiqua" w:cs="Times New Roman"/>
          <w:b/>
          <w:i/>
          <w:iCs/>
          <w:sz w:val="24"/>
          <w:szCs w:val="24"/>
        </w:rPr>
        <w:t xml:space="preserve">lantar </w:t>
      </w:r>
      <w:r w:rsidR="00FD6F27" w:rsidRPr="00C54346">
        <w:rPr>
          <w:rFonts w:ascii="Book Antiqua" w:hAnsi="Book Antiqua" w:cs="Times New Roman"/>
          <w:b/>
          <w:i/>
          <w:iCs/>
          <w:sz w:val="24"/>
          <w:szCs w:val="24"/>
        </w:rPr>
        <w:t>h</w:t>
      </w:r>
      <w:r w:rsidRPr="00C54346">
        <w:rPr>
          <w:rFonts w:ascii="Book Antiqua" w:hAnsi="Book Antiqua" w:cs="Times New Roman"/>
          <w:b/>
          <w:i/>
          <w:iCs/>
          <w:sz w:val="24"/>
          <w:szCs w:val="24"/>
        </w:rPr>
        <w:t xml:space="preserve">eel </w:t>
      </w:r>
      <w:r w:rsidR="00FD6F27" w:rsidRPr="00C54346">
        <w:rPr>
          <w:rFonts w:ascii="Book Antiqua" w:hAnsi="Book Antiqua" w:cs="Times New Roman"/>
          <w:b/>
          <w:i/>
          <w:iCs/>
          <w:sz w:val="24"/>
          <w:szCs w:val="24"/>
        </w:rPr>
        <w:t>p</w:t>
      </w:r>
      <w:r w:rsidRPr="00C54346">
        <w:rPr>
          <w:rFonts w:ascii="Book Antiqua" w:hAnsi="Book Antiqua" w:cs="Times New Roman"/>
          <w:b/>
          <w:i/>
          <w:iCs/>
          <w:sz w:val="24"/>
          <w:szCs w:val="24"/>
        </w:rPr>
        <w:t>ain</w:t>
      </w:r>
    </w:p>
    <w:p w14:paraId="6B545061" w14:textId="660029CE"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In a diagnostically challenging case, astute clinical reasoning is key. Most heel pain arises from soft tissue structures such as tendons, fascia and nerves around the calcaneus and less commonly from bone and apopys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0R4KBOht","properties":{"formattedCitation":"[3]","plainCitation":"[3]","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Plantar foot pain pathologies are often mechanical in natur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gl1U587","properties":{"formattedCitation":"[31]","plainCitation":"[31]","noteIndex":0},"citationItems":[{"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6BC50914" w14:textId="5537E9B0"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The authors propose key considerations when approaching heel pain (Table 1). Location, age, precipitating events</w:t>
      </w:r>
      <w:r w:rsidR="003C10F3" w:rsidRPr="00C54346">
        <w:rPr>
          <w:rFonts w:ascii="Book Antiqua" w:hAnsi="Book Antiqua" w:cs="Times New Roman"/>
          <w:sz w:val="24"/>
          <w:szCs w:val="24"/>
        </w:rPr>
        <w:t xml:space="preserve"> and</w:t>
      </w:r>
      <w:r w:rsidRPr="00C54346">
        <w:rPr>
          <w:rFonts w:ascii="Book Antiqua" w:hAnsi="Book Antiqua" w:cs="Times New Roman"/>
          <w:sz w:val="24"/>
          <w:szCs w:val="24"/>
        </w:rPr>
        <w:t xml:space="preserve"> nature of symptoms are all important clues to deriving an accurate diagnosis. Pinpointing the location of greatest discomfort is the most useful way of arriving at a diagnosis</w:t>
      </w:r>
      <w:r w:rsidR="003C10F3" w:rsidRPr="00C54346">
        <w:rPr>
          <w:rFonts w:ascii="Book Antiqua" w:hAnsi="Book Antiqua" w:cs="Times New Roman"/>
          <w:sz w:val="24"/>
          <w:szCs w:val="24"/>
        </w:rPr>
        <w:t>;</w:t>
      </w:r>
      <w:r w:rsidRPr="00C54346">
        <w:rPr>
          <w:rFonts w:ascii="Book Antiqua" w:hAnsi="Book Antiqua" w:cs="Times New Roman"/>
          <w:sz w:val="24"/>
          <w:szCs w:val="24"/>
        </w:rPr>
        <w:t xml:space="preserve"> it narrows potential differentials and focuses history taking and clinical examination towards structures underlying the sit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rPwSTrZR","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Patients are encouraged to point a finger at the location of greatest discomfort and through the application of clinical anatomy enquire about exacerbating factors as well as perform respective provocation </w:t>
      </w:r>
      <w:r w:rsidR="003C10F3" w:rsidRPr="00C54346">
        <w:rPr>
          <w:rFonts w:ascii="Book Antiqua" w:hAnsi="Book Antiqua" w:cs="Times New Roman"/>
          <w:sz w:val="24"/>
          <w:szCs w:val="24"/>
        </w:rPr>
        <w:t>manoeuvres</w:t>
      </w:r>
      <w:r w:rsidRPr="00C54346">
        <w:rPr>
          <w:rFonts w:ascii="Book Antiqua" w:hAnsi="Book Antiqua" w:cs="Times New Roman"/>
          <w:sz w:val="24"/>
          <w:szCs w:val="24"/>
        </w:rPr>
        <w:t xml:space="preserve"> (Table 1).</w:t>
      </w:r>
    </w:p>
    <w:p w14:paraId="17B4F44C" w14:textId="41C0DF82"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Age is another useful tool in diagnosing heel pain. Almost a quarter of the population aged 45 years and older suffer from foot pai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HFOJ1tYO","properties":{"formattedCitation":"[32]","plainCitation":"[32]","noteIndex":0},"citationItems":[{"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In the middle aged and elderly, osteoarthritis</w:t>
      </w:r>
      <w:r w:rsidR="003C10F3" w:rsidRPr="00C54346">
        <w:rPr>
          <w:rFonts w:ascii="Book Antiqua" w:hAnsi="Book Antiqua" w:cs="Times New Roman"/>
          <w:sz w:val="24"/>
          <w:szCs w:val="24"/>
        </w:rPr>
        <w:t xml:space="preserve"> and</w:t>
      </w:r>
      <w:r w:rsidRPr="00C54346">
        <w:rPr>
          <w:rFonts w:ascii="Book Antiqua" w:hAnsi="Book Antiqua" w:cs="Times New Roman"/>
          <w:sz w:val="24"/>
          <w:szCs w:val="24"/>
        </w:rPr>
        <w:t xml:space="preserve"> tendinopathies as well as plantar fasciitis are more comm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3WXkP5Gp","properties":{"formattedCitation":"[24, 33, 34]","plainCitation":"[24, 33, 34]","noteIndex":0},"citationItems":[{"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24,33,3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Scher </w:t>
      </w:r>
      <w:r w:rsidRPr="00C54346">
        <w:rPr>
          <w:rFonts w:ascii="Book Antiqua" w:hAnsi="Book Antiqua" w:cs="Times New Roman"/>
          <w:i/>
          <w:iCs/>
          <w:sz w:val="24"/>
          <w:szCs w:val="24"/>
        </w:rPr>
        <w:t>et al</w:t>
      </w:r>
      <w:r w:rsidR="005D02B8" w:rsidRPr="00C54346">
        <w:rPr>
          <w:rFonts w:ascii="Book Antiqua" w:hAnsi="Book Antiqua" w:cs="Times New Roman"/>
          <w:sz w:val="24"/>
          <w:szCs w:val="24"/>
          <w:vertAlign w:val="superscript"/>
        </w:rPr>
        <w:fldChar w:fldCharType="begin"/>
      </w:r>
      <w:r w:rsidR="005D02B8" w:rsidRPr="00C54346">
        <w:rPr>
          <w:rFonts w:ascii="Book Antiqua" w:hAnsi="Book Antiqua" w:cs="Times New Roman"/>
          <w:sz w:val="24"/>
          <w:szCs w:val="24"/>
          <w:vertAlign w:val="superscript"/>
        </w:rPr>
        <w:instrText xml:space="preserve"> ADDIN ZOTERO_ITEM CSL_CITATION {"citationID":"FmYCrxwy","properties":{"formattedCitation":"[35]","plainCitation":"[35]","noteIndex":0},"citationItems":[{"id":1085,"uris":["http://zotero.org/users/3857561/items/2Z8A7NI9"],"uri":["http://zotero.org/users/3857561/items/2Z8A7NI9"],"itemData":{"id":1085,"type":"article-journal","title":"The incidence of plantar fasciitis in the United States military","container-title":"The Journal of Bone and Joint Surgery. American Volume","page":"2867-2872","volume":"91","issue":"12","source":"PubMed","abstract":"BACKGROUND: Although plantar fasciitis is the most common cause of heel pain, little has been reported on the incidence rates of this disorder. We sought to determine the incidence rate and demographic risk factors of plantar fasciitis in an ethnically diverse and physically active population of United States military service members.\nMETHODS: A query was performed with use of the Defense Medical Epidemiology Database for the International Classification of Diseases, Ninth Revision, Clinical Modification, code for plantar fasciitis (728.71). Multivariate Poisson regression analysis was used to estimate the rate of plantar fasciitis per 1000 person-years, while controlling for sex, race, rank, service, and age.\nRESULTS: The overall unadjusted incidence rate of plantar fasciitis was 10.5 per 1000 person-years. Compared with men, women had a significantly increased adjusted incidence rate ratio for plantar fasciitis of 1.96 (95% confidence interval, 1.94 to 1.99). The adjusted incidence rate ratio for black service members compared with white service members was 1.12 (95% confidence interval, 1.09 to 1.12). With junior officers as the referent category, junior enlisted, senior enlisted, and senior officer rank groups had a significantly increased adjusted incidence rate ratio for plantar fasciitis: 1.20 (95% confidence interval, 1.18 to 1.23), 1.19 (95% confidence interval, 1.17 to 1.22), and 1.56 (95% confidence interval, 1.52 to 1.61), respectively. Compared with service members in the Air Force, those in the Army and Marines had a significantly increased adjusted incidence rate ratio for plantar fasciitis of 1.85 (95% confidence interval, 1.82 to 1.87) and 1.28 (95% confidence interval, 1.25 to 1.30), respectively. The adjusted incidence rate ratio for the age group of forty years old or more compared with the twenty to twenty-four-year-old group was 3.42 (95% confidence interval, 3.34 to 3.51).\nCONCLUSIONS: Female sex; black race; junior enlisted, senior enlisted, and senior officer rank groups; service in the Army or Marines; and increasing age are all risk factors for plantar fasciitis.","DOI":"10.2106/JBJS.I.00257","ISSN":"1535-1386","note":"PMID: 19952249","journalAbbreviation":"J Bone Joint Surg Am","language":"eng","author":[{"family":"Scher","given":"Danielle L."},{"family":"Belmont","given":"Philip J."},{"family":"Bear","given":"Russell"},{"family":"Mountcastle","given":"Sally B."},{"family":"Orr","given":"Justin D."},{"family":"Owens","given":"Brett D."}],"issued":{"date-parts":[["2009",12]]}}}],"schema":"https://github.com/citation-style-language/schema/raw/master/csl-citation.json"} </w:instrText>
      </w:r>
      <w:r w:rsidR="005D02B8" w:rsidRPr="00C54346">
        <w:rPr>
          <w:rFonts w:ascii="Book Antiqua" w:hAnsi="Book Antiqua" w:cs="Times New Roman"/>
          <w:sz w:val="24"/>
          <w:szCs w:val="24"/>
          <w:vertAlign w:val="superscript"/>
        </w:rPr>
        <w:fldChar w:fldCharType="separate"/>
      </w:r>
      <w:r w:rsidR="005D02B8" w:rsidRPr="00C54346">
        <w:rPr>
          <w:rFonts w:ascii="Book Antiqua" w:hAnsi="Book Antiqua" w:cs="Times New Roman"/>
          <w:sz w:val="24"/>
          <w:szCs w:val="24"/>
          <w:vertAlign w:val="superscript"/>
        </w:rPr>
        <w:t>[35]</w:t>
      </w:r>
      <w:r w:rsidR="005D02B8"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reported increasing incidence of plantar fasciitis with increasing age of United States military service members</w:t>
      </w:r>
      <w:r w:rsidR="003C10F3" w:rsidRPr="00C54346">
        <w:rPr>
          <w:rFonts w:ascii="Book Antiqua" w:hAnsi="Book Antiqua" w:cs="Times New Roman"/>
          <w:sz w:val="24"/>
          <w:szCs w:val="24"/>
        </w:rPr>
        <w:t xml:space="preserve"> s</w:t>
      </w:r>
      <w:r w:rsidRPr="00C54346">
        <w:rPr>
          <w:rFonts w:ascii="Book Antiqua" w:hAnsi="Book Antiqua" w:cs="Times New Roman"/>
          <w:sz w:val="24"/>
          <w:szCs w:val="24"/>
        </w:rPr>
        <w:t>uggesting that the loss of heel-pad elasticity and its ability to “shock-absorb” results in excessive strain to the plantar fascia. Whereas, in the younger, active populations, traumatic or repetitive stress injuries are more likel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N29vNdKm","properties":{"formattedCitation":"[36\\uc0\\u8211{}38]","plainCitation":"[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6–3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4A495772" w14:textId="1F4B566B"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In the absence of trauma or a fall, bony injury is less likely. Pain that worsens with activity and pushing off suggests a mechanical origin. However, in </w:t>
      </w:r>
      <w:r w:rsidR="003C10F3" w:rsidRPr="00C54346">
        <w:rPr>
          <w:rFonts w:ascii="Book Antiqua" w:hAnsi="Book Antiqua" w:cs="Times New Roman"/>
          <w:sz w:val="24"/>
          <w:szCs w:val="24"/>
        </w:rPr>
        <w:t xml:space="preserve">a </w:t>
      </w:r>
      <w:r w:rsidRPr="00C54346">
        <w:rPr>
          <w:rFonts w:ascii="Book Antiqua" w:hAnsi="Book Antiqua" w:cs="Times New Roman"/>
          <w:sz w:val="24"/>
          <w:szCs w:val="24"/>
        </w:rPr>
        <w:t xml:space="preserve">patient with chronic heel pain not improved by surgery, sinister causes such as malignancy or </w:t>
      </w:r>
      <w:r w:rsidRPr="00C54346">
        <w:rPr>
          <w:rFonts w:ascii="Book Antiqua" w:hAnsi="Book Antiqua" w:cs="Times New Roman"/>
          <w:sz w:val="24"/>
          <w:szCs w:val="24"/>
        </w:rPr>
        <w:lastRenderedPageBreak/>
        <w:t xml:space="preserve">infection need to be excluded. Other considerations include </w:t>
      </w:r>
      <w:r w:rsidR="003C10F3" w:rsidRPr="00C54346">
        <w:rPr>
          <w:rFonts w:ascii="Book Antiqua" w:hAnsi="Book Antiqua" w:cs="Times New Roman"/>
          <w:sz w:val="24"/>
          <w:szCs w:val="24"/>
        </w:rPr>
        <w:t xml:space="preserve">a </w:t>
      </w:r>
      <w:r w:rsidRPr="00C54346">
        <w:rPr>
          <w:rFonts w:ascii="Book Antiqua" w:hAnsi="Book Antiqua" w:cs="Times New Roman"/>
          <w:sz w:val="24"/>
          <w:szCs w:val="24"/>
        </w:rPr>
        <w:t xml:space="preserve">neurological cause from radicular symptoms, referred pain or even systemic inflammatory pathologies (Table 1). </w:t>
      </w:r>
    </w:p>
    <w:p w14:paraId="495BD482" w14:textId="2257A8E2"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Bilateral dorsoplantar and lateral weight-bearing foot radiographs are fundamental investigations when assessing foot pain. It offers insight into the foot’s bony relationships and allows comparison with the contralateral limb (Figure </w:t>
      </w:r>
      <w:r w:rsidR="0012475A">
        <w:rPr>
          <w:rFonts w:ascii="Book Antiqua" w:hAnsi="Book Antiqua" w:cs="Times New Roman"/>
          <w:sz w:val="24"/>
          <w:szCs w:val="24"/>
        </w:rPr>
        <w:t>3</w:t>
      </w:r>
      <w:r w:rsidRPr="00C54346">
        <w:rPr>
          <w:rFonts w:ascii="Book Antiqua" w:hAnsi="Book Antiqua" w:cs="Times New Roman"/>
          <w:caps/>
          <w:sz w:val="24"/>
          <w:szCs w:val="24"/>
        </w:rPr>
        <w:t>a</w:t>
      </w:r>
      <w:r w:rsidRPr="00C54346">
        <w:rPr>
          <w:rFonts w:ascii="Book Antiqua" w:hAnsi="Book Antiqua" w:cs="Times New Roman"/>
          <w:sz w:val="24"/>
          <w:szCs w:val="24"/>
        </w:rPr>
        <w:t xml:space="preserve">). Dedicated calcaneal radiographs provide an unobstructed axial view, commonly obscured by overlapping structures of the foot. The presence of osteochondroma </w:t>
      </w:r>
      <w:r w:rsidR="003C10F3" w:rsidRPr="00C54346">
        <w:rPr>
          <w:rFonts w:ascii="Book Antiqua" w:hAnsi="Book Antiqua" w:cs="Times New Roman"/>
          <w:sz w:val="24"/>
          <w:szCs w:val="24"/>
        </w:rPr>
        <w:t xml:space="preserve">on calcaneal radiographs </w:t>
      </w:r>
      <w:r w:rsidRPr="00C54346">
        <w:rPr>
          <w:rFonts w:ascii="Book Antiqua" w:hAnsi="Book Antiqua" w:cs="Times New Roman"/>
          <w:sz w:val="24"/>
          <w:szCs w:val="24"/>
        </w:rPr>
        <w:t xml:space="preserve">was not obvious on either foot (Figure </w:t>
      </w:r>
      <w:r w:rsidR="0012475A">
        <w:rPr>
          <w:rFonts w:ascii="Book Antiqua" w:hAnsi="Book Antiqua" w:cs="Times New Roman"/>
          <w:sz w:val="24"/>
          <w:szCs w:val="24"/>
        </w:rPr>
        <w:t>3</w:t>
      </w:r>
      <w:r w:rsidRPr="00C54346">
        <w:rPr>
          <w:rFonts w:ascii="Book Antiqua" w:hAnsi="Book Antiqua" w:cs="Times New Roman"/>
          <w:sz w:val="24"/>
          <w:szCs w:val="24"/>
        </w:rPr>
        <w:t>).</w:t>
      </w:r>
    </w:p>
    <w:p w14:paraId="62F4655A" w14:textId="2B77E560" w:rsidR="00A967A9" w:rsidRPr="00C54346" w:rsidRDefault="00A967A9" w:rsidP="00C54346">
      <w:pPr>
        <w:widowControl w:val="0"/>
        <w:snapToGrid w:val="0"/>
        <w:spacing w:after="0"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In patients with recalcitrant pain refractory to surgery, advanced imaging</w:t>
      </w:r>
      <w:r w:rsidR="003C10F3" w:rsidRPr="00C54346">
        <w:rPr>
          <w:rFonts w:ascii="Book Antiqua" w:hAnsi="Book Antiqua" w:cs="Times New Roman"/>
          <w:sz w:val="24"/>
          <w:szCs w:val="24"/>
        </w:rPr>
        <w:t>,</w:t>
      </w:r>
      <w:r w:rsidRPr="00C54346">
        <w:rPr>
          <w:rFonts w:ascii="Book Antiqua" w:hAnsi="Book Antiqua" w:cs="Times New Roman"/>
          <w:sz w:val="24"/>
          <w:szCs w:val="24"/>
        </w:rPr>
        <w:t xml:space="preserve"> such as MRI or</w:t>
      </w:r>
      <w:r w:rsidR="003D27C4" w:rsidRPr="00C54346">
        <w:rPr>
          <w:rFonts w:ascii="Book Antiqua" w:hAnsi="Book Antiqua" w:cs="Times New Roman"/>
          <w:sz w:val="24"/>
          <w:szCs w:val="24"/>
        </w:rPr>
        <w:t xml:space="preserve"> c</w:t>
      </w:r>
      <w:r w:rsidRPr="00C54346">
        <w:rPr>
          <w:rFonts w:ascii="Book Antiqua" w:hAnsi="Book Antiqua" w:cs="Times New Roman"/>
          <w:sz w:val="24"/>
          <w:szCs w:val="24"/>
        </w:rPr>
        <w:t>ompute</w:t>
      </w:r>
      <w:r w:rsidR="003D27C4" w:rsidRPr="00C54346">
        <w:rPr>
          <w:rFonts w:ascii="Book Antiqua" w:hAnsi="Book Antiqua" w:cs="Times New Roman"/>
          <w:sz w:val="24"/>
          <w:szCs w:val="24"/>
        </w:rPr>
        <w:t>d</w:t>
      </w:r>
      <w:r w:rsidRPr="00C54346">
        <w:rPr>
          <w:rFonts w:ascii="Book Antiqua" w:hAnsi="Book Antiqua" w:cs="Times New Roman"/>
          <w:sz w:val="24"/>
          <w:szCs w:val="24"/>
        </w:rPr>
        <w:t xml:space="preserve"> </w:t>
      </w:r>
      <w:r w:rsidR="003D27C4" w:rsidRPr="00C54346">
        <w:rPr>
          <w:rFonts w:ascii="Book Antiqua" w:hAnsi="Book Antiqua" w:cs="Times New Roman"/>
          <w:sz w:val="24"/>
          <w:szCs w:val="24"/>
        </w:rPr>
        <w:t>t</w:t>
      </w:r>
      <w:r w:rsidRPr="00C54346">
        <w:rPr>
          <w:rFonts w:ascii="Book Antiqua" w:hAnsi="Book Antiqua" w:cs="Times New Roman"/>
          <w:sz w:val="24"/>
          <w:szCs w:val="24"/>
        </w:rPr>
        <w:t xml:space="preserve">omography scans is indicated to evaluate other causes of pain. MRI would allow better assessment of soft tissue pathology as well as acute bony injury after trauma (Figure </w:t>
      </w:r>
      <w:r w:rsidR="0012475A">
        <w:rPr>
          <w:rFonts w:ascii="Book Antiqua" w:hAnsi="Book Antiqua" w:cs="Times New Roman"/>
          <w:sz w:val="24"/>
          <w:szCs w:val="24"/>
        </w:rPr>
        <w:t>1</w:t>
      </w:r>
      <w:r w:rsidRPr="00C54346">
        <w:rPr>
          <w:rFonts w:ascii="Book Antiqua" w:hAnsi="Book Antiqua" w:cs="Times New Roman"/>
          <w:sz w:val="24"/>
          <w:szCs w:val="24"/>
        </w:rPr>
        <w:t xml:space="preserve">). On the other hand, </w:t>
      </w:r>
      <w:r w:rsidR="003D27C4" w:rsidRPr="00C54346">
        <w:rPr>
          <w:rFonts w:ascii="Book Antiqua" w:hAnsi="Book Antiqua" w:cs="Times New Roman"/>
          <w:sz w:val="24"/>
          <w:szCs w:val="24"/>
        </w:rPr>
        <w:t>computed tomography</w:t>
      </w:r>
      <w:r w:rsidRPr="00C54346">
        <w:rPr>
          <w:rFonts w:ascii="Book Antiqua" w:hAnsi="Book Antiqua" w:cs="Times New Roman"/>
          <w:sz w:val="24"/>
          <w:szCs w:val="24"/>
        </w:rPr>
        <w:t xml:space="preserve"> scans provide good bony definition (Figure </w:t>
      </w:r>
      <w:r w:rsidR="0012475A">
        <w:rPr>
          <w:rFonts w:ascii="Book Antiqua" w:hAnsi="Book Antiqua" w:cs="Times New Roman"/>
          <w:sz w:val="24"/>
          <w:szCs w:val="24"/>
        </w:rPr>
        <w:t>2</w:t>
      </w:r>
      <w:r w:rsidRPr="00C54346">
        <w:rPr>
          <w:rFonts w:ascii="Book Antiqua" w:hAnsi="Book Antiqua" w:cs="Times New Roman"/>
          <w:sz w:val="24"/>
          <w:szCs w:val="24"/>
        </w:rPr>
        <w:t xml:space="preserve">). </w:t>
      </w:r>
    </w:p>
    <w:p w14:paraId="54E11DA3"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p>
    <w:p w14:paraId="5B3ADE4A" w14:textId="13AF9CF6" w:rsidR="00A967A9" w:rsidRPr="00C54346" w:rsidRDefault="00A967A9" w:rsidP="00C54346">
      <w:pPr>
        <w:widowControl w:val="0"/>
        <w:snapToGrid w:val="0"/>
        <w:spacing w:after="0" w:line="360" w:lineRule="auto"/>
        <w:jc w:val="both"/>
        <w:rPr>
          <w:rFonts w:ascii="Book Antiqua" w:hAnsi="Book Antiqua" w:cs="Times New Roman"/>
          <w:b/>
          <w:i/>
          <w:iCs/>
          <w:sz w:val="24"/>
          <w:szCs w:val="24"/>
        </w:rPr>
      </w:pPr>
      <w:r w:rsidRPr="00C54346">
        <w:rPr>
          <w:rFonts w:ascii="Book Antiqua" w:hAnsi="Book Antiqua" w:cs="Times New Roman"/>
          <w:b/>
          <w:i/>
          <w:iCs/>
          <w:sz w:val="24"/>
          <w:szCs w:val="24"/>
        </w:rPr>
        <w:t xml:space="preserve">Calcaneal </w:t>
      </w:r>
      <w:r w:rsidR="00FD6F27" w:rsidRPr="00C54346">
        <w:rPr>
          <w:rFonts w:ascii="Book Antiqua" w:hAnsi="Book Antiqua" w:cs="Times New Roman"/>
          <w:b/>
          <w:i/>
          <w:iCs/>
          <w:sz w:val="24"/>
          <w:szCs w:val="24"/>
        </w:rPr>
        <w:t>o</w:t>
      </w:r>
      <w:r w:rsidRPr="00C54346">
        <w:rPr>
          <w:rFonts w:ascii="Book Antiqua" w:hAnsi="Book Antiqua" w:cs="Times New Roman"/>
          <w:b/>
          <w:i/>
          <w:iCs/>
          <w:sz w:val="24"/>
          <w:szCs w:val="24"/>
        </w:rPr>
        <w:t>steochondroma</w:t>
      </w:r>
    </w:p>
    <w:p w14:paraId="7C6EA22F" w14:textId="46C8C108"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t>Osteochondromas are the most common benign tumour of the skeleton accounting for 36% to 41% of benign bone tumour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OtwRbSe","properties":{"unsorted":true,"formattedCitation":"[39\\uc0\\u8211{}41]","plainCitation":"[39–41]","noteIndex":0},"citationItems":[{"id":1014,"uris":["http://zotero.org/users/3857561/items/UK48F9LK"],"uri":["http://zotero.org/users/3857561/items/UK48F9LK"],"itemData":{"id":1014,"type":"article-journal","title":"Top five lesions that do not need referral to orthopedic oncology","container-title":"The Orthopedic Clinics of North America","page":"303-314","volume":"46","issue":"2","source":"PubMed","abstract":"Patients with potential bone and soft tissue tumors can be challenging for orthopedic surgeons. Lesions that appear benign can still create anxiety for the clinician and patient. However, attention to a few key imaging and clinical findings is enough to correctly diagnose five of the most common bone and soft tissue lesions: lipoma, enchondroma, osteochondroma, nonossifying fibroma, and Paget disease. Accurate identification of these lesions should be within the scope of most orthopedic surgeons and, because most of these patients will not need surgical treatment, referral to orthopedic oncology will not typically be required.","DOI":"10.1016/j.ocl.2014.11.012","ISSN":"1558-1373","note":"PMID: 25771324","journalAbbreviation":"Orthop. Clin. North Am.","language":"eng","author":[{"family":"Wodajo","given":"Felasfa M."}],"issued":{"date-parts":[["2015",4]]}}},{"id":1021,"uris":["http://zotero.org/users/3857561/items/BFFHB5NB"],"uri":["http://zotero.org/users/3857561/items/BFFHB5NB"],"itemData":{"id":1021,"type":"article-journal","title":"Dedifferentiation of low-grade chondrosarcomas","container-title":"Cancer","page":"461-466","volume":"28","issue":"2","source":"PubMed","ISSN":"0008-543X","note":"PMID: 5566365","journalAbbreviation":"Cancer","language":"eng","author":[{"family":"Dahlin","given":"D. C."},{"family":"Beabout","given":"J. W."}],"issued":{"date-parts":[["1971",8]]}}},{"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9–4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and affecting about 2% to 3% of the general populati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KWAGEZ1D","properties":{"formattedCitation":"[41\\uc0\\u8211{}43]","plainCitation":"[41–43]","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3]</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However, its presentation in a foot and ankle account for less than 10% of such cas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SgScBkag","properties":{"formattedCitation":"[42\\uc0\\u8211{}46]","plainCitation":"[42–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Osteochondromas are benign osseous lesions that originate from the metaphyseal regions of long bones and on histology classically present with normal bony trabeculae with a distinct hyaline cartilage cap</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P3RNiE11","properties":{"formattedCitation":"[41, 42, 44]","plainCitation":"[41, 42, 44]","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2,4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Most osteochondromas are usually asymptomatic and are incidentally picked up on radiograph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6pqHr97I","properties":{"formattedCitation":"[42]","plainCitation":"[42]","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They are commonly found in adolescents and young adults presenting often as a painless mass, but it can be symptomatic as a </w:t>
      </w:r>
      <w:r w:rsidR="001B41E2" w:rsidRPr="00C54346">
        <w:rPr>
          <w:rFonts w:ascii="Book Antiqua" w:hAnsi="Book Antiqua" w:cs="Times New Roman"/>
          <w:sz w:val="24"/>
          <w:szCs w:val="24"/>
        </w:rPr>
        <w:t>sequalae</w:t>
      </w:r>
      <w:r w:rsidRPr="00C54346">
        <w:rPr>
          <w:rFonts w:ascii="Book Antiqua" w:hAnsi="Book Antiqua" w:cs="Times New Roman"/>
          <w:sz w:val="24"/>
          <w:szCs w:val="24"/>
        </w:rPr>
        <w:t xml:space="preserve"> of its size causing entrapment of neurovascular structures, restriction of movement and fracture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DU5NIpbZ","properties":{"formattedCitation":"[42, 44]","plainCitation":"[42, 44]","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Malignant transformation is rare accounting for less than 1% of osteochondroma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Bz7qPUk","properties":{"formattedCitation":"[41, 47, 48]","plainCitation":"[41, 47, 48]","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27,"uris":["http://zotero.org/users/3857561/items/I36YDBJI"],"uri":["http://zotero.org/users/3857561/items/I36YDBJI"],"itemData":{"id":1027,"type":"article-journal","title":"Imaging of Osteochondroma: Variants and Complications with Radiologic-Pathologic Correlation","container-title":"RadioGraphics","page":"1407-1434","volume":"20","issue":"5","source":"pubs-rsna-org.libproxy1.nus.edu.sg (Atypon)","abstract":"Osteochondroma represents the most common bone tumor and is a developmental lesion rather than a true neoplasm. It constitutes 20%–50% of all benign bone tumors and 10%–15% of all bone tumors. Its radiologic features are often pathognomonic and identically reflect its pathologic appearance. Osteochondromas are composed of cortical and medullary bone with an overlying hyaline cartilage cap and must demonstrate continuity with the underlying parent bone cortex and medullary canal. Osteochondromas may be solitary or multiple, the latter being associated with the autosomal dominant syndrome, hereditary multiple exostoses (HME). Complications associated with osteochondromas are more frequent with HME and include deformity (cosmetic and osseous), fracture, vascular compromise, neurologic sequelae, overlying bursa formation, and malignant transformation. Malignant transformation is seen in 1% of solitary osteochondromas and in 3%–5% of patients with HME. Continued lesion growth and a hyaline cartilage cap greater than 1.5 cm in thickness, after skeletal maturity, suggest malignant transformation. Variants of osteochondroma include subungual exostosis, dysplasia epiphysealis hemimelica, turret and traction exostoses, bizarre parosteal osteochondromatous proliferation, and florid reactive periostitis. Recognition of the radiologic spectrum of appearances of osteochondroma and its variants usually allows prospective diagnosis and differentiation of the numerous potential complications, thus helping guide therapy and improving patient management.","DOI":"10.1148/radiographics.20.5.g00se171407","ISSN":"0271-5333","title-short":"Imaging of Osteochondroma","journalAbbreviation":"RadioGraphics","author":[{"family":"Murphey","given":"Mark D."},{"family":"Choi","given":"James J."},{"family":"Kransdorf","given":"Mark J."},{"family":"Flemming","given":"Donald J."},{"family":"Gannon","given":"Frances H."}],"issued":{"date-parts":[["2000",9,1]]}}},{"id":1030,"uris":["http://zotero.org/users/3857561/items/DFYZPPQN"],"uri":["http://zotero.org/users/3857561/items/DFYZPPQN"],"itemData":{"id":1030,"type":"article-journal","title":"Osteochondroma: ignore or investigate?","container-title":"Revista Brasileira de Ortopedia","page":"555-564","volume":"49","issue":"6","source":"PubMed Central","abstract":"Osteochondromas are bone protuberances surrounded by a cartilage layer. They generally affect the extremities of the long bones in an immature skeleton and deform them. They usually occur singly, but a multiple form of presentation may be found. They have a very characteristic appearance and are easily diagnosed. However, an atypical site (in the axial skeleton) and/or malignant transformation of the lesion may sometimes make it difficult to identify osteochondromas immediately by means of radiographic examination. In these cases, imaging examinations that are more refined are necessary. Although osteochondromas do not directly affect these patients’ life expectancy, certain complications may occur, with varying degrees of severity.","DOI":"10.1016/j.rboe.2013.10.002","ISSN":"2255-4971","note":"PMID: 26229862\nPMCID: PMC4487501","title-short":"Osteochondroma","journalAbbreviation":"Rev Bras Ortop","author":[{"family":"Souza","given":"Antônio Marcelo Gonçalves","non-dropping-particle":"de"},{"family":"Bispo Júnior","given":"Rosalvo Zósimo"}],"issued":{"date-parts":[["2014",10,27]]}}}],"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1,47,4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Its presentation in a skeletally mature adult is rare. To date, only a handful of case reports are found </w:t>
      </w:r>
      <w:r w:rsidR="003C10F3" w:rsidRPr="00C54346">
        <w:rPr>
          <w:rFonts w:ascii="Book Antiqua" w:hAnsi="Book Antiqua" w:cs="Times New Roman"/>
          <w:sz w:val="24"/>
          <w:szCs w:val="24"/>
        </w:rPr>
        <w:t xml:space="preserve">in the </w:t>
      </w:r>
      <w:r w:rsidRPr="00C54346">
        <w:rPr>
          <w:rFonts w:ascii="Book Antiqua" w:hAnsi="Book Antiqua" w:cs="Times New Roman"/>
          <w:sz w:val="24"/>
          <w:szCs w:val="24"/>
        </w:rPr>
        <w:t>literatur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BMvRMt9J","properties":{"formattedCitation":"[42, 45, 46]","plainCitation":"[42, 45, 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2,45,46]</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270BC27A"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p>
    <w:p w14:paraId="0930841C" w14:textId="77777777" w:rsidR="00A967A9" w:rsidRPr="00C54346" w:rsidRDefault="00A967A9"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t>CONCLUSION</w:t>
      </w:r>
    </w:p>
    <w:p w14:paraId="177A1E64" w14:textId="77777777" w:rsidR="00A967A9" w:rsidRPr="00C54346" w:rsidRDefault="00A967A9" w:rsidP="00C54346">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sz w:val="24"/>
          <w:szCs w:val="24"/>
        </w:rPr>
        <w:lastRenderedPageBreak/>
        <w:t>There are many causes of heel pain, with plantar fasciitis being the most common cause. However, in recalcitrant heel pain refractory to both conservative and surgical management, it would be astute to investigate the underlying cause further. Osteochondroma of the calcaneum is uncommon but a potential cause of debilitating plantar heel pain. Surgical excision can improve symptoms and reduce plantar heel pain.</w:t>
      </w:r>
    </w:p>
    <w:p w14:paraId="6DF9FE3A" w14:textId="42EC98A7" w:rsidR="00FD6F27" w:rsidRPr="00C54346" w:rsidRDefault="00FD6F27" w:rsidP="00C54346">
      <w:pPr>
        <w:widowControl w:val="0"/>
        <w:snapToGrid w:val="0"/>
        <w:spacing w:after="0" w:line="360" w:lineRule="auto"/>
        <w:jc w:val="both"/>
        <w:rPr>
          <w:rFonts w:ascii="Book Antiqua" w:hAnsi="Book Antiqua" w:cs="Times New Roman"/>
          <w:sz w:val="24"/>
          <w:szCs w:val="24"/>
        </w:rPr>
        <w:sectPr w:rsidR="00FD6F27" w:rsidRPr="00C54346">
          <w:pgSz w:w="11906" w:h="16838"/>
          <w:pgMar w:top="1440" w:right="1440" w:bottom="1440" w:left="1440" w:header="720" w:footer="720" w:gutter="0"/>
          <w:cols w:space="720"/>
          <w:docGrid w:linePitch="360"/>
        </w:sectPr>
      </w:pPr>
    </w:p>
    <w:p w14:paraId="7BB0C7C4" w14:textId="77777777" w:rsidR="00E64651" w:rsidRPr="00C54346" w:rsidRDefault="009E01F4"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REFERENCES</w:t>
      </w:r>
    </w:p>
    <w:p w14:paraId="61A5BD82"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 </w:t>
      </w:r>
      <w:r w:rsidRPr="00C54346">
        <w:rPr>
          <w:rFonts w:ascii="Book Antiqua" w:eastAsia="等线" w:hAnsi="Book Antiqua" w:cs="Times New Roman"/>
          <w:b/>
          <w:sz w:val="24"/>
          <w:szCs w:val="24"/>
          <w:lang w:eastAsia="zh-CN"/>
        </w:rPr>
        <w:t>Garrow AP</w:t>
      </w:r>
      <w:r w:rsidRPr="00C54346">
        <w:rPr>
          <w:rFonts w:ascii="Book Antiqua" w:eastAsia="等线" w:hAnsi="Book Antiqua" w:cs="Times New Roman"/>
          <w:sz w:val="24"/>
          <w:szCs w:val="24"/>
          <w:lang w:eastAsia="zh-CN"/>
        </w:rPr>
        <w:t xml:space="preserve">, Silman AJ, Macfarlane GJ. The Cheshire Foot Pain and Disability Survey: a population survey assessing prevalence and associations. </w:t>
      </w:r>
      <w:r w:rsidRPr="00C54346">
        <w:rPr>
          <w:rFonts w:ascii="Book Antiqua" w:eastAsia="等线" w:hAnsi="Book Antiqua" w:cs="Times New Roman"/>
          <w:i/>
          <w:sz w:val="24"/>
          <w:szCs w:val="24"/>
          <w:lang w:eastAsia="zh-CN"/>
        </w:rPr>
        <w:t>Pain</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110</w:t>
      </w:r>
      <w:r w:rsidRPr="00C54346">
        <w:rPr>
          <w:rFonts w:ascii="Book Antiqua" w:eastAsia="等线" w:hAnsi="Book Antiqua" w:cs="Times New Roman"/>
          <w:sz w:val="24"/>
          <w:szCs w:val="24"/>
          <w:lang w:eastAsia="zh-CN"/>
        </w:rPr>
        <w:t>: 378-384 [PMID: 15275789 DOI: 10.1016/j.pain.2004.04.019]</w:t>
      </w:r>
    </w:p>
    <w:p w14:paraId="2E640B7B"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 </w:t>
      </w:r>
      <w:r w:rsidRPr="00C54346">
        <w:rPr>
          <w:rFonts w:ascii="Book Antiqua" w:eastAsia="等线" w:hAnsi="Book Antiqua" w:cs="Times New Roman"/>
          <w:b/>
          <w:sz w:val="24"/>
          <w:szCs w:val="24"/>
          <w:lang w:eastAsia="zh-CN"/>
        </w:rPr>
        <w:t>Chatterton BD</w:t>
      </w:r>
      <w:r w:rsidRPr="00C54346">
        <w:rPr>
          <w:rFonts w:ascii="Book Antiqua" w:eastAsia="等线" w:hAnsi="Book Antiqua" w:cs="Times New Roman"/>
          <w:sz w:val="24"/>
          <w:szCs w:val="24"/>
          <w:lang w:eastAsia="zh-CN"/>
        </w:rPr>
        <w:t xml:space="preserve">, Muller S, Roddy E. Epidemiology of posterior heel pain in the general population: cross-sectional findings from the clinical assessment study of the foot. </w:t>
      </w:r>
      <w:r w:rsidRPr="00C54346">
        <w:rPr>
          <w:rFonts w:ascii="Book Antiqua" w:eastAsia="等线" w:hAnsi="Book Antiqua" w:cs="Times New Roman"/>
          <w:i/>
          <w:sz w:val="24"/>
          <w:szCs w:val="24"/>
          <w:lang w:eastAsia="zh-CN"/>
        </w:rPr>
        <w:t>Arthritis Care Res (Hoboken)</w:t>
      </w:r>
      <w:r w:rsidRPr="00C54346">
        <w:rPr>
          <w:rFonts w:ascii="Book Antiqua" w:eastAsia="等线" w:hAnsi="Book Antiqua" w:cs="Times New Roman"/>
          <w:sz w:val="24"/>
          <w:szCs w:val="24"/>
          <w:lang w:eastAsia="zh-CN"/>
        </w:rPr>
        <w:t xml:space="preserve"> 2015; </w:t>
      </w:r>
      <w:r w:rsidRPr="00C54346">
        <w:rPr>
          <w:rFonts w:ascii="Book Antiqua" w:eastAsia="等线" w:hAnsi="Book Antiqua" w:cs="Times New Roman"/>
          <w:b/>
          <w:sz w:val="24"/>
          <w:szCs w:val="24"/>
          <w:lang w:eastAsia="zh-CN"/>
        </w:rPr>
        <w:t>67</w:t>
      </w:r>
      <w:r w:rsidRPr="00C54346">
        <w:rPr>
          <w:rFonts w:ascii="Book Antiqua" w:eastAsia="等线" w:hAnsi="Book Antiqua" w:cs="Times New Roman"/>
          <w:sz w:val="24"/>
          <w:szCs w:val="24"/>
          <w:lang w:eastAsia="zh-CN"/>
        </w:rPr>
        <w:t>: 996-1003 [PMID: 25604329 DOI: 10.1002/acr.22546]</w:t>
      </w:r>
    </w:p>
    <w:p w14:paraId="4F192CB3"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 </w:t>
      </w:r>
      <w:r w:rsidRPr="00C54346">
        <w:rPr>
          <w:rFonts w:ascii="Book Antiqua" w:eastAsia="等线" w:hAnsi="Book Antiqua" w:cs="Times New Roman"/>
          <w:b/>
          <w:sz w:val="24"/>
          <w:szCs w:val="24"/>
          <w:lang w:eastAsia="zh-CN"/>
        </w:rPr>
        <w:t>Tu P</w:t>
      </w:r>
      <w:r w:rsidRPr="00C54346">
        <w:rPr>
          <w:rFonts w:ascii="Book Antiqua" w:eastAsia="等线" w:hAnsi="Book Antiqua" w:cs="Times New Roman"/>
          <w:sz w:val="24"/>
          <w:szCs w:val="24"/>
          <w:lang w:eastAsia="zh-CN"/>
        </w:rPr>
        <w:t xml:space="preserve">. Heel Pain: Diagnosis and Management. </w:t>
      </w:r>
      <w:r w:rsidRPr="00C54346">
        <w:rPr>
          <w:rFonts w:ascii="Book Antiqua" w:eastAsia="等线" w:hAnsi="Book Antiqua" w:cs="Times New Roman"/>
          <w:i/>
          <w:sz w:val="24"/>
          <w:szCs w:val="24"/>
          <w:lang w:eastAsia="zh-CN"/>
        </w:rPr>
        <w:t>Am Fam Physician</w:t>
      </w:r>
      <w:r w:rsidRPr="00C54346">
        <w:rPr>
          <w:rFonts w:ascii="Book Antiqua" w:eastAsia="等线" w:hAnsi="Book Antiqua" w:cs="Times New Roman"/>
          <w:sz w:val="24"/>
          <w:szCs w:val="24"/>
          <w:lang w:eastAsia="zh-CN"/>
        </w:rPr>
        <w:t xml:space="preserve"> 2018; </w:t>
      </w:r>
      <w:r w:rsidRPr="00C54346">
        <w:rPr>
          <w:rFonts w:ascii="Book Antiqua" w:eastAsia="等线" w:hAnsi="Book Antiqua" w:cs="Times New Roman"/>
          <w:b/>
          <w:sz w:val="24"/>
          <w:szCs w:val="24"/>
          <w:lang w:eastAsia="zh-CN"/>
        </w:rPr>
        <w:t>97</w:t>
      </w:r>
      <w:r w:rsidRPr="00C54346">
        <w:rPr>
          <w:rFonts w:ascii="Book Antiqua" w:eastAsia="等线" w:hAnsi="Book Antiqua" w:cs="Times New Roman"/>
          <w:sz w:val="24"/>
          <w:szCs w:val="24"/>
          <w:lang w:eastAsia="zh-CN"/>
        </w:rPr>
        <w:t>: 86-93 [PMID: 29365222]</w:t>
      </w:r>
    </w:p>
    <w:p w14:paraId="13D49FA7"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 </w:t>
      </w:r>
      <w:r w:rsidRPr="00C54346">
        <w:rPr>
          <w:rFonts w:ascii="Book Antiqua" w:eastAsia="等线" w:hAnsi="Book Antiqua" w:cs="Times New Roman"/>
          <w:b/>
          <w:sz w:val="24"/>
          <w:szCs w:val="24"/>
          <w:lang w:eastAsia="zh-CN"/>
        </w:rPr>
        <w:t>Thomas JL</w:t>
      </w:r>
      <w:r w:rsidRPr="00C54346">
        <w:rPr>
          <w:rFonts w:ascii="Book Antiqua" w:eastAsia="等线" w:hAnsi="Book Antiqua" w:cs="Times New Roman"/>
          <w:sz w:val="24"/>
          <w:szCs w:val="24"/>
          <w:lang w:eastAsia="zh-CN"/>
        </w:rPr>
        <w:t xml:space="preserve">, Christensen JC, Kravitz SR, Mendicino RW, Schuberth JM, Vanore JV, Weil LS Sr, Zlotoff HJ, Bouché R, Baker J; American College of Foot and Ankle Surgeons heel pain committee. The diagnosis and treatment of heel pain: a clinical practice guideline-revision 2010. </w:t>
      </w:r>
      <w:r w:rsidRPr="00C54346">
        <w:rPr>
          <w:rFonts w:ascii="Book Antiqua" w:eastAsia="等线" w:hAnsi="Book Antiqua" w:cs="Times New Roman"/>
          <w:i/>
          <w:sz w:val="24"/>
          <w:szCs w:val="24"/>
          <w:lang w:eastAsia="zh-CN"/>
        </w:rPr>
        <w:t>J Foot Ankle Surg</w:t>
      </w:r>
      <w:r w:rsidRPr="00C54346">
        <w:rPr>
          <w:rFonts w:ascii="Book Antiqua" w:eastAsia="等线" w:hAnsi="Book Antiqua" w:cs="Times New Roman"/>
          <w:sz w:val="24"/>
          <w:szCs w:val="24"/>
          <w:lang w:eastAsia="zh-CN"/>
        </w:rPr>
        <w:t xml:space="preserve"> 2010; </w:t>
      </w:r>
      <w:r w:rsidRPr="00C54346">
        <w:rPr>
          <w:rFonts w:ascii="Book Antiqua" w:eastAsia="等线" w:hAnsi="Book Antiqua" w:cs="Times New Roman"/>
          <w:b/>
          <w:sz w:val="24"/>
          <w:szCs w:val="24"/>
          <w:lang w:eastAsia="zh-CN"/>
        </w:rPr>
        <w:t>49</w:t>
      </w:r>
      <w:r w:rsidRPr="00C54346">
        <w:rPr>
          <w:rFonts w:ascii="Book Antiqua" w:eastAsia="等线" w:hAnsi="Book Antiqua" w:cs="Times New Roman"/>
          <w:sz w:val="24"/>
          <w:szCs w:val="24"/>
          <w:lang w:eastAsia="zh-CN"/>
        </w:rPr>
        <w:t>: S1-19 [PMID: 20439021 DOI: 10.1053/j.jfas.2010.01.001]</w:t>
      </w:r>
    </w:p>
    <w:p w14:paraId="5EFD8E3A"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5 </w:t>
      </w:r>
      <w:r w:rsidRPr="00C54346">
        <w:rPr>
          <w:rFonts w:ascii="Book Antiqua" w:eastAsia="等线" w:hAnsi="Book Antiqua" w:cs="Times New Roman"/>
          <w:b/>
          <w:sz w:val="24"/>
          <w:szCs w:val="24"/>
          <w:lang w:eastAsia="zh-CN"/>
        </w:rPr>
        <w:t>Lareau CR</w:t>
      </w:r>
      <w:r w:rsidRPr="00C54346">
        <w:rPr>
          <w:rFonts w:ascii="Book Antiqua" w:eastAsia="等线" w:hAnsi="Book Antiqua" w:cs="Times New Roman"/>
          <w:sz w:val="24"/>
          <w:szCs w:val="24"/>
          <w:lang w:eastAsia="zh-CN"/>
        </w:rPr>
        <w:t xml:space="preserve">, Sawyer GA, Wang JH, DiGiovanni CW. Plantar and medial heel pain: diagnosis and management. </w:t>
      </w:r>
      <w:r w:rsidRPr="00C54346">
        <w:rPr>
          <w:rFonts w:ascii="Book Antiqua" w:eastAsia="等线" w:hAnsi="Book Antiqua" w:cs="Times New Roman"/>
          <w:i/>
          <w:sz w:val="24"/>
          <w:szCs w:val="24"/>
          <w:lang w:eastAsia="zh-CN"/>
        </w:rPr>
        <w:t>J Am Acad Orthop Surg</w:t>
      </w:r>
      <w:r w:rsidRPr="00C54346">
        <w:rPr>
          <w:rFonts w:ascii="Book Antiqua" w:eastAsia="等线" w:hAnsi="Book Antiqua" w:cs="Times New Roman"/>
          <w:sz w:val="24"/>
          <w:szCs w:val="24"/>
          <w:lang w:eastAsia="zh-CN"/>
        </w:rPr>
        <w:t xml:space="preserve"> 2014; </w:t>
      </w:r>
      <w:r w:rsidRPr="00C54346">
        <w:rPr>
          <w:rFonts w:ascii="Book Antiqua" w:eastAsia="等线" w:hAnsi="Book Antiqua" w:cs="Times New Roman"/>
          <w:b/>
          <w:sz w:val="24"/>
          <w:szCs w:val="24"/>
          <w:lang w:eastAsia="zh-CN"/>
        </w:rPr>
        <w:t>22</w:t>
      </w:r>
      <w:r w:rsidRPr="00C54346">
        <w:rPr>
          <w:rFonts w:ascii="Book Antiqua" w:eastAsia="等线" w:hAnsi="Book Antiqua" w:cs="Times New Roman"/>
          <w:sz w:val="24"/>
          <w:szCs w:val="24"/>
          <w:lang w:eastAsia="zh-CN"/>
        </w:rPr>
        <w:t>: 372-380 [PMID: 24860133 DOI: 10.5435/JAAOS-22-06-372]</w:t>
      </w:r>
    </w:p>
    <w:p w14:paraId="404628A1"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6 </w:t>
      </w:r>
      <w:r w:rsidRPr="00C54346">
        <w:rPr>
          <w:rFonts w:ascii="Book Antiqua" w:eastAsia="等线" w:hAnsi="Book Antiqua" w:cs="Times New Roman"/>
          <w:b/>
          <w:sz w:val="24"/>
          <w:szCs w:val="24"/>
          <w:lang w:eastAsia="zh-CN"/>
        </w:rPr>
        <w:t>Buchbinder R</w:t>
      </w:r>
      <w:r w:rsidRPr="00C54346">
        <w:rPr>
          <w:rFonts w:ascii="Book Antiqua" w:eastAsia="等线" w:hAnsi="Book Antiqua" w:cs="Times New Roman"/>
          <w:sz w:val="24"/>
          <w:szCs w:val="24"/>
          <w:lang w:eastAsia="zh-CN"/>
        </w:rPr>
        <w:t xml:space="preserve">. Clinical practice. Plantar fasciitis. </w:t>
      </w:r>
      <w:r w:rsidRPr="00C54346">
        <w:rPr>
          <w:rFonts w:ascii="Book Antiqua" w:eastAsia="等线" w:hAnsi="Book Antiqua" w:cs="Times New Roman"/>
          <w:i/>
          <w:sz w:val="24"/>
          <w:szCs w:val="24"/>
          <w:lang w:eastAsia="zh-CN"/>
        </w:rPr>
        <w:t>N Engl J Med</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350</w:t>
      </w:r>
      <w:r w:rsidRPr="00C54346">
        <w:rPr>
          <w:rFonts w:ascii="Book Antiqua" w:eastAsia="等线" w:hAnsi="Book Antiqua" w:cs="Times New Roman"/>
          <w:sz w:val="24"/>
          <w:szCs w:val="24"/>
          <w:lang w:eastAsia="zh-CN"/>
        </w:rPr>
        <w:t>: 2159-2166 [PMID: 15152061 DOI: 10.1056/NEJMcp032745]</w:t>
      </w:r>
    </w:p>
    <w:p w14:paraId="5E916EFF"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7 </w:t>
      </w:r>
      <w:r w:rsidRPr="00C54346">
        <w:rPr>
          <w:rFonts w:ascii="Book Antiqua" w:eastAsia="等线" w:hAnsi="Book Antiqua" w:cs="Times New Roman"/>
          <w:b/>
          <w:sz w:val="24"/>
          <w:szCs w:val="24"/>
          <w:lang w:eastAsia="zh-CN"/>
        </w:rPr>
        <w:t>van Leeuwen KD</w:t>
      </w:r>
      <w:r w:rsidRPr="00C54346">
        <w:rPr>
          <w:rFonts w:ascii="Book Antiqua" w:eastAsia="等线" w:hAnsi="Book Antiqua" w:cs="Times New Roman"/>
          <w:sz w:val="24"/>
          <w:szCs w:val="24"/>
          <w:lang w:eastAsia="zh-CN"/>
        </w:rPr>
        <w:t xml:space="preserve">, Rogers J, Winzenberg T, van Middelkoop M. Higher body mass index is associated with plantar fasciopathy/'plantar fasciitis': systematic review and meta-analysis of various clinical and imaging risk factors. </w:t>
      </w:r>
      <w:r w:rsidRPr="00C54346">
        <w:rPr>
          <w:rFonts w:ascii="Book Antiqua" w:eastAsia="等线" w:hAnsi="Book Antiqua" w:cs="Times New Roman"/>
          <w:i/>
          <w:sz w:val="24"/>
          <w:szCs w:val="24"/>
          <w:lang w:eastAsia="zh-CN"/>
        </w:rPr>
        <w:t>Br J Sports Med</w:t>
      </w:r>
      <w:r w:rsidRPr="00C54346">
        <w:rPr>
          <w:rFonts w:ascii="Book Antiqua" w:eastAsia="等线" w:hAnsi="Book Antiqua" w:cs="Times New Roman"/>
          <w:sz w:val="24"/>
          <w:szCs w:val="24"/>
          <w:lang w:eastAsia="zh-CN"/>
        </w:rPr>
        <w:t xml:space="preserve"> 2016; </w:t>
      </w:r>
      <w:r w:rsidRPr="00C54346">
        <w:rPr>
          <w:rFonts w:ascii="Book Antiqua" w:eastAsia="等线" w:hAnsi="Book Antiqua" w:cs="Times New Roman"/>
          <w:b/>
          <w:sz w:val="24"/>
          <w:szCs w:val="24"/>
          <w:lang w:eastAsia="zh-CN"/>
        </w:rPr>
        <w:t>50</w:t>
      </w:r>
      <w:r w:rsidRPr="00C54346">
        <w:rPr>
          <w:rFonts w:ascii="Book Antiqua" w:eastAsia="等线" w:hAnsi="Book Antiqua" w:cs="Times New Roman"/>
          <w:sz w:val="24"/>
          <w:szCs w:val="24"/>
          <w:lang w:eastAsia="zh-CN"/>
        </w:rPr>
        <w:t>: 972-981 [PMID: 26644427 DOI: 10.1136/bjsports-2015-094695]</w:t>
      </w:r>
    </w:p>
    <w:p w14:paraId="0C5C038F"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8 </w:t>
      </w:r>
      <w:r w:rsidRPr="00C54346">
        <w:rPr>
          <w:rFonts w:ascii="Book Antiqua" w:eastAsia="等线" w:hAnsi="Book Antiqua" w:cs="Times New Roman"/>
          <w:b/>
          <w:sz w:val="24"/>
          <w:szCs w:val="24"/>
          <w:lang w:eastAsia="zh-CN"/>
        </w:rPr>
        <w:t>Irving DB</w:t>
      </w:r>
      <w:r w:rsidRPr="00C54346">
        <w:rPr>
          <w:rFonts w:ascii="Book Antiqua" w:eastAsia="等线" w:hAnsi="Book Antiqua" w:cs="Times New Roman"/>
          <w:sz w:val="24"/>
          <w:szCs w:val="24"/>
          <w:lang w:eastAsia="zh-CN"/>
        </w:rPr>
        <w:t xml:space="preserve">, Cook JL, Young MA, Menz HB. Obesity and pronated foot type may increase the risk of chronic plantar heel pain: a matched case-control study. </w:t>
      </w:r>
      <w:r w:rsidRPr="00C54346">
        <w:rPr>
          <w:rFonts w:ascii="Book Antiqua" w:eastAsia="等线" w:hAnsi="Book Antiqua" w:cs="Times New Roman"/>
          <w:i/>
          <w:sz w:val="24"/>
          <w:szCs w:val="24"/>
          <w:lang w:eastAsia="zh-CN"/>
        </w:rPr>
        <w:t>BMC Musculoskelet Disord</w:t>
      </w:r>
      <w:r w:rsidRPr="00C54346">
        <w:rPr>
          <w:rFonts w:ascii="Book Antiqua" w:eastAsia="等线" w:hAnsi="Book Antiqua" w:cs="Times New Roman"/>
          <w:sz w:val="24"/>
          <w:szCs w:val="24"/>
          <w:lang w:eastAsia="zh-CN"/>
        </w:rPr>
        <w:t xml:space="preserve"> 2007; </w:t>
      </w:r>
      <w:r w:rsidRPr="00C54346">
        <w:rPr>
          <w:rFonts w:ascii="Book Antiqua" w:eastAsia="等线" w:hAnsi="Book Antiqua" w:cs="Times New Roman"/>
          <w:b/>
          <w:sz w:val="24"/>
          <w:szCs w:val="24"/>
          <w:lang w:eastAsia="zh-CN"/>
        </w:rPr>
        <w:t>8</w:t>
      </w:r>
      <w:r w:rsidRPr="00C54346">
        <w:rPr>
          <w:rFonts w:ascii="Book Antiqua" w:eastAsia="等线" w:hAnsi="Book Antiqua" w:cs="Times New Roman"/>
          <w:sz w:val="24"/>
          <w:szCs w:val="24"/>
          <w:lang w:eastAsia="zh-CN"/>
        </w:rPr>
        <w:t>: 41 [PMID: 17506905 DOI: 10.1186/1471-2474-8-41]</w:t>
      </w:r>
    </w:p>
    <w:p w14:paraId="41012D09"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9 </w:t>
      </w:r>
      <w:r w:rsidRPr="00C54346">
        <w:rPr>
          <w:rFonts w:ascii="Book Antiqua" w:eastAsia="等线" w:hAnsi="Book Antiqua" w:cs="Times New Roman"/>
          <w:b/>
          <w:sz w:val="24"/>
          <w:szCs w:val="24"/>
          <w:lang w:eastAsia="zh-CN"/>
        </w:rPr>
        <w:t>Hill JJ Jr</w:t>
      </w:r>
      <w:r w:rsidRPr="00C54346">
        <w:rPr>
          <w:rFonts w:ascii="Book Antiqua" w:eastAsia="等线" w:hAnsi="Book Antiqua" w:cs="Times New Roman"/>
          <w:sz w:val="24"/>
          <w:szCs w:val="24"/>
          <w:lang w:eastAsia="zh-CN"/>
        </w:rPr>
        <w:t xml:space="preserve">, Cutting PJ. Heel pain and body weight. </w:t>
      </w:r>
      <w:r w:rsidRPr="00C54346">
        <w:rPr>
          <w:rFonts w:ascii="Book Antiqua" w:eastAsia="等线" w:hAnsi="Book Antiqua" w:cs="Times New Roman"/>
          <w:i/>
          <w:sz w:val="24"/>
          <w:szCs w:val="24"/>
          <w:lang w:eastAsia="zh-CN"/>
        </w:rPr>
        <w:t>Foot Ankle</w:t>
      </w:r>
      <w:r w:rsidRPr="00C54346">
        <w:rPr>
          <w:rFonts w:ascii="Book Antiqua" w:eastAsia="等线" w:hAnsi="Book Antiqua" w:cs="Times New Roman"/>
          <w:sz w:val="24"/>
          <w:szCs w:val="24"/>
          <w:lang w:eastAsia="zh-CN"/>
        </w:rPr>
        <w:t xml:space="preserve"> 1989; </w:t>
      </w:r>
      <w:r w:rsidRPr="00C54346">
        <w:rPr>
          <w:rFonts w:ascii="Book Antiqua" w:eastAsia="等线" w:hAnsi="Book Antiqua" w:cs="Times New Roman"/>
          <w:b/>
          <w:sz w:val="24"/>
          <w:szCs w:val="24"/>
          <w:lang w:eastAsia="zh-CN"/>
        </w:rPr>
        <w:t>9</w:t>
      </w:r>
      <w:r w:rsidRPr="00C54346">
        <w:rPr>
          <w:rFonts w:ascii="Book Antiqua" w:eastAsia="等线" w:hAnsi="Book Antiqua" w:cs="Times New Roman"/>
          <w:sz w:val="24"/>
          <w:szCs w:val="24"/>
          <w:lang w:eastAsia="zh-CN"/>
        </w:rPr>
        <w:t>: 254-256 [PMID: 2731839 DOI: 10.1177/107110078900900509]</w:t>
      </w:r>
    </w:p>
    <w:p w14:paraId="652992E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0 </w:t>
      </w:r>
      <w:r w:rsidRPr="00C54346">
        <w:rPr>
          <w:rFonts w:ascii="Book Antiqua" w:eastAsia="等线" w:hAnsi="Book Antiqua" w:cs="Times New Roman"/>
          <w:b/>
          <w:sz w:val="24"/>
          <w:szCs w:val="24"/>
          <w:lang w:eastAsia="zh-CN"/>
        </w:rPr>
        <w:t>Fuller EA</w:t>
      </w:r>
      <w:r w:rsidRPr="00C54346">
        <w:rPr>
          <w:rFonts w:ascii="Book Antiqua" w:eastAsia="等线" w:hAnsi="Book Antiqua" w:cs="Times New Roman"/>
          <w:sz w:val="24"/>
          <w:szCs w:val="24"/>
          <w:lang w:eastAsia="zh-CN"/>
        </w:rPr>
        <w:t xml:space="preserve">. The windlass mechanism of the foot. A mechanical model to explain pathology. </w:t>
      </w:r>
      <w:r w:rsidRPr="00C54346">
        <w:rPr>
          <w:rFonts w:ascii="Book Antiqua" w:eastAsia="等线" w:hAnsi="Book Antiqua" w:cs="Times New Roman"/>
          <w:i/>
          <w:sz w:val="24"/>
          <w:szCs w:val="24"/>
          <w:lang w:eastAsia="zh-CN"/>
        </w:rPr>
        <w:t>J Am Podiatr Med Assoc</w:t>
      </w:r>
      <w:r w:rsidRPr="00C54346">
        <w:rPr>
          <w:rFonts w:ascii="Book Antiqua" w:eastAsia="等线" w:hAnsi="Book Antiqua" w:cs="Times New Roman"/>
          <w:sz w:val="24"/>
          <w:szCs w:val="24"/>
          <w:lang w:eastAsia="zh-CN"/>
        </w:rPr>
        <w:t xml:space="preserve"> 2000; </w:t>
      </w:r>
      <w:r w:rsidRPr="00C54346">
        <w:rPr>
          <w:rFonts w:ascii="Book Antiqua" w:eastAsia="等线" w:hAnsi="Book Antiqua" w:cs="Times New Roman"/>
          <w:b/>
          <w:sz w:val="24"/>
          <w:szCs w:val="24"/>
          <w:lang w:eastAsia="zh-CN"/>
        </w:rPr>
        <w:t>90</w:t>
      </w:r>
      <w:r w:rsidRPr="00C54346">
        <w:rPr>
          <w:rFonts w:ascii="Book Antiqua" w:eastAsia="等线" w:hAnsi="Book Antiqua" w:cs="Times New Roman"/>
          <w:sz w:val="24"/>
          <w:szCs w:val="24"/>
          <w:lang w:eastAsia="zh-CN"/>
        </w:rPr>
        <w:t xml:space="preserve">: 35-46 [PMID: 10659531 DOI: </w:t>
      </w:r>
      <w:r w:rsidRPr="00C54346">
        <w:rPr>
          <w:rFonts w:ascii="Book Antiqua" w:eastAsia="等线" w:hAnsi="Book Antiqua" w:cs="Times New Roman"/>
          <w:sz w:val="24"/>
          <w:szCs w:val="24"/>
          <w:lang w:eastAsia="zh-CN"/>
        </w:rPr>
        <w:lastRenderedPageBreak/>
        <w:t>10.7547/87507315-90-1-35]</w:t>
      </w:r>
    </w:p>
    <w:p w14:paraId="06F67414"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1 </w:t>
      </w:r>
      <w:r w:rsidRPr="00C54346">
        <w:rPr>
          <w:rFonts w:ascii="Book Antiqua" w:eastAsia="等线" w:hAnsi="Book Antiqua" w:cs="Times New Roman"/>
          <w:b/>
          <w:sz w:val="24"/>
          <w:szCs w:val="24"/>
          <w:lang w:eastAsia="zh-CN"/>
        </w:rPr>
        <w:t>Bolívar YA</w:t>
      </w:r>
      <w:r w:rsidRPr="00C54346">
        <w:rPr>
          <w:rFonts w:ascii="Book Antiqua" w:eastAsia="等线" w:hAnsi="Book Antiqua" w:cs="Times New Roman"/>
          <w:sz w:val="24"/>
          <w:szCs w:val="24"/>
          <w:lang w:eastAsia="zh-CN"/>
        </w:rPr>
        <w:t xml:space="preserve">, Munuera PV, Padillo JP. Relationship between tightness of the posterior muscles of the lower limb and plantar fasciitis.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2013; </w:t>
      </w:r>
      <w:r w:rsidRPr="00C54346">
        <w:rPr>
          <w:rFonts w:ascii="Book Antiqua" w:eastAsia="等线" w:hAnsi="Book Antiqua" w:cs="Times New Roman"/>
          <w:b/>
          <w:sz w:val="24"/>
          <w:szCs w:val="24"/>
          <w:lang w:eastAsia="zh-CN"/>
        </w:rPr>
        <w:t>34</w:t>
      </w:r>
      <w:r w:rsidRPr="00C54346">
        <w:rPr>
          <w:rFonts w:ascii="Book Antiqua" w:eastAsia="等线" w:hAnsi="Book Antiqua" w:cs="Times New Roman"/>
          <w:sz w:val="24"/>
          <w:szCs w:val="24"/>
          <w:lang w:eastAsia="zh-CN"/>
        </w:rPr>
        <w:t>: 42-48 [PMID: 23386760 DOI: 10.1177/1071100712459173]</w:t>
      </w:r>
    </w:p>
    <w:p w14:paraId="37CFDEE9"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2 </w:t>
      </w:r>
      <w:r w:rsidRPr="00C54346">
        <w:rPr>
          <w:rFonts w:ascii="Book Antiqua" w:eastAsia="等线" w:hAnsi="Book Antiqua" w:cs="Times New Roman"/>
          <w:b/>
          <w:sz w:val="24"/>
          <w:szCs w:val="24"/>
          <w:lang w:eastAsia="zh-CN"/>
        </w:rPr>
        <w:t>Carlson RE</w:t>
      </w:r>
      <w:r w:rsidRPr="00C54346">
        <w:rPr>
          <w:rFonts w:ascii="Book Antiqua" w:eastAsia="等线" w:hAnsi="Book Antiqua" w:cs="Times New Roman"/>
          <w:sz w:val="24"/>
          <w:szCs w:val="24"/>
          <w:lang w:eastAsia="zh-CN"/>
        </w:rPr>
        <w:t xml:space="preserve">, Fleming LL, Hutton WC. The biomechanical relationship between the tendoachilles, plantar fascia and metatarsophalangeal joint dorsiflexion angle.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2000; </w:t>
      </w:r>
      <w:r w:rsidRPr="00C54346">
        <w:rPr>
          <w:rFonts w:ascii="Book Antiqua" w:eastAsia="等线" w:hAnsi="Book Antiqua" w:cs="Times New Roman"/>
          <w:b/>
          <w:sz w:val="24"/>
          <w:szCs w:val="24"/>
          <w:lang w:eastAsia="zh-CN"/>
        </w:rPr>
        <w:t>21</w:t>
      </w:r>
      <w:r w:rsidRPr="00C54346">
        <w:rPr>
          <w:rFonts w:ascii="Book Antiqua" w:eastAsia="等线" w:hAnsi="Book Antiqua" w:cs="Times New Roman"/>
          <w:sz w:val="24"/>
          <w:szCs w:val="24"/>
          <w:lang w:eastAsia="zh-CN"/>
        </w:rPr>
        <w:t>: 18-25 [PMID: 10710257 DOI: 10.1177/107110070002100104]</w:t>
      </w:r>
    </w:p>
    <w:p w14:paraId="3CA75A99"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3 </w:t>
      </w:r>
      <w:r w:rsidRPr="00C54346">
        <w:rPr>
          <w:rFonts w:ascii="Book Antiqua" w:eastAsia="等线" w:hAnsi="Book Antiqua" w:cs="Times New Roman"/>
          <w:b/>
          <w:sz w:val="24"/>
          <w:szCs w:val="24"/>
          <w:lang w:eastAsia="zh-CN"/>
        </w:rPr>
        <w:t>Erdemir A</w:t>
      </w:r>
      <w:r w:rsidRPr="00C54346">
        <w:rPr>
          <w:rFonts w:ascii="Book Antiqua" w:eastAsia="等线" w:hAnsi="Book Antiqua" w:cs="Times New Roman"/>
          <w:sz w:val="24"/>
          <w:szCs w:val="24"/>
          <w:lang w:eastAsia="zh-CN"/>
        </w:rPr>
        <w:t xml:space="preserve">, Hamel AJ, Fauth AR, Piazza SJ, Sharkey NA. Dynamic loading of the plantar aponeurosis in walking.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86</w:t>
      </w:r>
      <w:r w:rsidRPr="00C54346">
        <w:rPr>
          <w:rFonts w:ascii="Book Antiqua" w:eastAsia="等线" w:hAnsi="Book Antiqua" w:cs="Times New Roman"/>
          <w:sz w:val="24"/>
          <w:szCs w:val="24"/>
          <w:lang w:eastAsia="zh-CN"/>
        </w:rPr>
        <w:t>: 546-552 [PMID: 14996881]</w:t>
      </w:r>
    </w:p>
    <w:p w14:paraId="7B4B8422"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4 </w:t>
      </w:r>
      <w:r w:rsidRPr="00C54346">
        <w:rPr>
          <w:rFonts w:ascii="Book Antiqua" w:eastAsia="等线" w:hAnsi="Book Antiqua" w:cs="Times New Roman"/>
          <w:b/>
          <w:sz w:val="24"/>
          <w:szCs w:val="24"/>
          <w:lang w:eastAsia="zh-CN"/>
        </w:rPr>
        <w:t>Bolgla LA</w:t>
      </w:r>
      <w:r w:rsidRPr="00C54346">
        <w:rPr>
          <w:rFonts w:ascii="Book Antiqua" w:eastAsia="等线" w:hAnsi="Book Antiqua" w:cs="Times New Roman"/>
          <w:sz w:val="24"/>
          <w:szCs w:val="24"/>
          <w:lang w:eastAsia="zh-CN"/>
        </w:rPr>
        <w:t xml:space="preserve">, Malone TR. Plantar fasciitis and the windlass mechanism: a biomechanical link to clinical practice. </w:t>
      </w:r>
      <w:r w:rsidRPr="00C54346">
        <w:rPr>
          <w:rFonts w:ascii="Book Antiqua" w:eastAsia="等线" w:hAnsi="Book Antiqua" w:cs="Times New Roman"/>
          <w:i/>
          <w:sz w:val="24"/>
          <w:szCs w:val="24"/>
          <w:lang w:eastAsia="zh-CN"/>
        </w:rPr>
        <w:t>J Athl Train</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39</w:t>
      </w:r>
      <w:r w:rsidRPr="00C54346">
        <w:rPr>
          <w:rFonts w:ascii="Book Antiqua" w:eastAsia="等线" w:hAnsi="Book Antiqua" w:cs="Times New Roman"/>
          <w:sz w:val="24"/>
          <w:szCs w:val="24"/>
          <w:lang w:eastAsia="zh-CN"/>
        </w:rPr>
        <w:t>: 77-82 [PMID: 16558682]</w:t>
      </w:r>
    </w:p>
    <w:p w14:paraId="1B19036A"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5 </w:t>
      </w:r>
      <w:r w:rsidRPr="00C54346">
        <w:rPr>
          <w:rFonts w:ascii="Book Antiqua" w:eastAsia="等线" w:hAnsi="Book Antiqua" w:cs="Times New Roman"/>
          <w:b/>
          <w:sz w:val="24"/>
          <w:szCs w:val="24"/>
          <w:lang w:eastAsia="zh-CN"/>
        </w:rPr>
        <w:t>Sweeting D</w:t>
      </w:r>
      <w:r w:rsidRPr="00C54346">
        <w:rPr>
          <w:rFonts w:ascii="Book Antiqua" w:eastAsia="等线" w:hAnsi="Book Antiqua" w:cs="Times New Roman"/>
          <w:sz w:val="24"/>
          <w:szCs w:val="24"/>
          <w:lang w:eastAsia="zh-CN"/>
        </w:rPr>
        <w:t xml:space="preserve">, Parish B, Hooper L, Chester R. The effectiveness of manual stretching in the treatment of plantar heel pain: a systematic review. </w:t>
      </w:r>
      <w:r w:rsidRPr="00C54346">
        <w:rPr>
          <w:rFonts w:ascii="Book Antiqua" w:eastAsia="等线" w:hAnsi="Book Antiqua" w:cs="Times New Roman"/>
          <w:i/>
          <w:sz w:val="24"/>
          <w:szCs w:val="24"/>
          <w:lang w:eastAsia="zh-CN"/>
        </w:rPr>
        <w:t>J Foot Ankle Res</w:t>
      </w:r>
      <w:r w:rsidRPr="00C54346">
        <w:rPr>
          <w:rFonts w:ascii="Book Antiqua" w:eastAsia="等线" w:hAnsi="Book Antiqua" w:cs="Times New Roman"/>
          <w:sz w:val="24"/>
          <w:szCs w:val="24"/>
          <w:lang w:eastAsia="zh-CN"/>
        </w:rPr>
        <w:t xml:space="preserve"> 2011; </w:t>
      </w:r>
      <w:r w:rsidRPr="00C54346">
        <w:rPr>
          <w:rFonts w:ascii="Book Antiqua" w:eastAsia="等线" w:hAnsi="Book Antiqua" w:cs="Times New Roman"/>
          <w:b/>
          <w:sz w:val="24"/>
          <w:szCs w:val="24"/>
          <w:lang w:eastAsia="zh-CN"/>
        </w:rPr>
        <w:t>4</w:t>
      </w:r>
      <w:r w:rsidRPr="00C54346">
        <w:rPr>
          <w:rFonts w:ascii="Book Antiqua" w:eastAsia="等线" w:hAnsi="Book Antiqua" w:cs="Times New Roman"/>
          <w:sz w:val="24"/>
          <w:szCs w:val="24"/>
          <w:lang w:eastAsia="zh-CN"/>
        </w:rPr>
        <w:t>: 19 [PMID: 21703003 DOI: 10.1186/1757-1146-4-19]</w:t>
      </w:r>
    </w:p>
    <w:p w14:paraId="29A4C51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6 </w:t>
      </w:r>
      <w:r w:rsidRPr="00C54346">
        <w:rPr>
          <w:rFonts w:ascii="Book Antiqua" w:eastAsia="等线" w:hAnsi="Book Antiqua" w:cs="Times New Roman"/>
          <w:b/>
          <w:sz w:val="24"/>
          <w:szCs w:val="24"/>
          <w:lang w:eastAsia="zh-CN"/>
        </w:rPr>
        <w:t>Digiovanni BF</w:t>
      </w:r>
      <w:r w:rsidRPr="00C54346">
        <w:rPr>
          <w:rFonts w:ascii="Book Antiqua" w:eastAsia="等线" w:hAnsi="Book Antiqua" w:cs="Times New Roman"/>
          <w:sz w:val="24"/>
          <w:szCs w:val="24"/>
          <w:lang w:eastAsia="zh-CN"/>
        </w:rPr>
        <w:t xml:space="preserve">, Nawoczenski DA, Malay DP, Graci PA, Williams TT, Wilding GE, Baumhauer JF. Plantar fascia-specific stretching exercise improves outcomes in patients with chronic plantar fasciitis. A prospective clinical trial with two-year follow-up.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6; </w:t>
      </w:r>
      <w:r w:rsidRPr="00C54346">
        <w:rPr>
          <w:rFonts w:ascii="Book Antiqua" w:eastAsia="等线" w:hAnsi="Book Antiqua" w:cs="Times New Roman"/>
          <w:b/>
          <w:sz w:val="24"/>
          <w:szCs w:val="24"/>
          <w:lang w:eastAsia="zh-CN"/>
        </w:rPr>
        <w:t>88</w:t>
      </w:r>
      <w:r w:rsidRPr="00C54346">
        <w:rPr>
          <w:rFonts w:ascii="Book Antiqua" w:eastAsia="等线" w:hAnsi="Book Antiqua" w:cs="Times New Roman"/>
          <w:sz w:val="24"/>
          <w:szCs w:val="24"/>
          <w:lang w:eastAsia="zh-CN"/>
        </w:rPr>
        <w:t>: 1775-1781 [PMID: 16882901 DOI: 10.2106/JBJS.E.01281]</w:t>
      </w:r>
    </w:p>
    <w:p w14:paraId="312AA794"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7 </w:t>
      </w:r>
      <w:r w:rsidRPr="00C54346">
        <w:rPr>
          <w:rFonts w:ascii="Book Antiqua" w:eastAsia="等线" w:hAnsi="Book Antiqua" w:cs="Times New Roman"/>
          <w:b/>
          <w:sz w:val="24"/>
          <w:szCs w:val="24"/>
          <w:lang w:eastAsia="zh-CN"/>
        </w:rPr>
        <w:t>DiGiovanni BF</w:t>
      </w:r>
      <w:r w:rsidRPr="00C54346">
        <w:rPr>
          <w:rFonts w:ascii="Book Antiqua" w:eastAsia="等线" w:hAnsi="Book Antiqua" w:cs="Times New Roman"/>
          <w:sz w:val="24"/>
          <w:szCs w:val="24"/>
          <w:lang w:eastAsia="zh-CN"/>
        </w:rPr>
        <w:t xml:space="preserve">, Nawoczenski DA, Lintal ME, Moore EA, Murray JC, Wilding GE, Baumhauer JF. Tissue-specific plantar fascia-stretching exercise enhances outcomes in patients with chronic heel pain. A prospective, randomized study.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3; </w:t>
      </w:r>
      <w:r w:rsidRPr="00C54346">
        <w:rPr>
          <w:rFonts w:ascii="Book Antiqua" w:eastAsia="等线" w:hAnsi="Book Antiqua" w:cs="Times New Roman"/>
          <w:b/>
          <w:sz w:val="24"/>
          <w:szCs w:val="24"/>
          <w:lang w:eastAsia="zh-CN"/>
        </w:rPr>
        <w:t>85</w:t>
      </w:r>
      <w:r w:rsidRPr="00C54346">
        <w:rPr>
          <w:rFonts w:ascii="Book Antiqua" w:eastAsia="等线" w:hAnsi="Book Antiqua" w:cs="Times New Roman"/>
          <w:sz w:val="24"/>
          <w:szCs w:val="24"/>
          <w:lang w:eastAsia="zh-CN"/>
        </w:rPr>
        <w:t>: 1270-1277 [PMID: 12851352]</w:t>
      </w:r>
    </w:p>
    <w:p w14:paraId="4C6B9B87"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8 </w:t>
      </w:r>
      <w:r w:rsidRPr="00C54346">
        <w:rPr>
          <w:rFonts w:ascii="Book Antiqua" w:eastAsia="等线" w:hAnsi="Book Antiqua" w:cs="Times New Roman"/>
          <w:b/>
          <w:sz w:val="24"/>
          <w:szCs w:val="24"/>
          <w:lang w:eastAsia="zh-CN"/>
        </w:rPr>
        <w:t>Lim AT</w:t>
      </w:r>
      <w:r w:rsidRPr="00C54346">
        <w:rPr>
          <w:rFonts w:ascii="Book Antiqua" w:eastAsia="等线" w:hAnsi="Book Antiqua" w:cs="Times New Roman"/>
          <w:sz w:val="24"/>
          <w:szCs w:val="24"/>
          <w:lang w:eastAsia="zh-CN"/>
        </w:rPr>
        <w:t xml:space="preserve">, How CH, Tan B. Management of plantar fasciitis in the outpatient setting. </w:t>
      </w:r>
      <w:r w:rsidRPr="00C54346">
        <w:rPr>
          <w:rFonts w:ascii="Book Antiqua" w:eastAsia="等线" w:hAnsi="Book Antiqua" w:cs="Times New Roman"/>
          <w:i/>
          <w:sz w:val="24"/>
          <w:szCs w:val="24"/>
          <w:lang w:eastAsia="zh-CN"/>
        </w:rPr>
        <w:t>Singapore Med J</w:t>
      </w:r>
      <w:r w:rsidRPr="00C54346">
        <w:rPr>
          <w:rFonts w:ascii="Book Antiqua" w:eastAsia="等线" w:hAnsi="Book Antiqua" w:cs="Times New Roman"/>
          <w:sz w:val="24"/>
          <w:szCs w:val="24"/>
          <w:lang w:eastAsia="zh-CN"/>
        </w:rPr>
        <w:t xml:space="preserve"> 2016; </w:t>
      </w:r>
      <w:r w:rsidRPr="00C54346">
        <w:rPr>
          <w:rFonts w:ascii="Book Antiqua" w:eastAsia="等线" w:hAnsi="Book Antiqua" w:cs="Times New Roman"/>
          <w:b/>
          <w:sz w:val="24"/>
          <w:szCs w:val="24"/>
          <w:lang w:eastAsia="zh-CN"/>
        </w:rPr>
        <w:t>57</w:t>
      </w:r>
      <w:r w:rsidRPr="00C54346">
        <w:rPr>
          <w:rFonts w:ascii="Book Antiqua" w:eastAsia="等线" w:hAnsi="Book Antiqua" w:cs="Times New Roman"/>
          <w:sz w:val="24"/>
          <w:szCs w:val="24"/>
          <w:lang w:eastAsia="zh-CN"/>
        </w:rPr>
        <w:t>: 168-70; quiz 171 [PMID: 27075037 DOI: 10.11622/smedj.2016069]</w:t>
      </w:r>
    </w:p>
    <w:p w14:paraId="573A5DD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19 </w:t>
      </w:r>
      <w:r w:rsidRPr="00C54346">
        <w:rPr>
          <w:rFonts w:ascii="Book Antiqua" w:eastAsia="等线" w:hAnsi="Book Antiqua" w:cs="Times New Roman"/>
          <w:b/>
          <w:sz w:val="24"/>
          <w:szCs w:val="24"/>
          <w:lang w:eastAsia="zh-CN"/>
        </w:rPr>
        <w:t>Brown JN</w:t>
      </w:r>
      <w:r w:rsidRPr="00C54346">
        <w:rPr>
          <w:rFonts w:ascii="Book Antiqua" w:eastAsia="等线" w:hAnsi="Book Antiqua" w:cs="Times New Roman"/>
          <w:sz w:val="24"/>
          <w:szCs w:val="24"/>
          <w:lang w:eastAsia="zh-CN"/>
        </w:rPr>
        <w:t xml:space="preserve">, Roberts S, Taylor M, Paterson RS. Plantar fascia release through a transverse plantar incision.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1999; </w:t>
      </w:r>
      <w:r w:rsidRPr="00C54346">
        <w:rPr>
          <w:rFonts w:ascii="Book Antiqua" w:eastAsia="等线" w:hAnsi="Book Antiqua" w:cs="Times New Roman"/>
          <w:b/>
          <w:sz w:val="24"/>
          <w:szCs w:val="24"/>
          <w:lang w:eastAsia="zh-CN"/>
        </w:rPr>
        <w:t>20</w:t>
      </w:r>
      <w:r w:rsidRPr="00C54346">
        <w:rPr>
          <w:rFonts w:ascii="Book Antiqua" w:eastAsia="等线" w:hAnsi="Book Antiqua" w:cs="Times New Roman"/>
          <w:sz w:val="24"/>
          <w:szCs w:val="24"/>
          <w:lang w:eastAsia="zh-CN"/>
        </w:rPr>
        <w:t>: 364-367 [PMID: 10395338 DOI: 10.1177/107110079902000604]</w:t>
      </w:r>
    </w:p>
    <w:p w14:paraId="752DD13F"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0 </w:t>
      </w:r>
      <w:r w:rsidRPr="00C54346">
        <w:rPr>
          <w:rFonts w:ascii="Book Antiqua" w:eastAsia="等线" w:hAnsi="Book Antiqua" w:cs="Times New Roman"/>
          <w:b/>
          <w:sz w:val="24"/>
          <w:szCs w:val="24"/>
          <w:lang w:eastAsia="zh-CN"/>
        </w:rPr>
        <w:t>Abbassian A</w:t>
      </w:r>
      <w:r w:rsidRPr="00C54346">
        <w:rPr>
          <w:rFonts w:ascii="Book Antiqua" w:eastAsia="等线" w:hAnsi="Book Antiqua" w:cs="Times New Roman"/>
          <w:sz w:val="24"/>
          <w:szCs w:val="24"/>
          <w:lang w:eastAsia="zh-CN"/>
        </w:rPr>
        <w:t xml:space="preserve">, Kohls-Gatzoulis J, Solan MC. Proximal medial gastrocnemius </w:t>
      </w:r>
      <w:r w:rsidRPr="00C54346">
        <w:rPr>
          <w:rFonts w:ascii="Book Antiqua" w:eastAsia="等线" w:hAnsi="Book Antiqua" w:cs="Times New Roman"/>
          <w:sz w:val="24"/>
          <w:szCs w:val="24"/>
          <w:lang w:eastAsia="zh-CN"/>
        </w:rPr>
        <w:lastRenderedPageBreak/>
        <w:t xml:space="preserve">release in the treatment of recalcitrant plantar fasciitis.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2012; </w:t>
      </w:r>
      <w:r w:rsidRPr="00C54346">
        <w:rPr>
          <w:rFonts w:ascii="Book Antiqua" w:eastAsia="等线" w:hAnsi="Book Antiqua" w:cs="Times New Roman"/>
          <w:b/>
          <w:sz w:val="24"/>
          <w:szCs w:val="24"/>
          <w:lang w:eastAsia="zh-CN"/>
        </w:rPr>
        <w:t>33</w:t>
      </w:r>
      <w:r w:rsidRPr="00C54346">
        <w:rPr>
          <w:rFonts w:ascii="Book Antiqua" w:eastAsia="等线" w:hAnsi="Book Antiqua" w:cs="Times New Roman"/>
          <w:sz w:val="24"/>
          <w:szCs w:val="24"/>
          <w:lang w:eastAsia="zh-CN"/>
        </w:rPr>
        <w:t>: 14-19 [PMID: 22381231 DOI: 10.3113/FAI.2012.0014]</w:t>
      </w:r>
    </w:p>
    <w:p w14:paraId="79C1522C"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1 </w:t>
      </w:r>
      <w:r w:rsidRPr="00C54346">
        <w:rPr>
          <w:rFonts w:ascii="Book Antiqua" w:eastAsia="等线" w:hAnsi="Book Antiqua" w:cs="Times New Roman"/>
          <w:b/>
          <w:sz w:val="24"/>
          <w:szCs w:val="24"/>
          <w:lang w:eastAsia="zh-CN"/>
        </w:rPr>
        <w:t>Rompe JD</w:t>
      </w:r>
      <w:r w:rsidRPr="00C54346">
        <w:rPr>
          <w:rFonts w:ascii="Book Antiqua" w:eastAsia="等线" w:hAnsi="Book Antiqua" w:cs="Times New Roman"/>
          <w:sz w:val="24"/>
          <w:szCs w:val="24"/>
          <w:lang w:eastAsia="zh-CN"/>
        </w:rPr>
        <w:t xml:space="preserve">. Plantar fasciopathy. </w:t>
      </w:r>
      <w:r w:rsidRPr="00C54346">
        <w:rPr>
          <w:rFonts w:ascii="Book Antiqua" w:eastAsia="等线" w:hAnsi="Book Antiqua" w:cs="Times New Roman"/>
          <w:i/>
          <w:sz w:val="24"/>
          <w:szCs w:val="24"/>
          <w:lang w:eastAsia="zh-CN"/>
        </w:rPr>
        <w:t>Sports Med Arthrosc Rev</w:t>
      </w:r>
      <w:r w:rsidRPr="00C54346">
        <w:rPr>
          <w:rFonts w:ascii="Book Antiqua" w:eastAsia="等线" w:hAnsi="Book Antiqua" w:cs="Times New Roman"/>
          <w:sz w:val="24"/>
          <w:szCs w:val="24"/>
          <w:lang w:eastAsia="zh-CN"/>
        </w:rPr>
        <w:t xml:space="preserve"> 2009; </w:t>
      </w:r>
      <w:r w:rsidRPr="00C54346">
        <w:rPr>
          <w:rFonts w:ascii="Book Antiqua" w:eastAsia="等线" w:hAnsi="Book Antiqua" w:cs="Times New Roman"/>
          <w:b/>
          <w:sz w:val="24"/>
          <w:szCs w:val="24"/>
          <w:lang w:eastAsia="zh-CN"/>
        </w:rPr>
        <w:t>17</w:t>
      </w:r>
      <w:r w:rsidRPr="00C54346">
        <w:rPr>
          <w:rFonts w:ascii="Book Antiqua" w:eastAsia="等线" w:hAnsi="Book Antiqua" w:cs="Times New Roman"/>
          <w:sz w:val="24"/>
          <w:szCs w:val="24"/>
          <w:lang w:eastAsia="zh-CN"/>
        </w:rPr>
        <w:t>: 100-104 [PMID: 19440137 DOI: 10.1097/JSA.0b013e3181a3d60e]</w:t>
      </w:r>
    </w:p>
    <w:p w14:paraId="087A5E98"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2 </w:t>
      </w:r>
      <w:r w:rsidRPr="00C54346">
        <w:rPr>
          <w:rFonts w:ascii="Book Antiqua" w:eastAsia="等线" w:hAnsi="Book Antiqua" w:cs="Times New Roman"/>
          <w:b/>
          <w:sz w:val="24"/>
          <w:szCs w:val="24"/>
          <w:lang w:eastAsia="zh-CN"/>
        </w:rPr>
        <w:t>Wheeler P</w:t>
      </w:r>
      <w:r w:rsidRPr="00C54346">
        <w:rPr>
          <w:rFonts w:ascii="Book Antiqua" w:eastAsia="等线" w:hAnsi="Book Antiqua" w:cs="Times New Roman"/>
          <w:sz w:val="24"/>
          <w:szCs w:val="24"/>
          <w:lang w:eastAsia="zh-CN"/>
        </w:rPr>
        <w:t xml:space="preserve">, Boyd K, Shipton M. Surgery for Patients With Recalcitrant Plantar Fasciitis: Good Results at Short-, Medium-, and Long-term Follow-up. </w:t>
      </w:r>
      <w:r w:rsidRPr="00C54346">
        <w:rPr>
          <w:rFonts w:ascii="Book Antiqua" w:eastAsia="等线" w:hAnsi="Book Antiqua" w:cs="Times New Roman"/>
          <w:i/>
          <w:sz w:val="24"/>
          <w:szCs w:val="24"/>
          <w:lang w:eastAsia="zh-CN"/>
        </w:rPr>
        <w:t>Orthop J Sports Med</w:t>
      </w:r>
      <w:r w:rsidRPr="00C54346">
        <w:rPr>
          <w:rFonts w:ascii="Book Antiqua" w:eastAsia="等线" w:hAnsi="Book Antiqua" w:cs="Times New Roman"/>
          <w:sz w:val="24"/>
          <w:szCs w:val="24"/>
          <w:lang w:eastAsia="zh-CN"/>
        </w:rPr>
        <w:t xml:space="preserve"> 2014; </w:t>
      </w:r>
      <w:r w:rsidRPr="00C54346">
        <w:rPr>
          <w:rFonts w:ascii="Book Antiqua" w:eastAsia="等线" w:hAnsi="Book Antiqua" w:cs="Times New Roman"/>
          <w:b/>
          <w:sz w:val="24"/>
          <w:szCs w:val="24"/>
          <w:lang w:eastAsia="zh-CN"/>
        </w:rPr>
        <w:t>2</w:t>
      </w:r>
      <w:r w:rsidRPr="00C54346">
        <w:rPr>
          <w:rFonts w:ascii="Book Antiqua" w:eastAsia="等线" w:hAnsi="Book Antiqua" w:cs="Times New Roman"/>
          <w:sz w:val="24"/>
          <w:szCs w:val="24"/>
          <w:lang w:eastAsia="zh-CN"/>
        </w:rPr>
        <w:t>: 2325967114527901 [PMID: 26535314 DOI: 10.1177/2325967114527901]</w:t>
      </w:r>
    </w:p>
    <w:p w14:paraId="598BA364"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3 </w:t>
      </w:r>
      <w:r w:rsidRPr="00C54346">
        <w:rPr>
          <w:rFonts w:ascii="Book Antiqua" w:eastAsia="等线" w:hAnsi="Book Antiqua" w:cs="Times New Roman"/>
          <w:b/>
          <w:sz w:val="24"/>
          <w:szCs w:val="24"/>
          <w:lang w:eastAsia="zh-CN"/>
        </w:rPr>
        <w:t>Kitaoka HB</w:t>
      </w:r>
      <w:r w:rsidRPr="00C54346">
        <w:rPr>
          <w:rFonts w:ascii="Book Antiqua" w:eastAsia="等线" w:hAnsi="Book Antiqua" w:cs="Times New Roman"/>
          <w:sz w:val="24"/>
          <w:szCs w:val="24"/>
          <w:lang w:eastAsia="zh-CN"/>
        </w:rPr>
        <w:t xml:space="preserve">, Alexander IJ, Adelaar RS, Nunley JA, Myerson MS, Sanders M. Clinical rating systems for the ankle-hindfoot, midfoot, hallux, and lesser toes.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1994; </w:t>
      </w:r>
      <w:r w:rsidRPr="00C54346">
        <w:rPr>
          <w:rFonts w:ascii="Book Antiqua" w:eastAsia="等线" w:hAnsi="Book Antiqua" w:cs="Times New Roman"/>
          <w:b/>
          <w:sz w:val="24"/>
          <w:szCs w:val="24"/>
          <w:lang w:eastAsia="zh-CN"/>
        </w:rPr>
        <w:t>15</w:t>
      </w:r>
      <w:r w:rsidRPr="00C54346">
        <w:rPr>
          <w:rFonts w:ascii="Book Antiqua" w:eastAsia="等线" w:hAnsi="Book Antiqua" w:cs="Times New Roman"/>
          <w:sz w:val="24"/>
          <w:szCs w:val="24"/>
          <w:lang w:eastAsia="zh-CN"/>
        </w:rPr>
        <w:t>: 349-353 [PMID: 7951968 DOI: 10.1177/107110079401500701]</w:t>
      </w:r>
    </w:p>
    <w:p w14:paraId="5D0819AE"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4 </w:t>
      </w:r>
      <w:r w:rsidRPr="00C54346">
        <w:rPr>
          <w:rFonts w:ascii="Book Antiqua" w:eastAsia="等线" w:hAnsi="Book Antiqua" w:cs="Times New Roman"/>
          <w:b/>
          <w:sz w:val="24"/>
          <w:szCs w:val="24"/>
          <w:lang w:eastAsia="zh-CN"/>
        </w:rPr>
        <w:t>Monteagudo M</w:t>
      </w:r>
      <w:r w:rsidRPr="00C54346">
        <w:rPr>
          <w:rFonts w:ascii="Book Antiqua" w:eastAsia="等线" w:hAnsi="Book Antiqua" w:cs="Times New Roman"/>
          <w:sz w:val="24"/>
          <w:szCs w:val="24"/>
          <w:lang w:eastAsia="zh-CN"/>
        </w:rPr>
        <w:t xml:space="preserve">, de Albornoz PM, Gutierrez B, Tabuenca J, Álvarez I. Plantar fasciopathy: A current concepts review. </w:t>
      </w:r>
      <w:r w:rsidRPr="00C54346">
        <w:rPr>
          <w:rFonts w:ascii="Book Antiqua" w:eastAsia="等线" w:hAnsi="Book Antiqua" w:cs="Times New Roman"/>
          <w:i/>
          <w:sz w:val="24"/>
          <w:szCs w:val="24"/>
          <w:lang w:eastAsia="zh-CN"/>
        </w:rPr>
        <w:t>EFORT Open Rev</w:t>
      </w:r>
      <w:r w:rsidRPr="00C54346">
        <w:rPr>
          <w:rFonts w:ascii="Book Antiqua" w:eastAsia="等线" w:hAnsi="Book Antiqua" w:cs="Times New Roman"/>
          <w:sz w:val="24"/>
          <w:szCs w:val="24"/>
          <w:lang w:eastAsia="zh-CN"/>
        </w:rPr>
        <w:t xml:space="preserve"> 2018; </w:t>
      </w:r>
      <w:r w:rsidRPr="00C54346">
        <w:rPr>
          <w:rFonts w:ascii="Book Antiqua" w:eastAsia="等线" w:hAnsi="Book Antiqua" w:cs="Times New Roman"/>
          <w:b/>
          <w:sz w:val="24"/>
          <w:szCs w:val="24"/>
          <w:lang w:eastAsia="zh-CN"/>
        </w:rPr>
        <w:t>3</w:t>
      </w:r>
      <w:r w:rsidRPr="00C54346">
        <w:rPr>
          <w:rFonts w:ascii="Book Antiqua" w:eastAsia="等线" w:hAnsi="Book Antiqua" w:cs="Times New Roman"/>
          <w:sz w:val="24"/>
          <w:szCs w:val="24"/>
          <w:lang w:eastAsia="zh-CN"/>
        </w:rPr>
        <w:t>: 485-493 [PMID: 30237906 DOI: 10.1302/2058-5241.3.170080]</w:t>
      </w:r>
    </w:p>
    <w:p w14:paraId="1ACE06B3"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5 </w:t>
      </w:r>
      <w:r w:rsidRPr="00C54346">
        <w:rPr>
          <w:rFonts w:ascii="Book Antiqua" w:eastAsia="等线" w:hAnsi="Book Antiqua" w:cs="Times New Roman"/>
          <w:b/>
          <w:sz w:val="24"/>
          <w:szCs w:val="24"/>
          <w:lang w:eastAsia="zh-CN"/>
        </w:rPr>
        <w:t>Bader L</w:t>
      </w:r>
      <w:r w:rsidRPr="00C54346">
        <w:rPr>
          <w:rFonts w:ascii="Book Antiqua" w:eastAsia="等线" w:hAnsi="Book Antiqua" w:cs="Times New Roman"/>
          <w:sz w:val="24"/>
          <w:szCs w:val="24"/>
          <w:lang w:eastAsia="zh-CN"/>
        </w:rPr>
        <w:t xml:space="preserve">, Park K, Gu Y, O'Malley MJ. Functional outcome of endoscopic plantar fasciotomy.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2012; </w:t>
      </w:r>
      <w:r w:rsidRPr="00C54346">
        <w:rPr>
          <w:rFonts w:ascii="Book Antiqua" w:eastAsia="等线" w:hAnsi="Book Antiqua" w:cs="Times New Roman"/>
          <w:b/>
          <w:sz w:val="24"/>
          <w:szCs w:val="24"/>
          <w:lang w:eastAsia="zh-CN"/>
        </w:rPr>
        <w:t>33</w:t>
      </w:r>
      <w:r w:rsidRPr="00C54346">
        <w:rPr>
          <w:rFonts w:ascii="Book Antiqua" w:eastAsia="等线" w:hAnsi="Book Antiqua" w:cs="Times New Roman"/>
          <w:sz w:val="24"/>
          <w:szCs w:val="24"/>
          <w:lang w:eastAsia="zh-CN"/>
        </w:rPr>
        <w:t>: 37-43 [PMID: 22381234 DOI: 10.3113/FAI.2012.0037]</w:t>
      </w:r>
    </w:p>
    <w:p w14:paraId="6CE3B66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6 </w:t>
      </w:r>
      <w:r w:rsidRPr="00C54346">
        <w:rPr>
          <w:rFonts w:ascii="Book Antiqua" w:eastAsia="等线" w:hAnsi="Book Antiqua" w:cs="Times New Roman"/>
          <w:b/>
          <w:sz w:val="24"/>
          <w:szCs w:val="24"/>
          <w:lang w:eastAsia="zh-CN"/>
        </w:rPr>
        <w:t>Monteagudo M</w:t>
      </w:r>
      <w:r w:rsidRPr="00C54346">
        <w:rPr>
          <w:rFonts w:ascii="Book Antiqua" w:eastAsia="等线" w:hAnsi="Book Antiqua" w:cs="Times New Roman"/>
          <w:sz w:val="24"/>
          <w:szCs w:val="24"/>
          <w:lang w:eastAsia="zh-CN"/>
        </w:rPr>
        <w:t xml:space="preserve">, Maceira E, Garcia-Virto V, Canosa R. Chronic plantar fasciitis: plantar fasciotomy versus gastrocnemius recession. </w:t>
      </w:r>
      <w:r w:rsidRPr="00C54346">
        <w:rPr>
          <w:rFonts w:ascii="Book Antiqua" w:eastAsia="等线" w:hAnsi="Book Antiqua" w:cs="Times New Roman"/>
          <w:i/>
          <w:sz w:val="24"/>
          <w:szCs w:val="24"/>
          <w:lang w:eastAsia="zh-CN"/>
        </w:rPr>
        <w:t>Int Orthop</w:t>
      </w:r>
      <w:r w:rsidRPr="00C54346">
        <w:rPr>
          <w:rFonts w:ascii="Book Antiqua" w:eastAsia="等线" w:hAnsi="Book Antiqua" w:cs="Times New Roman"/>
          <w:sz w:val="24"/>
          <w:szCs w:val="24"/>
          <w:lang w:eastAsia="zh-CN"/>
        </w:rPr>
        <w:t xml:space="preserve"> 2013; </w:t>
      </w:r>
      <w:r w:rsidRPr="00C54346">
        <w:rPr>
          <w:rFonts w:ascii="Book Antiqua" w:eastAsia="等线" w:hAnsi="Book Antiqua" w:cs="Times New Roman"/>
          <w:b/>
          <w:sz w:val="24"/>
          <w:szCs w:val="24"/>
          <w:lang w:eastAsia="zh-CN"/>
        </w:rPr>
        <w:t>37</w:t>
      </w:r>
      <w:r w:rsidRPr="00C54346">
        <w:rPr>
          <w:rFonts w:ascii="Book Antiqua" w:eastAsia="等线" w:hAnsi="Book Antiqua" w:cs="Times New Roman"/>
          <w:sz w:val="24"/>
          <w:szCs w:val="24"/>
          <w:lang w:eastAsia="zh-CN"/>
        </w:rPr>
        <w:t>: 1845-1850 [PMID: 23959221 DOI: 10.1007/s00264-013-2022-2]</w:t>
      </w:r>
    </w:p>
    <w:p w14:paraId="76D8674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7 </w:t>
      </w:r>
      <w:r w:rsidRPr="00C54346">
        <w:rPr>
          <w:rFonts w:ascii="Book Antiqua" w:eastAsia="等线" w:hAnsi="Book Antiqua" w:cs="Times New Roman"/>
          <w:b/>
          <w:sz w:val="24"/>
          <w:szCs w:val="24"/>
          <w:lang w:eastAsia="zh-CN"/>
        </w:rPr>
        <w:t>DiGiovanni CW</w:t>
      </w:r>
      <w:r w:rsidRPr="00C54346">
        <w:rPr>
          <w:rFonts w:ascii="Book Antiqua" w:eastAsia="等线" w:hAnsi="Book Antiqua" w:cs="Times New Roman"/>
          <w:sz w:val="24"/>
          <w:szCs w:val="24"/>
          <w:lang w:eastAsia="zh-CN"/>
        </w:rPr>
        <w:t xml:space="preserve">, Kuo R, Tejwani N, Price R, Hansen ST Jr, Cziernecki J, Sangeorzan BJ. Isolated gastrocnemius tightness.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2; </w:t>
      </w:r>
      <w:r w:rsidRPr="00C54346">
        <w:rPr>
          <w:rFonts w:ascii="Book Antiqua" w:eastAsia="等线" w:hAnsi="Book Antiqua" w:cs="Times New Roman"/>
          <w:b/>
          <w:sz w:val="24"/>
          <w:szCs w:val="24"/>
          <w:lang w:eastAsia="zh-CN"/>
        </w:rPr>
        <w:t>84</w:t>
      </w:r>
      <w:r w:rsidRPr="00C54346">
        <w:rPr>
          <w:rFonts w:ascii="Book Antiqua" w:eastAsia="等线" w:hAnsi="Book Antiqua" w:cs="Times New Roman"/>
          <w:sz w:val="24"/>
          <w:szCs w:val="24"/>
          <w:lang w:eastAsia="zh-CN"/>
        </w:rPr>
        <w:t>: 962-970 [PMID: 12063330]</w:t>
      </w:r>
    </w:p>
    <w:p w14:paraId="66FFDA8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8 </w:t>
      </w:r>
      <w:r w:rsidRPr="00C54346">
        <w:rPr>
          <w:rFonts w:ascii="Book Antiqua" w:eastAsia="等线" w:hAnsi="Book Antiqua" w:cs="Times New Roman"/>
          <w:b/>
          <w:sz w:val="24"/>
          <w:szCs w:val="24"/>
          <w:lang w:eastAsia="zh-CN"/>
        </w:rPr>
        <w:t>Martin RL</w:t>
      </w:r>
      <w:r w:rsidRPr="00C54346">
        <w:rPr>
          <w:rFonts w:ascii="Book Antiqua" w:eastAsia="等线" w:hAnsi="Book Antiqua" w:cs="Times New Roman"/>
          <w:sz w:val="24"/>
          <w:szCs w:val="24"/>
          <w:lang w:eastAsia="zh-CN"/>
        </w:rPr>
        <w:t xml:space="preserve">, Irrgang JJ, Conti SF. Outcome study of subjects with insertional plantar fasciitis. </w:t>
      </w:r>
      <w:r w:rsidRPr="00C54346">
        <w:rPr>
          <w:rFonts w:ascii="Book Antiqua" w:eastAsia="等线" w:hAnsi="Book Antiqua" w:cs="Times New Roman"/>
          <w:i/>
          <w:sz w:val="24"/>
          <w:szCs w:val="24"/>
          <w:lang w:eastAsia="zh-CN"/>
        </w:rPr>
        <w:t>Foot Ankle Int</w:t>
      </w:r>
      <w:r w:rsidRPr="00C54346">
        <w:rPr>
          <w:rFonts w:ascii="Book Antiqua" w:eastAsia="等线" w:hAnsi="Book Antiqua" w:cs="Times New Roman"/>
          <w:sz w:val="24"/>
          <w:szCs w:val="24"/>
          <w:lang w:eastAsia="zh-CN"/>
        </w:rPr>
        <w:t xml:space="preserve"> 1998; </w:t>
      </w:r>
      <w:r w:rsidRPr="00C54346">
        <w:rPr>
          <w:rFonts w:ascii="Book Antiqua" w:eastAsia="等线" w:hAnsi="Book Antiqua" w:cs="Times New Roman"/>
          <w:b/>
          <w:sz w:val="24"/>
          <w:szCs w:val="24"/>
          <w:lang w:eastAsia="zh-CN"/>
        </w:rPr>
        <w:t>19</w:t>
      </w:r>
      <w:r w:rsidRPr="00C54346">
        <w:rPr>
          <w:rFonts w:ascii="Book Antiqua" w:eastAsia="等线" w:hAnsi="Book Antiqua" w:cs="Times New Roman"/>
          <w:sz w:val="24"/>
          <w:szCs w:val="24"/>
          <w:lang w:eastAsia="zh-CN"/>
        </w:rPr>
        <w:t>: 803-811 [PMID: 9872466 DOI: 10.1177/107110079801901203]</w:t>
      </w:r>
    </w:p>
    <w:p w14:paraId="006E3F23"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29 </w:t>
      </w:r>
      <w:r w:rsidRPr="00C54346">
        <w:rPr>
          <w:rFonts w:ascii="Book Antiqua" w:eastAsia="等线" w:hAnsi="Book Antiqua" w:cs="Times New Roman"/>
          <w:b/>
          <w:sz w:val="24"/>
          <w:szCs w:val="24"/>
          <w:lang w:eastAsia="zh-CN"/>
        </w:rPr>
        <w:t>Toomey EP</w:t>
      </w:r>
      <w:r w:rsidRPr="00C54346">
        <w:rPr>
          <w:rFonts w:ascii="Book Antiqua" w:eastAsia="等线" w:hAnsi="Book Antiqua" w:cs="Times New Roman"/>
          <w:sz w:val="24"/>
          <w:szCs w:val="24"/>
          <w:lang w:eastAsia="zh-CN"/>
        </w:rPr>
        <w:t xml:space="preserve">. Plantar heel pain. </w:t>
      </w:r>
      <w:r w:rsidRPr="00C54346">
        <w:rPr>
          <w:rFonts w:ascii="Book Antiqua" w:eastAsia="等线" w:hAnsi="Book Antiqua" w:cs="Times New Roman"/>
          <w:i/>
          <w:sz w:val="24"/>
          <w:szCs w:val="24"/>
          <w:lang w:eastAsia="zh-CN"/>
        </w:rPr>
        <w:t>Foot Ankle Clin</w:t>
      </w:r>
      <w:r w:rsidRPr="00C54346">
        <w:rPr>
          <w:rFonts w:ascii="Book Antiqua" w:eastAsia="等线" w:hAnsi="Book Antiqua" w:cs="Times New Roman"/>
          <w:sz w:val="24"/>
          <w:szCs w:val="24"/>
          <w:lang w:eastAsia="zh-CN"/>
        </w:rPr>
        <w:t xml:space="preserve"> 2009; </w:t>
      </w:r>
      <w:r w:rsidRPr="00C54346">
        <w:rPr>
          <w:rFonts w:ascii="Book Antiqua" w:eastAsia="等线" w:hAnsi="Book Antiqua" w:cs="Times New Roman"/>
          <w:b/>
          <w:sz w:val="24"/>
          <w:szCs w:val="24"/>
          <w:lang w:eastAsia="zh-CN"/>
        </w:rPr>
        <w:t>14</w:t>
      </w:r>
      <w:r w:rsidRPr="00C54346">
        <w:rPr>
          <w:rFonts w:ascii="Book Antiqua" w:eastAsia="等线" w:hAnsi="Book Antiqua" w:cs="Times New Roman"/>
          <w:sz w:val="24"/>
          <w:szCs w:val="24"/>
          <w:lang w:eastAsia="zh-CN"/>
        </w:rPr>
        <w:t>: 229-245 [PMID: 19501805 DOI: 10.1016/j.fcl.2009.02.001]</w:t>
      </w:r>
    </w:p>
    <w:p w14:paraId="2078E501"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0 </w:t>
      </w:r>
      <w:r w:rsidRPr="00C54346">
        <w:rPr>
          <w:rFonts w:ascii="Book Antiqua" w:eastAsia="等线" w:hAnsi="Book Antiqua" w:cs="Times New Roman"/>
          <w:b/>
          <w:sz w:val="24"/>
          <w:szCs w:val="24"/>
          <w:lang w:eastAsia="zh-CN"/>
        </w:rPr>
        <w:t>Alvarez-Nemegyei J</w:t>
      </w:r>
      <w:r w:rsidRPr="00C54346">
        <w:rPr>
          <w:rFonts w:ascii="Book Antiqua" w:eastAsia="等线" w:hAnsi="Book Antiqua" w:cs="Times New Roman"/>
          <w:sz w:val="24"/>
          <w:szCs w:val="24"/>
          <w:lang w:eastAsia="zh-CN"/>
        </w:rPr>
        <w:t xml:space="preserve">, Canoso JJ. Heel pain: diagnosis and treatment, step by step. </w:t>
      </w:r>
      <w:r w:rsidRPr="00C54346">
        <w:rPr>
          <w:rFonts w:ascii="Book Antiqua" w:eastAsia="等线" w:hAnsi="Book Antiqua" w:cs="Times New Roman"/>
          <w:i/>
          <w:sz w:val="24"/>
          <w:szCs w:val="24"/>
          <w:lang w:eastAsia="zh-CN"/>
        </w:rPr>
        <w:t>Cleve Clin J Med</w:t>
      </w:r>
      <w:r w:rsidRPr="00C54346">
        <w:rPr>
          <w:rFonts w:ascii="Book Antiqua" w:eastAsia="等线" w:hAnsi="Book Antiqua" w:cs="Times New Roman"/>
          <w:sz w:val="24"/>
          <w:szCs w:val="24"/>
          <w:lang w:eastAsia="zh-CN"/>
        </w:rPr>
        <w:t xml:space="preserve"> 2006; </w:t>
      </w:r>
      <w:r w:rsidRPr="00C54346">
        <w:rPr>
          <w:rFonts w:ascii="Book Antiqua" w:eastAsia="等线" w:hAnsi="Book Antiqua" w:cs="Times New Roman"/>
          <w:b/>
          <w:sz w:val="24"/>
          <w:szCs w:val="24"/>
          <w:lang w:eastAsia="zh-CN"/>
        </w:rPr>
        <w:t>73</w:t>
      </w:r>
      <w:r w:rsidRPr="00C54346">
        <w:rPr>
          <w:rFonts w:ascii="Book Antiqua" w:eastAsia="等线" w:hAnsi="Book Antiqua" w:cs="Times New Roman"/>
          <w:sz w:val="24"/>
          <w:szCs w:val="24"/>
          <w:lang w:eastAsia="zh-CN"/>
        </w:rPr>
        <w:t>: 465-471 [PMID: 16708714]</w:t>
      </w:r>
    </w:p>
    <w:p w14:paraId="58F60F2F"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1 </w:t>
      </w:r>
      <w:r w:rsidRPr="00C54346">
        <w:rPr>
          <w:rFonts w:ascii="Book Antiqua" w:eastAsia="等线" w:hAnsi="Book Antiqua" w:cs="Times New Roman"/>
          <w:b/>
          <w:sz w:val="24"/>
          <w:szCs w:val="24"/>
          <w:lang w:eastAsia="zh-CN"/>
        </w:rPr>
        <w:t>Agyekum EK</w:t>
      </w:r>
      <w:r w:rsidRPr="00C54346">
        <w:rPr>
          <w:rFonts w:ascii="Book Antiqua" w:eastAsia="等线" w:hAnsi="Book Antiqua" w:cs="Times New Roman"/>
          <w:sz w:val="24"/>
          <w:szCs w:val="24"/>
          <w:lang w:eastAsia="zh-CN"/>
        </w:rPr>
        <w:t xml:space="preserve">, Ma K. Heel pain: A systematic review. </w:t>
      </w:r>
      <w:r w:rsidRPr="00C54346">
        <w:rPr>
          <w:rFonts w:ascii="Book Antiqua" w:eastAsia="等线" w:hAnsi="Book Antiqua" w:cs="Times New Roman"/>
          <w:i/>
          <w:sz w:val="24"/>
          <w:szCs w:val="24"/>
          <w:lang w:eastAsia="zh-CN"/>
        </w:rPr>
        <w:t>Chin J Traumatol</w:t>
      </w:r>
      <w:r w:rsidRPr="00C54346">
        <w:rPr>
          <w:rFonts w:ascii="Book Antiqua" w:eastAsia="等线" w:hAnsi="Book Antiqua" w:cs="Times New Roman"/>
          <w:sz w:val="24"/>
          <w:szCs w:val="24"/>
          <w:lang w:eastAsia="zh-CN"/>
        </w:rPr>
        <w:t xml:space="preserve"> 2015; </w:t>
      </w:r>
      <w:r w:rsidRPr="00C54346">
        <w:rPr>
          <w:rFonts w:ascii="Book Antiqua" w:eastAsia="等线" w:hAnsi="Book Antiqua" w:cs="Times New Roman"/>
          <w:b/>
          <w:sz w:val="24"/>
          <w:szCs w:val="24"/>
          <w:lang w:eastAsia="zh-CN"/>
        </w:rPr>
        <w:t>18</w:t>
      </w:r>
      <w:r w:rsidRPr="00C54346">
        <w:rPr>
          <w:rFonts w:ascii="Book Antiqua" w:eastAsia="等线" w:hAnsi="Book Antiqua" w:cs="Times New Roman"/>
          <w:sz w:val="24"/>
          <w:szCs w:val="24"/>
          <w:lang w:eastAsia="zh-CN"/>
        </w:rPr>
        <w:t>: 164-169 [PMID: 26643244]</w:t>
      </w:r>
    </w:p>
    <w:p w14:paraId="72B16FC6"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lastRenderedPageBreak/>
        <w:t xml:space="preserve">32 </w:t>
      </w:r>
      <w:r w:rsidRPr="00C54346">
        <w:rPr>
          <w:rFonts w:ascii="Book Antiqua" w:eastAsia="等线" w:hAnsi="Book Antiqua" w:cs="Times New Roman"/>
          <w:b/>
          <w:sz w:val="24"/>
          <w:szCs w:val="24"/>
          <w:lang w:eastAsia="zh-CN"/>
        </w:rPr>
        <w:t>Thomas MJ</w:t>
      </w:r>
      <w:r w:rsidRPr="00C54346">
        <w:rPr>
          <w:rFonts w:ascii="Book Antiqua" w:eastAsia="等线" w:hAnsi="Book Antiqua" w:cs="Times New Roman"/>
          <w:sz w:val="24"/>
          <w:szCs w:val="24"/>
          <w:lang w:eastAsia="zh-CN"/>
        </w:rPr>
        <w:t xml:space="preserve">, Roddy E, Zhang W, Menz HB, Hannan MT, Peat GM. The population prevalence of foot and ankle pain in middle and old age: a systematic review. </w:t>
      </w:r>
      <w:r w:rsidRPr="00C54346">
        <w:rPr>
          <w:rFonts w:ascii="Book Antiqua" w:eastAsia="等线" w:hAnsi="Book Antiqua" w:cs="Times New Roman"/>
          <w:i/>
          <w:sz w:val="24"/>
          <w:szCs w:val="24"/>
          <w:lang w:eastAsia="zh-CN"/>
        </w:rPr>
        <w:t>Pain</w:t>
      </w:r>
      <w:r w:rsidRPr="00C54346">
        <w:rPr>
          <w:rFonts w:ascii="Book Antiqua" w:eastAsia="等线" w:hAnsi="Book Antiqua" w:cs="Times New Roman"/>
          <w:sz w:val="24"/>
          <w:szCs w:val="24"/>
          <w:lang w:eastAsia="zh-CN"/>
        </w:rPr>
        <w:t xml:space="preserve"> 2011; </w:t>
      </w:r>
      <w:r w:rsidRPr="00C54346">
        <w:rPr>
          <w:rFonts w:ascii="Book Antiqua" w:eastAsia="等线" w:hAnsi="Book Antiqua" w:cs="Times New Roman"/>
          <w:b/>
          <w:sz w:val="24"/>
          <w:szCs w:val="24"/>
          <w:lang w:eastAsia="zh-CN"/>
        </w:rPr>
        <w:t>152</w:t>
      </w:r>
      <w:r w:rsidRPr="00C54346">
        <w:rPr>
          <w:rFonts w:ascii="Book Antiqua" w:eastAsia="等线" w:hAnsi="Book Antiqua" w:cs="Times New Roman"/>
          <w:sz w:val="24"/>
          <w:szCs w:val="24"/>
          <w:lang w:eastAsia="zh-CN"/>
        </w:rPr>
        <w:t>: 2870-2880 [PMID: 22019150 DOI: 10.1016/j.pain.2011.09.019]</w:t>
      </w:r>
    </w:p>
    <w:p w14:paraId="1C1A0474"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3 </w:t>
      </w:r>
      <w:r w:rsidRPr="00C54346">
        <w:rPr>
          <w:rFonts w:ascii="Book Antiqua" w:eastAsia="等线" w:hAnsi="Book Antiqua" w:cs="Times New Roman"/>
          <w:b/>
          <w:sz w:val="24"/>
          <w:szCs w:val="24"/>
          <w:lang w:eastAsia="zh-CN"/>
        </w:rPr>
        <w:t>Menz HB</w:t>
      </w:r>
      <w:r w:rsidRPr="00C54346">
        <w:rPr>
          <w:rFonts w:ascii="Book Antiqua" w:eastAsia="等线" w:hAnsi="Book Antiqua" w:cs="Times New Roman"/>
          <w:sz w:val="24"/>
          <w:szCs w:val="24"/>
          <w:lang w:eastAsia="zh-CN"/>
        </w:rPr>
        <w:t xml:space="preserve">, Dufour AB, Casey VA, Riskowski JL, McLean RR, Katz P, Hannan MT. Foot pain and mobility limitations in older adults: the Framingham Foot Study. </w:t>
      </w:r>
      <w:r w:rsidRPr="00C54346">
        <w:rPr>
          <w:rFonts w:ascii="Book Antiqua" w:eastAsia="等线" w:hAnsi="Book Antiqua" w:cs="Times New Roman"/>
          <w:i/>
          <w:sz w:val="24"/>
          <w:szCs w:val="24"/>
          <w:lang w:eastAsia="zh-CN"/>
        </w:rPr>
        <w:t>J Gerontol A Biol Sci Med Sci</w:t>
      </w:r>
      <w:r w:rsidRPr="00C54346">
        <w:rPr>
          <w:rFonts w:ascii="Book Antiqua" w:eastAsia="等线" w:hAnsi="Book Antiqua" w:cs="Times New Roman"/>
          <w:sz w:val="24"/>
          <w:szCs w:val="24"/>
          <w:lang w:eastAsia="zh-CN"/>
        </w:rPr>
        <w:t xml:space="preserve"> 2013; </w:t>
      </w:r>
      <w:r w:rsidRPr="00C54346">
        <w:rPr>
          <w:rFonts w:ascii="Book Antiqua" w:eastAsia="等线" w:hAnsi="Book Antiqua" w:cs="Times New Roman"/>
          <w:b/>
          <w:sz w:val="24"/>
          <w:szCs w:val="24"/>
          <w:lang w:eastAsia="zh-CN"/>
        </w:rPr>
        <w:t>68</w:t>
      </w:r>
      <w:r w:rsidRPr="00C54346">
        <w:rPr>
          <w:rFonts w:ascii="Book Antiqua" w:eastAsia="等线" w:hAnsi="Book Antiqua" w:cs="Times New Roman"/>
          <w:sz w:val="24"/>
          <w:szCs w:val="24"/>
          <w:lang w:eastAsia="zh-CN"/>
        </w:rPr>
        <w:t>: 1281-1285 [PMID: 23704204 DOI: 10.1093/gerona/glt048]</w:t>
      </w:r>
    </w:p>
    <w:p w14:paraId="2D29A3FE"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4 </w:t>
      </w:r>
      <w:r w:rsidRPr="00C54346">
        <w:rPr>
          <w:rFonts w:ascii="Book Antiqua" w:eastAsia="等线" w:hAnsi="Book Antiqua" w:cs="Times New Roman"/>
          <w:b/>
          <w:sz w:val="24"/>
          <w:szCs w:val="24"/>
          <w:lang w:eastAsia="zh-CN"/>
        </w:rPr>
        <w:t>Menz HB</w:t>
      </w:r>
      <w:r w:rsidRPr="00C54346">
        <w:rPr>
          <w:rFonts w:ascii="Book Antiqua" w:eastAsia="等线" w:hAnsi="Book Antiqua" w:cs="Times New Roman"/>
          <w:sz w:val="24"/>
          <w:szCs w:val="24"/>
          <w:lang w:eastAsia="zh-CN"/>
        </w:rPr>
        <w:t xml:space="preserve">, Tiedemann A, Kwan MM, Plumb K, Lord SR. Foot pain in community-dwelling older people: an evaluation of the Manchester Foot Pain and Disability Index. </w:t>
      </w:r>
      <w:r w:rsidRPr="00C54346">
        <w:rPr>
          <w:rFonts w:ascii="Book Antiqua" w:eastAsia="等线" w:hAnsi="Book Antiqua" w:cs="Times New Roman"/>
          <w:i/>
          <w:sz w:val="24"/>
          <w:szCs w:val="24"/>
          <w:lang w:eastAsia="zh-CN"/>
        </w:rPr>
        <w:t>Rheumatology (Oxford)</w:t>
      </w:r>
      <w:r w:rsidRPr="00C54346">
        <w:rPr>
          <w:rFonts w:ascii="Book Antiqua" w:eastAsia="等线" w:hAnsi="Book Antiqua" w:cs="Times New Roman"/>
          <w:sz w:val="24"/>
          <w:szCs w:val="24"/>
          <w:lang w:eastAsia="zh-CN"/>
        </w:rPr>
        <w:t xml:space="preserve"> 2006; </w:t>
      </w:r>
      <w:r w:rsidRPr="00C54346">
        <w:rPr>
          <w:rFonts w:ascii="Book Antiqua" w:eastAsia="等线" w:hAnsi="Book Antiqua" w:cs="Times New Roman"/>
          <w:b/>
          <w:sz w:val="24"/>
          <w:szCs w:val="24"/>
          <w:lang w:eastAsia="zh-CN"/>
        </w:rPr>
        <w:t>45</w:t>
      </w:r>
      <w:r w:rsidRPr="00C54346">
        <w:rPr>
          <w:rFonts w:ascii="Book Antiqua" w:eastAsia="等线" w:hAnsi="Book Antiqua" w:cs="Times New Roman"/>
          <w:sz w:val="24"/>
          <w:szCs w:val="24"/>
          <w:lang w:eastAsia="zh-CN"/>
        </w:rPr>
        <w:t>: 863-867 [PMID: 16449369 DOI: 10.1093/rheumatology/kel002]</w:t>
      </w:r>
    </w:p>
    <w:p w14:paraId="3185168C"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5 </w:t>
      </w:r>
      <w:r w:rsidRPr="00C54346">
        <w:rPr>
          <w:rFonts w:ascii="Book Antiqua" w:eastAsia="等线" w:hAnsi="Book Antiqua" w:cs="Times New Roman"/>
          <w:b/>
          <w:sz w:val="24"/>
          <w:szCs w:val="24"/>
          <w:lang w:eastAsia="zh-CN"/>
        </w:rPr>
        <w:t>Scher DL</w:t>
      </w:r>
      <w:r w:rsidRPr="00C54346">
        <w:rPr>
          <w:rFonts w:ascii="Book Antiqua" w:eastAsia="等线" w:hAnsi="Book Antiqua" w:cs="Times New Roman"/>
          <w:sz w:val="24"/>
          <w:szCs w:val="24"/>
          <w:lang w:eastAsia="zh-CN"/>
        </w:rPr>
        <w:t xml:space="preserve">, Belmont PJ Jr, Bear R, Mountcastle SB, Orr JD, Owens BD. The incidence of plantar fasciitis in the United States military.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9; </w:t>
      </w:r>
      <w:r w:rsidRPr="00C54346">
        <w:rPr>
          <w:rFonts w:ascii="Book Antiqua" w:eastAsia="等线" w:hAnsi="Book Antiqua" w:cs="Times New Roman"/>
          <w:b/>
          <w:sz w:val="24"/>
          <w:szCs w:val="24"/>
          <w:lang w:eastAsia="zh-CN"/>
        </w:rPr>
        <w:t>91</w:t>
      </w:r>
      <w:r w:rsidRPr="00C54346">
        <w:rPr>
          <w:rFonts w:ascii="Book Antiqua" w:eastAsia="等线" w:hAnsi="Book Antiqua" w:cs="Times New Roman"/>
          <w:sz w:val="24"/>
          <w:szCs w:val="24"/>
          <w:lang w:eastAsia="zh-CN"/>
        </w:rPr>
        <w:t>: 2867-2872 [PMID: 19952249 DOI: 10.2106/JBJS.I.00257]</w:t>
      </w:r>
    </w:p>
    <w:p w14:paraId="59BED971"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6 </w:t>
      </w:r>
      <w:r w:rsidRPr="00C54346">
        <w:rPr>
          <w:rFonts w:ascii="Book Antiqua" w:eastAsia="等线" w:hAnsi="Book Antiqua" w:cs="Times New Roman"/>
          <w:b/>
          <w:sz w:val="24"/>
          <w:szCs w:val="24"/>
          <w:lang w:eastAsia="zh-CN"/>
        </w:rPr>
        <w:t>Sherman KP</w:t>
      </w:r>
      <w:r w:rsidRPr="00C54346">
        <w:rPr>
          <w:rFonts w:ascii="Book Antiqua" w:eastAsia="等线" w:hAnsi="Book Antiqua" w:cs="Times New Roman"/>
          <w:sz w:val="24"/>
          <w:szCs w:val="24"/>
          <w:lang w:eastAsia="zh-CN"/>
        </w:rPr>
        <w:t xml:space="preserve">. The foot in sport. </w:t>
      </w:r>
      <w:r w:rsidRPr="00C54346">
        <w:rPr>
          <w:rFonts w:ascii="Book Antiqua" w:eastAsia="等线" w:hAnsi="Book Antiqua" w:cs="Times New Roman"/>
          <w:i/>
          <w:sz w:val="24"/>
          <w:szCs w:val="24"/>
          <w:lang w:eastAsia="zh-CN"/>
        </w:rPr>
        <w:t>Br J Sports Med</w:t>
      </w:r>
      <w:r w:rsidRPr="00C54346">
        <w:rPr>
          <w:rFonts w:ascii="Book Antiqua" w:eastAsia="等线" w:hAnsi="Book Antiqua" w:cs="Times New Roman"/>
          <w:sz w:val="24"/>
          <w:szCs w:val="24"/>
          <w:lang w:eastAsia="zh-CN"/>
        </w:rPr>
        <w:t xml:space="preserve"> 1999; </w:t>
      </w:r>
      <w:r w:rsidRPr="00C54346">
        <w:rPr>
          <w:rFonts w:ascii="Book Antiqua" w:eastAsia="等线" w:hAnsi="Book Antiqua" w:cs="Times New Roman"/>
          <w:b/>
          <w:sz w:val="24"/>
          <w:szCs w:val="24"/>
          <w:lang w:eastAsia="zh-CN"/>
        </w:rPr>
        <w:t>33</w:t>
      </w:r>
      <w:r w:rsidRPr="00C54346">
        <w:rPr>
          <w:rFonts w:ascii="Book Antiqua" w:eastAsia="等线" w:hAnsi="Book Antiqua" w:cs="Times New Roman"/>
          <w:sz w:val="24"/>
          <w:szCs w:val="24"/>
          <w:lang w:eastAsia="zh-CN"/>
        </w:rPr>
        <w:t>: 6-13 [PMID: 10027050]</w:t>
      </w:r>
    </w:p>
    <w:p w14:paraId="09A8A31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7 </w:t>
      </w:r>
      <w:r w:rsidRPr="00C54346">
        <w:rPr>
          <w:rFonts w:ascii="Book Antiqua" w:eastAsia="等线" w:hAnsi="Book Antiqua" w:cs="Times New Roman"/>
          <w:b/>
          <w:sz w:val="24"/>
          <w:szCs w:val="24"/>
          <w:lang w:eastAsia="zh-CN"/>
        </w:rPr>
        <w:t>Outerbridge AR</w:t>
      </w:r>
      <w:r w:rsidRPr="00C54346">
        <w:rPr>
          <w:rFonts w:ascii="Book Antiqua" w:eastAsia="等线" w:hAnsi="Book Antiqua" w:cs="Times New Roman"/>
          <w:sz w:val="24"/>
          <w:szCs w:val="24"/>
          <w:lang w:eastAsia="zh-CN"/>
        </w:rPr>
        <w:t xml:space="preserve">, Micheli LJ. Overuse injuries in the young athlete. </w:t>
      </w:r>
      <w:r w:rsidRPr="00C54346">
        <w:rPr>
          <w:rFonts w:ascii="Book Antiqua" w:eastAsia="等线" w:hAnsi="Book Antiqua" w:cs="Times New Roman"/>
          <w:i/>
          <w:sz w:val="24"/>
          <w:szCs w:val="24"/>
          <w:lang w:eastAsia="zh-CN"/>
        </w:rPr>
        <w:t>Clin Sports Med</w:t>
      </w:r>
      <w:r w:rsidRPr="00C54346">
        <w:rPr>
          <w:rFonts w:ascii="Book Antiqua" w:eastAsia="等线" w:hAnsi="Book Antiqua" w:cs="Times New Roman"/>
          <w:sz w:val="24"/>
          <w:szCs w:val="24"/>
          <w:lang w:eastAsia="zh-CN"/>
        </w:rPr>
        <w:t xml:space="preserve"> 1995; </w:t>
      </w:r>
      <w:r w:rsidRPr="00C54346">
        <w:rPr>
          <w:rFonts w:ascii="Book Antiqua" w:eastAsia="等线" w:hAnsi="Book Antiqua" w:cs="Times New Roman"/>
          <w:b/>
          <w:sz w:val="24"/>
          <w:szCs w:val="24"/>
          <w:lang w:eastAsia="zh-CN"/>
        </w:rPr>
        <w:t>14</w:t>
      </w:r>
      <w:r w:rsidRPr="00C54346">
        <w:rPr>
          <w:rFonts w:ascii="Book Antiqua" w:eastAsia="等线" w:hAnsi="Book Antiqua" w:cs="Times New Roman"/>
          <w:sz w:val="24"/>
          <w:szCs w:val="24"/>
          <w:lang w:eastAsia="zh-CN"/>
        </w:rPr>
        <w:t>: 503-516 [PMID: 7553920]</w:t>
      </w:r>
    </w:p>
    <w:p w14:paraId="25845C94"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8 </w:t>
      </w:r>
      <w:r w:rsidRPr="00C54346">
        <w:rPr>
          <w:rFonts w:ascii="Book Antiqua" w:eastAsia="等线" w:hAnsi="Book Antiqua" w:cs="Times New Roman"/>
          <w:b/>
          <w:sz w:val="24"/>
          <w:szCs w:val="24"/>
          <w:lang w:eastAsia="zh-CN"/>
        </w:rPr>
        <w:t>Sammarco GJ</w:t>
      </w:r>
      <w:r w:rsidRPr="00C54346">
        <w:rPr>
          <w:rFonts w:ascii="Book Antiqua" w:eastAsia="等线" w:hAnsi="Book Antiqua" w:cs="Times New Roman"/>
          <w:sz w:val="24"/>
          <w:szCs w:val="24"/>
          <w:lang w:eastAsia="zh-CN"/>
        </w:rPr>
        <w:t xml:space="preserve">. Soft tissue conditions in athletes' feet. </w:t>
      </w:r>
      <w:r w:rsidRPr="00C54346">
        <w:rPr>
          <w:rFonts w:ascii="Book Antiqua" w:eastAsia="等线" w:hAnsi="Book Antiqua" w:cs="Times New Roman"/>
          <w:i/>
          <w:sz w:val="24"/>
          <w:szCs w:val="24"/>
          <w:lang w:eastAsia="zh-CN"/>
        </w:rPr>
        <w:t>Clin Sports Med</w:t>
      </w:r>
      <w:r w:rsidRPr="00C54346">
        <w:rPr>
          <w:rFonts w:ascii="Book Antiqua" w:eastAsia="等线" w:hAnsi="Book Antiqua" w:cs="Times New Roman"/>
          <w:sz w:val="24"/>
          <w:szCs w:val="24"/>
          <w:lang w:eastAsia="zh-CN"/>
        </w:rPr>
        <w:t xml:space="preserve"> 1982; </w:t>
      </w:r>
      <w:r w:rsidRPr="00C54346">
        <w:rPr>
          <w:rFonts w:ascii="Book Antiqua" w:eastAsia="等线" w:hAnsi="Book Antiqua" w:cs="Times New Roman"/>
          <w:b/>
          <w:sz w:val="24"/>
          <w:szCs w:val="24"/>
          <w:lang w:eastAsia="zh-CN"/>
        </w:rPr>
        <w:t>1</w:t>
      </w:r>
      <w:r w:rsidRPr="00C54346">
        <w:rPr>
          <w:rFonts w:ascii="Book Antiqua" w:eastAsia="等线" w:hAnsi="Book Antiqua" w:cs="Times New Roman"/>
          <w:sz w:val="24"/>
          <w:szCs w:val="24"/>
          <w:lang w:eastAsia="zh-CN"/>
        </w:rPr>
        <w:t>: 149-155 [PMID: 6138162]</w:t>
      </w:r>
    </w:p>
    <w:p w14:paraId="61E06358"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39 </w:t>
      </w:r>
      <w:r w:rsidRPr="00C54346">
        <w:rPr>
          <w:rFonts w:ascii="Book Antiqua" w:eastAsia="等线" w:hAnsi="Book Antiqua" w:cs="Times New Roman"/>
          <w:b/>
          <w:sz w:val="24"/>
          <w:szCs w:val="24"/>
          <w:lang w:eastAsia="zh-CN"/>
        </w:rPr>
        <w:t>Wodajo FM</w:t>
      </w:r>
      <w:r w:rsidRPr="00C54346">
        <w:rPr>
          <w:rFonts w:ascii="Book Antiqua" w:eastAsia="等线" w:hAnsi="Book Antiqua" w:cs="Times New Roman"/>
          <w:sz w:val="24"/>
          <w:szCs w:val="24"/>
          <w:lang w:eastAsia="zh-CN"/>
        </w:rPr>
        <w:t xml:space="preserve">. Top five lesions that do not need referral to orthopedic oncology. </w:t>
      </w:r>
      <w:r w:rsidRPr="00C54346">
        <w:rPr>
          <w:rFonts w:ascii="Book Antiqua" w:eastAsia="等线" w:hAnsi="Book Antiqua" w:cs="Times New Roman"/>
          <w:i/>
          <w:sz w:val="24"/>
          <w:szCs w:val="24"/>
          <w:lang w:eastAsia="zh-CN"/>
        </w:rPr>
        <w:t>Orthop Clin North Am</w:t>
      </w:r>
      <w:r w:rsidRPr="00C54346">
        <w:rPr>
          <w:rFonts w:ascii="Book Antiqua" w:eastAsia="等线" w:hAnsi="Book Antiqua" w:cs="Times New Roman"/>
          <w:sz w:val="24"/>
          <w:szCs w:val="24"/>
          <w:lang w:eastAsia="zh-CN"/>
        </w:rPr>
        <w:t xml:space="preserve"> 2015; </w:t>
      </w:r>
      <w:r w:rsidRPr="00C54346">
        <w:rPr>
          <w:rFonts w:ascii="Book Antiqua" w:eastAsia="等线" w:hAnsi="Book Antiqua" w:cs="Times New Roman"/>
          <w:b/>
          <w:sz w:val="24"/>
          <w:szCs w:val="24"/>
          <w:lang w:eastAsia="zh-CN"/>
        </w:rPr>
        <w:t>46</w:t>
      </w:r>
      <w:r w:rsidRPr="00C54346">
        <w:rPr>
          <w:rFonts w:ascii="Book Antiqua" w:eastAsia="等线" w:hAnsi="Book Antiqua" w:cs="Times New Roman"/>
          <w:sz w:val="24"/>
          <w:szCs w:val="24"/>
          <w:lang w:eastAsia="zh-CN"/>
        </w:rPr>
        <w:t>: 303-314 [PMID: 25771324 DOI: 10.1016/j.ocl.2014.11.012]</w:t>
      </w:r>
    </w:p>
    <w:p w14:paraId="78500F0B"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0 </w:t>
      </w:r>
      <w:r w:rsidRPr="00C54346">
        <w:rPr>
          <w:rFonts w:ascii="Book Antiqua" w:eastAsia="等线" w:hAnsi="Book Antiqua" w:cs="Times New Roman"/>
          <w:b/>
          <w:sz w:val="24"/>
          <w:szCs w:val="24"/>
          <w:lang w:eastAsia="zh-CN"/>
        </w:rPr>
        <w:t>Dahlin DC</w:t>
      </w:r>
      <w:r w:rsidRPr="00C54346">
        <w:rPr>
          <w:rFonts w:ascii="Book Antiqua" w:eastAsia="等线" w:hAnsi="Book Antiqua" w:cs="Times New Roman"/>
          <w:sz w:val="24"/>
          <w:szCs w:val="24"/>
          <w:lang w:eastAsia="zh-CN"/>
        </w:rPr>
        <w:t xml:space="preserve">, Beabout JW. Dedifferentiation of low-grade chondrosarcomas. </w:t>
      </w:r>
      <w:r w:rsidRPr="00C54346">
        <w:rPr>
          <w:rFonts w:ascii="Book Antiqua" w:eastAsia="等线" w:hAnsi="Book Antiqua" w:cs="Times New Roman"/>
          <w:i/>
          <w:sz w:val="24"/>
          <w:szCs w:val="24"/>
          <w:lang w:eastAsia="zh-CN"/>
        </w:rPr>
        <w:t>Cancer</w:t>
      </w:r>
      <w:r w:rsidRPr="00C54346">
        <w:rPr>
          <w:rFonts w:ascii="Book Antiqua" w:eastAsia="等线" w:hAnsi="Book Antiqua" w:cs="Times New Roman"/>
          <w:sz w:val="24"/>
          <w:szCs w:val="24"/>
          <w:lang w:eastAsia="zh-CN"/>
        </w:rPr>
        <w:t xml:space="preserve"> 1971; </w:t>
      </w:r>
      <w:r w:rsidRPr="00C54346">
        <w:rPr>
          <w:rFonts w:ascii="Book Antiqua" w:eastAsia="等线" w:hAnsi="Book Antiqua" w:cs="Times New Roman"/>
          <w:b/>
          <w:sz w:val="24"/>
          <w:szCs w:val="24"/>
          <w:lang w:eastAsia="zh-CN"/>
        </w:rPr>
        <w:t>28</w:t>
      </w:r>
      <w:r w:rsidRPr="00C54346">
        <w:rPr>
          <w:rFonts w:ascii="Book Antiqua" w:eastAsia="等线" w:hAnsi="Book Antiqua" w:cs="Times New Roman"/>
          <w:sz w:val="24"/>
          <w:szCs w:val="24"/>
          <w:lang w:eastAsia="zh-CN"/>
        </w:rPr>
        <w:t>: 461-466 [PMID: 5566365]</w:t>
      </w:r>
    </w:p>
    <w:p w14:paraId="325DFE4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1 </w:t>
      </w:r>
      <w:r w:rsidRPr="00C54346">
        <w:rPr>
          <w:rFonts w:ascii="Book Antiqua" w:eastAsia="等线" w:hAnsi="Book Antiqua" w:cs="Times New Roman"/>
          <w:b/>
          <w:sz w:val="24"/>
          <w:szCs w:val="24"/>
          <w:lang w:eastAsia="zh-CN"/>
        </w:rPr>
        <w:t>Sandell LJ</w:t>
      </w:r>
      <w:r w:rsidRPr="00C54346">
        <w:rPr>
          <w:rFonts w:ascii="Book Antiqua" w:eastAsia="等线" w:hAnsi="Book Antiqua" w:cs="Times New Roman"/>
          <w:sz w:val="24"/>
          <w:szCs w:val="24"/>
          <w:lang w:eastAsia="zh-CN"/>
        </w:rPr>
        <w:t xml:space="preserve">. Multiple hereditary exostosis, EXT genes, and skeletal development. </w:t>
      </w:r>
      <w:r w:rsidRPr="00C54346">
        <w:rPr>
          <w:rFonts w:ascii="Book Antiqua" w:eastAsia="等线" w:hAnsi="Book Antiqua" w:cs="Times New Roman"/>
          <w:i/>
          <w:sz w:val="24"/>
          <w:szCs w:val="24"/>
          <w:lang w:eastAsia="zh-CN"/>
        </w:rPr>
        <w:t>J Bone Joint Surg Am</w:t>
      </w:r>
      <w:r w:rsidRPr="00C54346">
        <w:rPr>
          <w:rFonts w:ascii="Book Antiqua" w:eastAsia="等线" w:hAnsi="Book Antiqua" w:cs="Times New Roman"/>
          <w:sz w:val="24"/>
          <w:szCs w:val="24"/>
          <w:lang w:eastAsia="zh-CN"/>
        </w:rPr>
        <w:t xml:space="preserve"> 2009; </w:t>
      </w:r>
      <w:r w:rsidRPr="00C54346">
        <w:rPr>
          <w:rFonts w:ascii="Book Antiqua" w:eastAsia="等线" w:hAnsi="Book Antiqua" w:cs="Times New Roman"/>
          <w:b/>
          <w:sz w:val="24"/>
          <w:szCs w:val="24"/>
          <w:lang w:eastAsia="zh-CN"/>
        </w:rPr>
        <w:t>91 Suppl 4</w:t>
      </w:r>
      <w:r w:rsidRPr="00C54346">
        <w:rPr>
          <w:rFonts w:ascii="Book Antiqua" w:eastAsia="等线" w:hAnsi="Book Antiqua" w:cs="Times New Roman"/>
          <w:sz w:val="24"/>
          <w:szCs w:val="24"/>
          <w:lang w:eastAsia="zh-CN"/>
        </w:rPr>
        <w:t>: 58-62 [PMID: 19571069 DOI: 10.2106/JBJS.I.00391]</w:t>
      </w:r>
    </w:p>
    <w:p w14:paraId="5AF199A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2 </w:t>
      </w:r>
      <w:r w:rsidRPr="00C54346">
        <w:rPr>
          <w:rFonts w:ascii="Book Antiqua" w:eastAsia="等线" w:hAnsi="Book Antiqua" w:cs="Times New Roman"/>
          <w:b/>
          <w:sz w:val="24"/>
          <w:szCs w:val="24"/>
          <w:lang w:eastAsia="zh-CN"/>
        </w:rPr>
        <w:t>Blitz NM</w:t>
      </w:r>
      <w:r w:rsidRPr="00C54346">
        <w:rPr>
          <w:rFonts w:ascii="Book Antiqua" w:eastAsia="等线" w:hAnsi="Book Antiqua" w:cs="Times New Roman"/>
          <w:sz w:val="24"/>
          <w:szCs w:val="24"/>
          <w:lang w:eastAsia="zh-CN"/>
        </w:rPr>
        <w:t xml:space="preserve">, Lopez KT. Giant solitary osteochondroma of the inferior medial calcaneal tubercle: a case report and review of the literature. </w:t>
      </w:r>
      <w:r w:rsidRPr="00C54346">
        <w:rPr>
          <w:rFonts w:ascii="Book Antiqua" w:eastAsia="等线" w:hAnsi="Book Antiqua" w:cs="Times New Roman"/>
          <w:i/>
          <w:sz w:val="24"/>
          <w:szCs w:val="24"/>
          <w:lang w:eastAsia="zh-CN"/>
        </w:rPr>
        <w:t>J Foot Ankle Surg</w:t>
      </w:r>
      <w:r w:rsidRPr="00C54346">
        <w:rPr>
          <w:rFonts w:ascii="Book Antiqua" w:eastAsia="等线" w:hAnsi="Book Antiqua" w:cs="Times New Roman"/>
          <w:sz w:val="24"/>
          <w:szCs w:val="24"/>
          <w:lang w:eastAsia="zh-CN"/>
        </w:rPr>
        <w:t xml:space="preserve"> 2008; </w:t>
      </w:r>
      <w:r w:rsidRPr="00C54346">
        <w:rPr>
          <w:rFonts w:ascii="Book Antiqua" w:eastAsia="等线" w:hAnsi="Book Antiqua" w:cs="Times New Roman"/>
          <w:b/>
          <w:sz w:val="24"/>
          <w:szCs w:val="24"/>
          <w:lang w:eastAsia="zh-CN"/>
        </w:rPr>
        <w:t>47</w:t>
      </w:r>
      <w:r w:rsidRPr="00C54346">
        <w:rPr>
          <w:rFonts w:ascii="Book Antiqua" w:eastAsia="等线" w:hAnsi="Book Antiqua" w:cs="Times New Roman"/>
          <w:sz w:val="24"/>
          <w:szCs w:val="24"/>
          <w:lang w:eastAsia="zh-CN"/>
        </w:rPr>
        <w:t>: 206-212 [PMID: 18455666 DOI: 10.1053/j.jfas.2007.12.006]</w:t>
      </w:r>
    </w:p>
    <w:p w14:paraId="019F7E2C"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3 </w:t>
      </w:r>
      <w:r w:rsidRPr="00C54346">
        <w:rPr>
          <w:rFonts w:ascii="Book Antiqua" w:eastAsia="等线" w:hAnsi="Book Antiqua" w:cs="Times New Roman"/>
          <w:b/>
          <w:sz w:val="24"/>
          <w:szCs w:val="24"/>
          <w:lang w:eastAsia="zh-CN"/>
        </w:rPr>
        <w:t>Griffiths HJ</w:t>
      </w:r>
      <w:r w:rsidRPr="00C54346">
        <w:rPr>
          <w:rFonts w:ascii="Book Antiqua" w:eastAsia="等线" w:hAnsi="Book Antiqua" w:cs="Times New Roman"/>
          <w:sz w:val="24"/>
          <w:szCs w:val="24"/>
          <w:lang w:eastAsia="zh-CN"/>
        </w:rPr>
        <w:t xml:space="preserve">, Thompson RC Jr, Galloway HR, Everson LI, Suh JS. Bursitis in </w:t>
      </w:r>
      <w:r w:rsidRPr="00C54346">
        <w:rPr>
          <w:rFonts w:ascii="Book Antiqua" w:eastAsia="等线" w:hAnsi="Book Antiqua" w:cs="Times New Roman"/>
          <w:sz w:val="24"/>
          <w:szCs w:val="24"/>
          <w:lang w:eastAsia="zh-CN"/>
        </w:rPr>
        <w:lastRenderedPageBreak/>
        <w:t xml:space="preserve">association with solitary osteochondromas presenting as mass lesions. </w:t>
      </w:r>
      <w:r w:rsidRPr="00C54346">
        <w:rPr>
          <w:rFonts w:ascii="Book Antiqua" w:eastAsia="等线" w:hAnsi="Book Antiqua" w:cs="Times New Roman"/>
          <w:i/>
          <w:sz w:val="24"/>
          <w:szCs w:val="24"/>
          <w:lang w:eastAsia="zh-CN"/>
        </w:rPr>
        <w:t>Skeletal Radiol</w:t>
      </w:r>
      <w:r w:rsidRPr="00C54346">
        <w:rPr>
          <w:rFonts w:ascii="Book Antiqua" w:eastAsia="等线" w:hAnsi="Book Antiqua" w:cs="Times New Roman"/>
          <w:sz w:val="24"/>
          <w:szCs w:val="24"/>
          <w:lang w:eastAsia="zh-CN"/>
        </w:rPr>
        <w:t xml:space="preserve"> 1991; </w:t>
      </w:r>
      <w:r w:rsidRPr="00C54346">
        <w:rPr>
          <w:rFonts w:ascii="Book Antiqua" w:eastAsia="等线" w:hAnsi="Book Antiqua" w:cs="Times New Roman"/>
          <w:b/>
          <w:sz w:val="24"/>
          <w:szCs w:val="24"/>
          <w:lang w:eastAsia="zh-CN"/>
        </w:rPr>
        <w:t>20</w:t>
      </w:r>
      <w:r w:rsidRPr="00C54346">
        <w:rPr>
          <w:rFonts w:ascii="Book Antiqua" w:eastAsia="等线" w:hAnsi="Book Antiqua" w:cs="Times New Roman"/>
          <w:sz w:val="24"/>
          <w:szCs w:val="24"/>
          <w:lang w:eastAsia="zh-CN"/>
        </w:rPr>
        <w:t>: 513-516 [PMID: 1754913]</w:t>
      </w:r>
    </w:p>
    <w:p w14:paraId="5EB818C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4 </w:t>
      </w:r>
      <w:r w:rsidRPr="00C54346">
        <w:rPr>
          <w:rFonts w:ascii="Book Antiqua" w:eastAsia="等线" w:hAnsi="Book Antiqua" w:cs="Times New Roman"/>
          <w:b/>
          <w:sz w:val="24"/>
          <w:szCs w:val="24"/>
          <w:lang w:eastAsia="zh-CN"/>
        </w:rPr>
        <w:t>Sella EJ</w:t>
      </w:r>
      <w:r w:rsidRPr="00C54346">
        <w:rPr>
          <w:rFonts w:ascii="Book Antiqua" w:eastAsia="等线" w:hAnsi="Book Antiqua" w:cs="Times New Roman"/>
          <w:sz w:val="24"/>
          <w:szCs w:val="24"/>
          <w:lang w:eastAsia="zh-CN"/>
        </w:rPr>
        <w:t xml:space="preserve">, Chrostowski JH. Calcaneal osteochondromas. </w:t>
      </w:r>
      <w:r w:rsidRPr="00C54346">
        <w:rPr>
          <w:rFonts w:ascii="Book Antiqua" w:eastAsia="等线" w:hAnsi="Book Antiqua" w:cs="Times New Roman"/>
          <w:i/>
          <w:sz w:val="24"/>
          <w:szCs w:val="24"/>
          <w:lang w:eastAsia="zh-CN"/>
        </w:rPr>
        <w:t>Orthopedics</w:t>
      </w:r>
      <w:r w:rsidRPr="00C54346">
        <w:rPr>
          <w:rFonts w:ascii="Book Antiqua" w:eastAsia="等线" w:hAnsi="Book Antiqua" w:cs="Times New Roman"/>
          <w:sz w:val="24"/>
          <w:szCs w:val="24"/>
          <w:lang w:eastAsia="zh-CN"/>
        </w:rPr>
        <w:t xml:space="preserve"> 1995; </w:t>
      </w:r>
      <w:r w:rsidRPr="00C54346">
        <w:rPr>
          <w:rFonts w:ascii="Book Antiqua" w:eastAsia="等线" w:hAnsi="Book Antiqua" w:cs="Times New Roman"/>
          <w:b/>
          <w:sz w:val="24"/>
          <w:szCs w:val="24"/>
          <w:lang w:eastAsia="zh-CN"/>
        </w:rPr>
        <w:t>18</w:t>
      </w:r>
      <w:r w:rsidRPr="00C54346">
        <w:rPr>
          <w:rFonts w:ascii="Book Antiqua" w:eastAsia="等线" w:hAnsi="Book Antiqua" w:cs="Times New Roman"/>
          <w:sz w:val="24"/>
          <w:szCs w:val="24"/>
          <w:lang w:eastAsia="zh-CN"/>
        </w:rPr>
        <w:t>: 573-574; discussion 574-575 [PMID: 7675723]</w:t>
      </w:r>
    </w:p>
    <w:p w14:paraId="579C60DD"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5 </w:t>
      </w:r>
      <w:r w:rsidRPr="00C54346">
        <w:rPr>
          <w:rFonts w:ascii="Book Antiqua" w:eastAsia="等线" w:hAnsi="Book Antiqua" w:cs="Times New Roman"/>
          <w:b/>
          <w:sz w:val="24"/>
          <w:szCs w:val="24"/>
          <w:lang w:eastAsia="zh-CN"/>
        </w:rPr>
        <w:t>Nogier A</w:t>
      </w:r>
      <w:r w:rsidRPr="00C54346">
        <w:rPr>
          <w:rFonts w:ascii="Book Antiqua" w:eastAsia="等线" w:hAnsi="Book Antiqua" w:cs="Times New Roman"/>
          <w:sz w:val="24"/>
          <w:szCs w:val="24"/>
          <w:lang w:eastAsia="zh-CN"/>
        </w:rPr>
        <w:t xml:space="preserve">, De Pinieux G, Hottya G, Anract P. Case reports: enlargement of a calcaneal osteochondroma after skeletal maturity. </w:t>
      </w:r>
      <w:r w:rsidRPr="00C54346">
        <w:rPr>
          <w:rFonts w:ascii="Book Antiqua" w:eastAsia="等线" w:hAnsi="Book Antiqua" w:cs="Times New Roman"/>
          <w:i/>
          <w:sz w:val="24"/>
          <w:szCs w:val="24"/>
          <w:lang w:eastAsia="zh-CN"/>
        </w:rPr>
        <w:t>Clin Orthop Relat Res</w:t>
      </w:r>
      <w:r w:rsidRPr="00C54346">
        <w:rPr>
          <w:rFonts w:ascii="Book Antiqua" w:eastAsia="等线" w:hAnsi="Book Antiqua" w:cs="Times New Roman"/>
          <w:sz w:val="24"/>
          <w:szCs w:val="24"/>
          <w:lang w:eastAsia="zh-CN"/>
        </w:rPr>
        <w:t xml:space="preserve"> 2006; </w:t>
      </w:r>
      <w:r w:rsidRPr="00C54346">
        <w:rPr>
          <w:rFonts w:ascii="Book Antiqua" w:eastAsia="等线" w:hAnsi="Book Antiqua" w:cs="Times New Roman"/>
          <w:b/>
          <w:sz w:val="24"/>
          <w:szCs w:val="24"/>
          <w:lang w:eastAsia="zh-CN"/>
        </w:rPr>
        <w:t>447</w:t>
      </w:r>
      <w:r w:rsidRPr="00C54346">
        <w:rPr>
          <w:rFonts w:ascii="Book Antiqua" w:eastAsia="等线" w:hAnsi="Book Antiqua" w:cs="Times New Roman"/>
          <w:sz w:val="24"/>
          <w:szCs w:val="24"/>
          <w:lang w:eastAsia="zh-CN"/>
        </w:rPr>
        <w:t>: 260-266 [PMID: 16741480 DOI: 10.1097/01.blo.0000203474.96549.80]</w:t>
      </w:r>
    </w:p>
    <w:p w14:paraId="253CF546"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6 </w:t>
      </w:r>
      <w:r w:rsidRPr="00C54346">
        <w:rPr>
          <w:rFonts w:ascii="Book Antiqua" w:eastAsia="等线" w:hAnsi="Book Antiqua" w:cs="Times New Roman"/>
          <w:b/>
          <w:sz w:val="24"/>
          <w:szCs w:val="24"/>
          <w:lang w:eastAsia="zh-CN"/>
        </w:rPr>
        <w:t>Koplay M</w:t>
      </w:r>
      <w:r w:rsidRPr="00C54346">
        <w:rPr>
          <w:rFonts w:ascii="Book Antiqua" w:eastAsia="等线" w:hAnsi="Book Antiqua" w:cs="Times New Roman"/>
          <w:sz w:val="24"/>
          <w:szCs w:val="24"/>
          <w:lang w:eastAsia="zh-CN"/>
        </w:rPr>
        <w:t xml:space="preserve">, Toker S, Sahin L, Kilincoglu V. A calcaneal osteochondroma with recurrence in a skeletally mature patient: a case report. </w:t>
      </w:r>
      <w:r w:rsidRPr="00C54346">
        <w:rPr>
          <w:rFonts w:ascii="Book Antiqua" w:eastAsia="等线" w:hAnsi="Book Antiqua" w:cs="Times New Roman"/>
          <w:i/>
          <w:sz w:val="24"/>
          <w:szCs w:val="24"/>
          <w:lang w:eastAsia="zh-CN"/>
        </w:rPr>
        <w:t>Cases J</w:t>
      </w:r>
      <w:r w:rsidRPr="00C54346">
        <w:rPr>
          <w:rFonts w:ascii="Book Antiqua" w:eastAsia="等线" w:hAnsi="Book Antiqua" w:cs="Times New Roman"/>
          <w:sz w:val="24"/>
          <w:szCs w:val="24"/>
          <w:lang w:eastAsia="zh-CN"/>
        </w:rPr>
        <w:t xml:space="preserve"> 2009; </w:t>
      </w:r>
      <w:r w:rsidRPr="00C54346">
        <w:rPr>
          <w:rFonts w:ascii="Book Antiqua" w:eastAsia="等线" w:hAnsi="Book Antiqua" w:cs="Times New Roman"/>
          <w:b/>
          <w:sz w:val="24"/>
          <w:szCs w:val="24"/>
          <w:lang w:eastAsia="zh-CN"/>
        </w:rPr>
        <w:t>2</w:t>
      </w:r>
      <w:r w:rsidRPr="00C54346">
        <w:rPr>
          <w:rFonts w:ascii="Book Antiqua" w:eastAsia="等线" w:hAnsi="Book Antiqua" w:cs="Times New Roman"/>
          <w:sz w:val="24"/>
          <w:szCs w:val="24"/>
          <w:lang w:eastAsia="zh-CN"/>
        </w:rPr>
        <w:t>: 7013 [PMID: 19829896 DOI: 10.4076/1757-1627-2-7013]</w:t>
      </w:r>
    </w:p>
    <w:p w14:paraId="2E9A42FE"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7 </w:t>
      </w:r>
      <w:r w:rsidRPr="00C54346">
        <w:rPr>
          <w:rFonts w:ascii="Book Antiqua" w:eastAsia="等线" w:hAnsi="Book Antiqua" w:cs="Times New Roman"/>
          <w:b/>
          <w:sz w:val="24"/>
          <w:szCs w:val="24"/>
          <w:lang w:eastAsia="zh-CN"/>
        </w:rPr>
        <w:t>Murphey MD</w:t>
      </w:r>
      <w:r w:rsidRPr="00C54346">
        <w:rPr>
          <w:rFonts w:ascii="Book Antiqua" w:eastAsia="等线" w:hAnsi="Book Antiqua" w:cs="Times New Roman"/>
          <w:sz w:val="24"/>
          <w:szCs w:val="24"/>
          <w:lang w:eastAsia="zh-CN"/>
        </w:rPr>
        <w:t xml:space="preserve">, Choi JJ, Kransdorf MJ, Flemming DJ, Gannon FH. Imaging of osteochondroma: variants and complications with radiologic-pathologic correlation. </w:t>
      </w:r>
      <w:r w:rsidRPr="00C54346">
        <w:rPr>
          <w:rFonts w:ascii="Book Antiqua" w:eastAsia="等线" w:hAnsi="Book Antiqua" w:cs="Times New Roman"/>
          <w:i/>
          <w:sz w:val="24"/>
          <w:szCs w:val="24"/>
          <w:lang w:eastAsia="zh-CN"/>
        </w:rPr>
        <w:t>Radiographics</w:t>
      </w:r>
      <w:r w:rsidRPr="00C54346">
        <w:rPr>
          <w:rFonts w:ascii="Book Antiqua" w:eastAsia="等线" w:hAnsi="Book Antiqua" w:cs="Times New Roman"/>
          <w:sz w:val="24"/>
          <w:szCs w:val="24"/>
          <w:lang w:eastAsia="zh-CN"/>
        </w:rPr>
        <w:t xml:space="preserve"> 2000; </w:t>
      </w:r>
      <w:r w:rsidRPr="00C54346">
        <w:rPr>
          <w:rFonts w:ascii="Book Antiqua" w:eastAsia="等线" w:hAnsi="Book Antiqua" w:cs="Times New Roman"/>
          <w:b/>
          <w:sz w:val="24"/>
          <w:szCs w:val="24"/>
          <w:lang w:eastAsia="zh-CN"/>
        </w:rPr>
        <w:t>20</w:t>
      </w:r>
      <w:r w:rsidRPr="00C54346">
        <w:rPr>
          <w:rFonts w:ascii="Book Antiqua" w:eastAsia="等线" w:hAnsi="Book Antiqua" w:cs="Times New Roman"/>
          <w:sz w:val="24"/>
          <w:szCs w:val="24"/>
          <w:lang w:eastAsia="zh-CN"/>
        </w:rPr>
        <w:t>: 1407-1434 [PMID: 10992031 DOI: 10.1148/radiographics.20.5.g00se171407]</w:t>
      </w:r>
    </w:p>
    <w:p w14:paraId="6F08C577"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8 </w:t>
      </w:r>
      <w:r w:rsidRPr="00C54346">
        <w:rPr>
          <w:rFonts w:ascii="Book Antiqua" w:eastAsia="等线" w:hAnsi="Book Antiqua" w:cs="Times New Roman"/>
          <w:b/>
          <w:sz w:val="24"/>
          <w:szCs w:val="24"/>
          <w:lang w:eastAsia="zh-CN"/>
        </w:rPr>
        <w:t>de Souza AM</w:t>
      </w:r>
      <w:r w:rsidRPr="00C54346">
        <w:rPr>
          <w:rFonts w:ascii="Book Antiqua" w:eastAsia="等线" w:hAnsi="Book Antiqua" w:cs="Times New Roman"/>
          <w:sz w:val="24"/>
          <w:szCs w:val="24"/>
          <w:lang w:eastAsia="zh-CN"/>
        </w:rPr>
        <w:t xml:space="preserve">, Bispo Júnior RZ. Osteochondroma: ignore or investigate? </w:t>
      </w:r>
      <w:r w:rsidRPr="00C54346">
        <w:rPr>
          <w:rFonts w:ascii="Book Antiqua" w:eastAsia="等线" w:hAnsi="Book Antiqua" w:cs="Times New Roman"/>
          <w:i/>
          <w:sz w:val="24"/>
          <w:szCs w:val="24"/>
          <w:lang w:eastAsia="zh-CN"/>
        </w:rPr>
        <w:t>Rev Bras Ortop</w:t>
      </w:r>
      <w:r w:rsidRPr="00C54346">
        <w:rPr>
          <w:rFonts w:ascii="Book Antiqua" w:eastAsia="等线" w:hAnsi="Book Antiqua" w:cs="Times New Roman"/>
          <w:sz w:val="24"/>
          <w:szCs w:val="24"/>
          <w:lang w:eastAsia="zh-CN"/>
        </w:rPr>
        <w:t xml:space="preserve"> 2014; </w:t>
      </w:r>
      <w:r w:rsidRPr="00C54346">
        <w:rPr>
          <w:rFonts w:ascii="Book Antiqua" w:eastAsia="等线" w:hAnsi="Book Antiqua" w:cs="Times New Roman"/>
          <w:b/>
          <w:sz w:val="24"/>
          <w:szCs w:val="24"/>
          <w:lang w:eastAsia="zh-CN"/>
        </w:rPr>
        <w:t>49</w:t>
      </w:r>
      <w:r w:rsidRPr="00C54346">
        <w:rPr>
          <w:rFonts w:ascii="Book Antiqua" w:eastAsia="等线" w:hAnsi="Book Antiqua" w:cs="Times New Roman"/>
          <w:sz w:val="24"/>
          <w:szCs w:val="24"/>
          <w:lang w:eastAsia="zh-CN"/>
        </w:rPr>
        <w:t>: 555-564 [PMID: 26229862 DOI: 10.1016/j.rboe.2013.10.002]</w:t>
      </w:r>
    </w:p>
    <w:p w14:paraId="3E8C531A"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49 </w:t>
      </w:r>
      <w:r w:rsidRPr="00C54346">
        <w:rPr>
          <w:rFonts w:ascii="Book Antiqua" w:eastAsia="等线" w:hAnsi="Book Antiqua" w:cs="Times New Roman"/>
          <w:b/>
          <w:sz w:val="24"/>
          <w:szCs w:val="24"/>
          <w:lang w:eastAsia="zh-CN"/>
        </w:rPr>
        <w:t>Dunn JE</w:t>
      </w:r>
      <w:r w:rsidRPr="00C54346">
        <w:rPr>
          <w:rFonts w:ascii="Book Antiqua" w:eastAsia="等线" w:hAnsi="Book Antiqua" w:cs="Times New Roman"/>
          <w:sz w:val="24"/>
          <w:szCs w:val="24"/>
          <w:lang w:eastAsia="zh-CN"/>
        </w:rPr>
        <w:t xml:space="preserve">, Link CL, Felson DT, Crincoli MG, Keysor JJ, McKinlay JB. Prevalence of foot and ankle conditions in a multiethnic community sample of older adults. </w:t>
      </w:r>
      <w:r w:rsidRPr="00C54346">
        <w:rPr>
          <w:rFonts w:ascii="Book Antiqua" w:eastAsia="等线" w:hAnsi="Book Antiqua" w:cs="Times New Roman"/>
          <w:i/>
          <w:sz w:val="24"/>
          <w:szCs w:val="24"/>
          <w:lang w:eastAsia="zh-CN"/>
        </w:rPr>
        <w:t>Am J Epidemiol</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159</w:t>
      </w:r>
      <w:r w:rsidRPr="00C54346">
        <w:rPr>
          <w:rFonts w:ascii="Book Antiqua" w:eastAsia="等线" w:hAnsi="Book Antiqua" w:cs="Times New Roman"/>
          <w:sz w:val="24"/>
          <w:szCs w:val="24"/>
          <w:lang w:eastAsia="zh-CN"/>
        </w:rPr>
        <w:t>: 491-498 [PMID: 14977645 DOI: 10.1093/aje/kwh071]</w:t>
      </w:r>
    </w:p>
    <w:p w14:paraId="285CE370"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50 </w:t>
      </w:r>
      <w:r w:rsidRPr="00C54346">
        <w:rPr>
          <w:rFonts w:ascii="Book Antiqua" w:eastAsia="等线" w:hAnsi="Book Antiqua" w:cs="Times New Roman"/>
          <w:b/>
          <w:sz w:val="24"/>
          <w:szCs w:val="24"/>
          <w:lang w:eastAsia="zh-CN"/>
        </w:rPr>
        <w:t>Flanagan AM</w:t>
      </w:r>
      <w:r w:rsidRPr="00C54346">
        <w:rPr>
          <w:rFonts w:ascii="Book Antiqua" w:eastAsia="等线" w:hAnsi="Book Antiqua" w:cs="Times New Roman"/>
          <w:sz w:val="24"/>
          <w:szCs w:val="24"/>
          <w:lang w:eastAsia="zh-CN"/>
        </w:rPr>
        <w:t xml:space="preserve">, Lindsay D. A diagnostic approach to bone tumours. </w:t>
      </w:r>
      <w:r w:rsidRPr="00C54346">
        <w:rPr>
          <w:rFonts w:ascii="Book Antiqua" w:eastAsia="等线" w:hAnsi="Book Antiqua" w:cs="Times New Roman"/>
          <w:i/>
          <w:sz w:val="24"/>
          <w:szCs w:val="24"/>
          <w:lang w:eastAsia="zh-CN"/>
        </w:rPr>
        <w:t>Pathology</w:t>
      </w:r>
      <w:r w:rsidRPr="00C54346">
        <w:rPr>
          <w:rFonts w:ascii="Book Antiqua" w:eastAsia="等线" w:hAnsi="Book Antiqua" w:cs="Times New Roman"/>
          <w:sz w:val="24"/>
          <w:szCs w:val="24"/>
          <w:lang w:eastAsia="zh-CN"/>
        </w:rPr>
        <w:t xml:space="preserve"> 2017; </w:t>
      </w:r>
      <w:r w:rsidRPr="00C54346">
        <w:rPr>
          <w:rFonts w:ascii="Book Antiqua" w:eastAsia="等线" w:hAnsi="Book Antiqua" w:cs="Times New Roman"/>
          <w:b/>
          <w:sz w:val="24"/>
          <w:szCs w:val="24"/>
          <w:lang w:eastAsia="zh-CN"/>
        </w:rPr>
        <w:t>49</w:t>
      </w:r>
      <w:r w:rsidRPr="00C54346">
        <w:rPr>
          <w:rFonts w:ascii="Book Antiqua" w:eastAsia="等线" w:hAnsi="Book Antiqua" w:cs="Times New Roman"/>
          <w:sz w:val="24"/>
          <w:szCs w:val="24"/>
          <w:lang w:eastAsia="zh-CN"/>
        </w:rPr>
        <w:t>: 675-687 [PMID: 29110879 DOI: 10.1016/j.pathol.2017.08.003]</w:t>
      </w:r>
    </w:p>
    <w:p w14:paraId="0E8E151C" w14:textId="77777777" w:rsidR="007F7444" w:rsidRPr="00C54346" w:rsidRDefault="007F7444" w:rsidP="00C54346">
      <w:pPr>
        <w:widowControl w:val="0"/>
        <w:snapToGrid w:val="0"/>
        <w:spacing w:after="0" w:line="360" w:lineRule="auto"/>
        <w:jc w:val="both"/>
        <w:rPr>
          <w:rFonts w:ascii="Book Antiqua" w:eastAsia="等线" w:hAnsi="Book Antiqua" w:cs="Times New Roman"/>
          <w:sz w:val="24"/>
          <w:szCs w:val="24"/>
          <w:lang w:eastAsia="zh-CN"/>
        </w:rPr>
      </w:pPr>
      <w:r w:rsidRPr="00C54346">
        <w:rPr>
          <w:rFonts w:ascii="Book Antiqua" w:eastAsia="等线" w:hAnsi="Book Antiqua" w:cs="Times New Roman"/>
          <w:sz w:val="24"/>
          <w:szCs w:val="24"/>
          <w:lang w:eastAsia="zh-CN"/>
        </w:rPr>
        <w:t xml:space="preserve">51 </w:t>
      </w:r>
      <w:r w:rsidRPr="00C54346">
        <w:rPr>
          <w:rFonts w:ascii="Book Antiqua" w:eastAsia="等线" w:hAnsi="Book Antiqua" w:cs="Times New Roman"/>
          <w:b/>
          <w:sz w:val="24"/>
          <w:szCs w:val="24"/>
          <w:lang w:eastAsia="zh-CN"/>
        </w:rPr>
        <w:t>Scott A</w:t>
      </w:r>
      <w:r w:rsidRPr="00C54346">
        <w:rPr>
          <w:rFonts w:ascii="Book Antiqua" w:eastAsia="等线" w:hAnsi="Book Antiqua" w:cs="Times New Roman"/>
          <w:sz w:val="24"/>
          <w:szCs w:val="24"/>
          <w:lang w:eastAsia="zh-CN"/>
        </w:rPr>
        <w:t xml:space="preserve">, Khan KM, Cook JL, Duronio V. What is "inflammation"? Are we ready to move beyond Celsus? </w:t>
      </w:r>
      <w:r w:rsidRPr="00C54346">
        <w:rPr>
          <w:rFonts w:ascii="Book Antiqua" w:eastAsia="等线" w:hAnsi="Book Antiqua" w:cs="Times New Roman"/>
          <w:i/>
          <w:sz w:val="24"/>
          <w:szCs w:val="24"/>
          <w:lang w:eastAsia="zh-CN"/>
        </w:rPr>
        <w:t>Br J Sports Med</w:t>
      </w:r>
      <w:r w:rsidRPr="00C54346">
        <w:rPr>
          <w:rFonts w:ascii="Book Antiqua" w:eastAsia="等线" w:hAnsi="Book Antiqua" w:cs="Times New Roman"/>
          <w:sz w:val="24"/>
          <w:szCs w:val="24"/>
          <w:lang w:eastAsia="zh-CN"/>
        </w:rPr>
        <w:t xml:space="preserve"> 2004; </w:t>
      </w:r>
      <w:r w:rsidRPr="00C54346">
        <w:rPr>
          <w:rFonts w:ascii="Book Antiqua" w:eastAsia="等线" w:hAnsi="Book Antiqua" w:cs="Times New Roman"/>
          <w:b/>
          <w:sz w:val="24"/>
          <w:szCs w:val="24"/>
          <w:lang w:eastAsia="zh-CN"/>
        </w:rPr>
        <w:t>38</w:t>
      </w:r>
      <w:r w:rsidRPr="00C54346">
        <w:rPr>
          <w:rFonts w:ascii="Book Antiqua" w:eastAsia="等线" w:hAnsi="Book Antiqua" w:cs="Times New Roman"/>
          <w:sz w:val="24"/>
          <w:szCs w:val="24"/>
          <w:lang w:eastAsia="zh-CN"/>
        </w:rPr>
        <w:t>: 248-249 [PMID: 15155418 DOI: 10.1136/bjsm.2003.011221]</w:t>
      </w:r>
    </w:p>
    <w:p w14:paraId="067BB34F" w14:textId="77777777" w:rsidR="003C10F3" w:rsidRPr="00C54346" w:rsidRDefault="003C10F3" w:rsidP="00C54346">
      <w:pPr>
        <w:snapToGrid w:val="0"/>
        <w:spacing w:after="0" w:line="360" w:lineRule="auto"/>
        <w:jc w:val="both"/>
        <w:rPr>
          <w:rFonts w:ascii="Book Antiqua" w:eastAsia="宋体" w:hAnsi="Book Antiqua" w:cs="Times New Roman"/>
          <w:b/>
          <w:bCs/>
          <w:sz w:val="24"/>
          <w:szCs w:val="24"/>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_Hlk11235039"/>
    </w:p>
    <w:p w14:paraId="1E7C7F8A" w14:textId="1EA22854" w:rsidR="006E075A" w:rsidRPr="00C54346" w:rsidRDefault="007F7444" w:rsidP="00A902EC">
      <w:pPr>
        <w:snapToGrid w:val="0"/>
        <w:spacing w:after="0" w:line="360" w:lineRule="auto"/>
        <w:jc w:val="right"/>
        <w:rPr>
          <w:rFonts w:ascii="Book Antiqua" w:eastAsia="宋体" w:hAnsi="Book Antiqua" w:cs="Times New Roman"/>
          <w:sz w:val="24"/>
          <w:szCs w:val="24"/>
          <w:lang w:eastAsia="zh-CN"/>
        </w:rPr>
      </w:pPr>
      <w:r w:rsidRPr="00C54346">
        <w:rPr>
          <w:rFonts w:ascii="Book Antiqua" w:eastAsia="宋体" w:hAnsi="Book Antiqua" w:cs="Times New Roman"/>
          <w:b/>
          <w:bCs/>
          <w:sz w:val="24"/>
          <w:szCs w:val="24"/>
          <w:lang w:eastAsia="zh-CN"/>
        </w:rPr>
        <w:t xml:space="preserve">P-Reviewer: </w:t>
      </w:r>
      <w:r w:rsidRPr="00C54346">
        <w:rPr>
          <w:rFonts w:ascii="Book Antiqua" w:eastAsia="宋体" w:hAnsi="Book Antiqua" w:cs="Times New Roman"/>
          <w:sz w:val="24"/>
          <w:szCs w:val="24"/>
          <w:lang w:eastAsia="zh-CN"/>
        </w:rPr>
        <w:t>Bravo Petersen SM, Yu B</w:t>
      </w:r>
      <w:r w:rsidRPr="00C54346">
        <w:rPr>
          <w:rFonts w:ascii="Book Antiqua" w:eastAsia="宋体" w:hAnsi="Book Antiqua" w:cs="Times New Roman"/>
          <w:b/>
          <w:bCs/>
          <w:sz w:val="24"/>
          <w:szCs w:val="24"/>
          <w:lang w:eastAsia="zh-CN"/>
        </w:rPr>
        <w:t xml:space="preserve"> S-Editor:</w:t>
      </w:r>
      <w:r w:rsidRPr="00C54346">
        <w:rPr>
          <w:rFonts w:ascii="Book Antiqua" w:eastAsia="宋体" w:hAnsi="Book Antiqua" w:cs="Times New Roman"/>
          <w:sz w:val="24"/>
          <w:szCs w:val="24"/>
          <w:lang w:eastAsia="zh-CN"/>
        </w:rPr>
        <w:t xml:space="preserve"> Gong ZM</w:t>
      </w:r>
      <w:r w:rsidR="003C10F3" w:rsidRPr="00C54346">
        <w:rPr>
          <w:rFonts w:ascii="Book Antiqua" w:eastAsia="宋体" w:hAnsi="Book Antiqua" w:cs="Times New Roman"/>
          <w:b/>
          <w:bCs/>
          <w:sz w:val="24"/>
          <w:szCs w:val="24"/>
          <w:lang w:eastAsia="zh-CN"/>
        </w:rPr>
        <w:t xml:space="preserve"> </w:t>
      </w:r>
    </w:p>
    <w:p w14:paraId="70BDDB51" w14:textId="571AB055" w:rsidR="007F7444" w:rsidRPr="00C54346" w:rsidRDefault="007F7444" w:rsidP="001C5AB5">
      <w:pPr>
        <w:wordWrap w:val="0"/>
        <w:snapToGrid w:val="0"/>
        <w:spacing w:after="0" w:line="360" w:lineRule="auto"/>
        <w:jc w:val="right"/>
        <w:rPr>
          <w:rFonts w:ascii="Book Antiqua" w:eastAsia="宋体" w:hAnsi="Book Antiqua" w:cs="Times New Roman"/>
          <w:b/>
          <w:bCs/>
          <w:sz w:val="24"/>
          <w:szCs w:val="24"/>
          <w:lang w:eastAsia="zh-CN"/>
        </w:rPr>
      </w:pPr>
      <w:r w:rsidRPr="00C54346">
        <w:rPr>
          <w:rFonts w:ascii="Book Antiqua" w:eastAsia="宋体" w:hAnsi="Book Antiqua" w:cs="Times New Roman"/>
          <w:b/>
          <w:bCs/>
          <w:sz w:val="24"/>
          <w:szCs w:val="24"/>
          <w:lang w:eastAsia="zh-CN"/>
        </w:rPr>
        <w:t>L-Editor:</w:t>
      </w:r>
      <w:r w:rsidRPr="00C54346">
        <w:rPr>
          <w:rFonts w:ascii="Book Antiqua" w:eastAsia="宋体" w:hAnsi="Book Antiqua" w:cs="Times New Roman"/>
          <w:sz w:val="24"/>
          <w:szCs w:val="24"/>
          <w:lang w:eastAsia="zh-CN"/>
        </w:rPr>
        <w:t xml:space="preserve"> </w:t>
      </w:r>
      <w:r w:rsidR="00123875" w:rsidRPr="00C54346">
        <w:rPr>
          <w:rFonts w:ascii="Book Antiqua" w:eastAsia="宋体" w:hAnsi="Book Antiqua" w:cs="Times New Roman"/>
          <w:sz w:val="24"/>
          <w:szCs w:val="24"/>
          <w:lang w:eastAsia="zh-CN"/>
        </w:rPr>
        <w:t xml:space="preserve">Filipodia </w:t>
      </w:r>
      <w:r w:rsidRPr="00C54346">
        <w:rPr>
          <w:rFonts w:ascii="Book Antiqua" w:eastAsia="宋体" w:hAnsi="Book Antiqua" w:cs="Times New Roman"/>
          <w:b/>
          <w:bCs/>
          <w:sz w:val="24"/>
          <w:szCs w:val="24"/>
          <w:lang w:eastAsia="zh-CN"/>
        </w:rPr>
        <w:t>E-Editor:</w:t>
      </w:r>
      <w:r w:rsidR="001C5AB5">
        <w:rPr>
          <w:rFonts w:ascii="Book Antiqua" w:eastAsia="宋体" w:hAnsi="Book Antiqua" w:cs="Times New Roman" w:hint="eastAsia"/>
          <w:b/>
          <w:bCs/>
          <w:sz w:val="24"/>
          <w:szCs w:val="24"/>
          <w:lang w:eastAsia="zh-CN"/>
        </w:rPr>
        <w:t xml:space="preserve"> </w:t>
      </w:r>
      <w:r w:rsidR="001C5AB5" w:rsidRPr="001C5AB5">
        <w:rPr>
          <w:rFonts w:ascii="Book Antiqua" w:eastAsia="宋体" w:hAnsi="Book Antiqua" w:cs="Times New Roman" w:hint="eastAsia"/>
          <w:bCs/>
          <w:sz w:val="24"/>
          <w:szCs w:val="24"/>
          <w:lang w:eastAsia="zh-CN"/>
        </w:rPr>
        <w:t>Liu MY</w:t>
      </w:r>
    </w:p>
    <w:p w14:paraId="3E93B76D" w14:textId="5F1A5255" w:rsidR="007F7444" w:rsidRPr="00C54346" w:rsidRDefault="007F7444" w:rsidP="00C54346">
      <w:pPr>
        <w:shd w:val="clear" w:color="auto" w:fill="FFFFFF"/>
        <w:snapToGrid w:val="0"/>
        <w:spacing w:after="0" w:line="360" w:lineRule="auto"/>
        <w:jc w:val="both"/>
        <w:rPr>
          <w:rFonts w:ascii="Book Antiqua" w:eastAsia="宋体" w:hAnsi="Book Antiqua" w:cs="Helvetica"/>
          <w:b/>
          <w:sz w:val="24"/>
          <w:szCs w:val="24"/>
          <w:lang w:eastAsia="zh-CN"/>
        </w:rPr>
      </w:pPr>
      <w:bookmarkStart w:id="128" w:name="OLE_LINK880"/>
      <w:bookmarkStart w:id="129"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C54346">
        <w:rPr>
          <w:rFonts w:ascii="Book Antiqua" w:eastAsia="宋体" w:hAnsi="Book Antiqua" w:cs="Helvetica"/>
          <w:b/>
          <w:sz w:val="24"/>
          <w:szCs w:val="24"/>
          <w:lang w:eastAsia="zh-CN"/>
        </w:rPr>
        <w:t xml:space="preserve">Specialty type: </w:t>
      </w:r>
      <w:r w:rsidR="00F343AE" w:rsidRPr="00C54346">
        <w:rPr>
          <w:rFonts w:ascii="Book Antiqua" w:eastAsia="宋体" w:hAnsi="Book Antiqua" w:cs="Helvetica"/>
          <w:sz w:val="24"/>
          <w:szCs w:val="24"/>
          <w:lang w:eastAsia="zh-CN"/>
        </w:rPr>
        <w:t>Orthopedics</w:t>
      </w:r>
    </w:p>
    <w:p w14:paraId="43F093F5"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b/>
          <w:sz w:val="24"/>
          <w:szCs w:val="24"/>
          <w:lang w:eastAsia="zh-CN"/>
        </w:rPr>
      </w:pPr>
      <w:r w:rsidRPr="00C54346">
        <w:rPr>
          <w:rFonts w:ascii="Book Antiqua" w:eastAsia="宋体" w:hAnsi="Book Antiqua" w:cs="Helvetica"/>
          <w:b/>
          <w:sz w:val="24"/>
          <w:szCs w:val="24"/>
          <w:lang w:eastAsia="zh-CN"/>
        </w:rPr>
        <w:t xml:space="preserve">Country of origin: </w:t>
      </w:r>
      <w:r w:rsidRPr="00C54346">
        <w:rPr>
          <w:rFonts w:ascii="Book Antiqua" w:eastAsia="宋体" w:hAnsi="Book Antiqua" w:cs="Helvetica"/>
          <w:bCs/>
          <w:sz w:val="24"/>
          <w:szCs w:val="24"/>
          <w:lang w:eastAsia="zh-CN"/>
        </w:rPr>
        <w:t>Singapore</w:t>
      </w:r>
    </w:p>
    <w:p w14:paraId="7F690327"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b/>
          <w:sz w:val="24"/>
          <w:szCs w:val="24"/>
          <w:lang w:eastAsia="zh-CN"/>
        </w:rPr>
      </w:pPr>
      <w:r w:rsidRPr="00C54346">
        <w:rPr>
          <w:rFonts w:ascii="Book Antiqua" w:eastAsia="宋体" w:hAnsi="Book Antiqua" w:cs="Helvetica"/>
          <w:b/>
          <w:sz w:val="24"/>
          <w:szCs w:val="24"/>
          <w:lang w:eastAsia="zh-CN"/>
        </w:rPr>
        <w:t>Peer-review report classification</w:t>
      </w:r>
    </w:p>
    <w:p w14:paraId="7AAAF79C"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sz w:val="24"/>
          <w:szCs w:val="24"/>
          <w:lang w:eastAsia="zh-CN"/>
        </w:rPr>
      </w:pPr>
      <w:r w:rsidRPr="00C54346">
        <w:rPr>
          <w:rFonts w:ascii="Book Antiqua" w:eastAsia="宋体" w:hAnsi="Book Antiqua" w:cs="Helvetica"/>
          <w:sz w:val="24"/>
          <w:szCs w:val="24"/>
          <w:lang w:eastAsia="zh-CN"/>
        </w:rPr>
        <w:t>Grade A (Excellent): A</w:t>
      </w:r>
    </w:p>
    <w:p w14:paraId="0BEA1309"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sz w:val="24"/>
          <w:szCs w:val="24"/>
          <w:lang w:eastAsia="zh-CN"/>
        </w:rPr>
      </w:pPr>
      <w:r w:rsidRPr="00C54346">
        <w:rPr>
          <w:rFonts w:ascii="Book Antiqua" w:eastAsia="宋体" w:hAnsi="Book Antiqua" w:cs="Helvetica"/>
          <w:sz w:val="24"/>
          <w:szCs w:val="24"/>
          <w:lang w:eastAsia="zh-CN"/>
        </w:rPr>
        <w:lastRenderedPageBreak/>
        <w:t>Grade B (Very good): B</w:t>
      </w:r>
    </w:p>
    <w:p w14:paraId="2DE90162"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sz w:val="24"/>
          <w:szCs w:val="24"/>
          <w:lang w:eastAsia="zh-CN"/>
        </w:rPr>
      </w:pPr>
      <w:r w:rsidRPr="00C54346">
        <w:rPr>
          <w:rFonts w:ascii="Book Antiqua" w:eastAsia="宋体" w:hAnsi="Book Antiqua" w:cs="Helvetica"/>
          <w:sz w:val="24"/>
          <w:szCs w:val="24"/>
          <w:lang w:eastAsia="zh-CN"/>
        </w:rPr>
        <w:t>Grade C (Good): 0</w:t>
      </w:r>
    </w:p>
    <w:p w14:paraId="5EE6E085" w14:textId="77777777" w:rsidR="007F7444" w:rsidRPr="00C54346" w:rsidRDefault="007F7444" w:rsidP="00C54346">
      <w:pPr>
        <w:shd w:val="clear" w:color="auto" w:fill="FFFFFF"/>
        <w:snapToGrid w:val="0"/>
        <w:spacing w:after="0" w:line="360" w:lineRule="auto"/>
        <w:jc w:val="both"/>
        <w:rPr>
          <w:rFonts w:ascii="Book Antiqua" w:eastAsia="宋体" w:hAnsi="Book Antiqua" w:cs="Helvetica"/>
          <w:sz w:val="24"/>
          <w:szCs w:val="24"/>
          <w:lang w:eastAsia="zh-CN"/>
        </w:rPr>
      </w:pPr>
      <w:r w:rsidRPr="00C54346">
        <w:rPr>
          <w:rFonts w:ascii="Book Antiqua" w:eastAsia="宋体" w:hAnsi="Book Antiqua" w:cs="Helvetica"/>
          <w:sz w:val="24"/>
          <w:szCs w:val="24"/>
          <w:lang w:eastAsia="zh-CN"/>
        </w:rPr>
        <w:t>Grade D (Fair): 0</w:t>
      </w:r>
    </w:p>
    <w:p w14:paraId="35C9E469" w14:textId="449C81E1" w:rsidR="00F32090" w:rsidRPr="00C54346" w:rsidRDefault="007F7444" w:rsidP="00C54346">
      <w:pPr>
        <w:shd w:val="clear" w:color="auto" w:fill="FFFFFF"/>
        <w:snapToGrid w:val="0"/>
        <w:spacing w:after="0" w:line="360" w:lineRule="auto"/>
        <w:jc w:val="both"/>
        <w:rPr>
          <w:rFonts w:ascii="Book Antiqua" w:eastAsia="宋体" w:hAnsi="Book Antiqua" w:cs="Helvetica"/>
          <w:sz w:val="24"/>
          <w:szCs w:val="24"/>
          <w:lang w:eastAsia="zh-CN"/>
        </w:rPr>
      </w:pPr>
      <w:r w:rsidRPr="00C54346">
        <w:rPr>
          <w:rFonts w:ascii="Book Antiqua" w:eastAsia="宋体" w:hAnsi="Book Antiqua" w:cs="Helvetica"/>
          <w:sz w:val="24"/>
          <w:szCs w:val="24"/>
          <w:lang w:eastAsia="zh-CN"/>
        </w:rPr>
        <w:t>Grade E (Poor): 0</w:t>
      </w:r>
      <w:bookmarkEnd w:id="128"/>
      <w:bookmarkEnd w:id="129"/>
      <w:r w:rsidRPr="00C54346">
        <w:rPr>
          <w:rFonts w:ascii="Book Antiqua" w:eastAsia="宋体" w:hAnsi="Book Antiqua" w:cs="Helvetica"/>
          <w:sz w:val="24"/>
          <w:szCs w:val="24"/>
          <w:lang w:eastAsia="zh-CN"/>
        </w:rPr>
        <w:t xml:space="preserve"> </w:t>
      </w:r>
      <w:bookmarkEnd w:id="127"/>
    </w:p>
    <w:p w14:paraId="689D6635" w14:textId="77777777" w:rsidR="00180F0A" w:rsidRPr="00C54346" w:rsidRDefault="00180F0A" w:rsidP="00C54346">
      <w:pPr>
        <w:widowControl w:val="0"/>
        <w:snapToGrid w:val="0"/>
        <w:spacing w:after="0" w:line="360" w:lineRule="auto"/>
        <w:jc w:val="both"/>
        <w:rPr>
          <w:rFonts w:ascii="Book Antiqua" w:hAnsi="Book Antiqua" w:cs="Times New Roman"/>
          <w:sz w:val="24"/>
          <w:szCs w:val="24"/>
        </w:rPr>
      </w:pPr>
    </w:p>
    <w:p w14:paraId="7966E202" w14:textId="77777777" w:rsidR="00180F0A" w:rsidRPr="00C54346" w:rsidRDefault="00180F0A" w:rsidP="00C54346">
      <w:pPr>
        <w:widowControl w:val="0"/>
        <w:snapToGrid w:val="0"/>
        <w:spacing w:after="0" w:line="360" w:lineRule="auto"/>
        <w:jc w:val="both"/>
        <w:rPr>
          <w:rFonts w:ascii="Book Antiqua" w:hAnsi="Book Antiqua" w:cs="Times New Roman"/>
          <w:b/>
          <w:sz w:val="24"/>
          <w:szCs w:val="24"/>
        </w:rPr>
        <w:sectPr w:rsidR="00180F0A" w:rsidRPr="00C54346">
          <w:pgSz w:w="11906" w:h="16838"/>
          <w:pgMar w:top="1440" w:right="1440" w:bottom="1440" w:left="1440" w:header="720" w:footer="720" w:gutter="0"/>
          <w:cols w:space="720"/>
          <w:docGrid w:linePitch="360"/>
        </w:sectPr>
      </w:pPr>
    </w:p>
    <w:p w14:paraId="32C4FD93" w14:textId="77777777" w:rsidR="007E1439" w:rsidRPr="00C54346" w:rsidRDefault="007E1439" w:rsidP="00C54346">
      <w:pPr>
        <w:widowControl w:val="0"/>
        <w:snapToGrid w:val="0"/>
        <w:spacing w:after="0" w:line="360" w:lineRule="auto"/>
        <w:jc w:val="both"/>
        <w:rPr>
          <w:rFonts w:ascii="Book Antiqua" w:hAnsi="Book Antiqua" w:cs="Times New Roman"/>
          <w:sz w:val="24"/>
          <w:szCs w:val="24"/>
        </w:rPr>
        <w:sectPr w:rsidR="007E1439" w:rsidRPr="00C54346">
          <w:pgSz w:w="11906" w:h="16838"/>
          <w:pgMar w:top="1440" w:right="1440" w:bottom="1440" w:left="1440" w:header="720" w:footer="720" w:gutter="0"/>
          <w:cols w:space="720"/>
          <w:docGrid w:linePitch="360"/>
        </w:sectPr>
      </w:pPr>
    </w:p>
    <w:p w14:paraId="2BF83DEB" w14:textId="62A50DF5" w:rsidR="007276DC" w:rsidRDefault="007E1439" w:rsidP="00C54346">
      <w:pPr>
        <w:widowControl w:val="0"/>
        <w:tabs>
          <w:tab w:val="left" w:pos="2813"/>
        </w:tabs>
        <w:snapToGrid w:val="0"/>
        <w:spacing w:after="0" w:line="360" w:lineRule="auto"/>
        <w:jc w:val="both"/>
        <w:rPr>
          <w:rFonts w:ascii="Book Antiqua" w:hAnsi="Book Antiqua" w:cs="Times New Roman"/>
          <w:sz w:val="24"/>
          <w:szCs w:val="24"/>
        </w:rPr>
      </w:pPr>
      <w:r w:rsidRPr="00C54346">
        <w:rPr>
          <w:rFonts w:ascii="Book Antiqua" w:hAnsi="Book Antiqua" w:cs="Times New Roman"/>
          <w:b/>
          <w:bCs/>
          <w:noProof/>
          <w:sz w:val="24"/>
          <w:szCs w:val="24"/>
          <w:lang w:val="en-US" w:eastAsia="zh-CN"/>
        </w:rPr>
        <w:lastRenderedPageBreak/>
        <w:drawing>
          <wp:anchor distT="0" distB="0" distL="114300" distR="114300" simplePos="0" relativeHeight="251488768" behindDoc="0" locked="0" layoutInCell="1" allowOverlap="1" wp14:anchorId="679D8A36" wp14:editId="21CC2DFC">
            <wp:simplePos x="0" y="0"/>
            <wp:positionH relativeFrom="column">
              <wp:posOffset>302641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C54346">
        <w:rPr>
          <w:rFonts w:ascii="Book Antiqua" w:hAnsi="Book Antiqua" w:cs="Times New Roman"/>
          <w:b/>
          <w:bCs/>
          <w:noProof/>
          <w:sz w:val="24"/>
          <w:szCs w:val="24"/>
          <w:lang w:val="en-US" w:eastAsia="zh-CN"/>
        </w:rPr>
        <w:drawing>
          <wp:anchor distT="0" distB="0" distL="114300" distR="114300" simplePos="0" relativeHeight="251491840" behindDoc="0" locked="0" layoutInCell="1" allowOverlap="1" wp14:anchorId="310CD365" wp14:editId="5416A208">
            <wp:simplePos x="0" y="0"/>
            <wp:positionH relativeFrom="column">
              <wp:posOffset>11430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C54346">
        <w:rPr>
          <w:rFonts w:ascii="Book Antiqua" w:hAnsi="Book Antiqua" w:cs="Times New Roman"/>
          <w:b/>
          <w:bCs/>
          <w:noProof/>
          <w:sz w:val="24"/>
          <w:szCs w:val="24"/>
          <w:lang w:val="en-US" w:eastAsia="zh-CN"/>
        </w:rPr>
        <mc:AlternateContent>
          <mc:Choice Requires="wps">
            <w:drawing>
              <wp:anchor distT="0" distB="0" distL="114300" distR="114300" simplePos="0" relativeHeight="251494912" behindDoc="0" locked="0" layoutInCell="1" allowOverlap="1" wp14:anchorId="0352ECAB" wp14:editId="1F4E14D8">
                <wp:simplePos x="0" y="0"/>
                <wp:positionH relativeFrom="column">
                  <wp:posOffset>2087033</wp:posOffset>
                </wp:positionH>
                <wp:positionV relativeFrom="paragraph">
                  <wp:posOffset>1811866</wp:posOffset>
                </wp:positionV>
                <wp:extent cx="298938" cy="205154"/>
                <wp:effectExtent l="0" t="19050" r="6350" b="4445"/>
                <wp:wrapTight wrapText="bothSides">
                  <wp:wrapPolygon edited="0">
                    <wp:start x="19771" y="22226"/>
                    <wp:lineTo x="22051" y="15799"/>
                    <wp:lineTo x="21592" y="9818"/>
                    <wp:lineTo x="18085" y="295"/>
                    <wp:lineTo x="12605" y="1187"/>
                    <wp:lineTo x="579" y="7181"/>
                    <wp:lineTo x="1652" y="21137"/>
                    <wp:lineTo x="12920" y="23341"/>
                    <wp:lineTo x="19771" y="22226"/>
                  </wp:wrapPolygon>
                </wp:wrapTight>
                <wp:docPr id="1" name="Right Arrow 1"/>
                <wp:cNvGraphicFramePr/>
                <a:graphic xmlns:a="http://schemas.openxmlformats.org/drawingml/2006/main">
                  <a:graphicData uri="http://schemas.microsoft.com/office/word/2010/wordprocessingShape">
                    <wps:wsp>
                      <wps:cNvSpPr/>
                      <wps:spPr>
                        <a:xfrm rot="11182840">
                          <a:off x="0" y="0"/>
                          <a:ext cx="298938" cy="205154"/>
                        </a:xfrm>
                        <a:prstGeom prst="rightArrow">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D1B19A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left:0;text-align:left;margin-left:164.35pt;margin-top:142.65pt;width:23.55pt;height:16.15pt;rotation:-11378317fd;z-index:25149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" adj="14188" fillcolor="#ffc000" stroked="f" strokeweight="1pt">
                <w10:wrap type="tight"/>
              </v:shape>
            </w:pict>
          </mc:Fallback>
        </mc:AlternateContent>
      </w:r>
      <w:r w:rsidR="009E01F4" w:rsidRPr="00C54346">
        <w:rPr>
          <w:rFonts w:ascii="Book Antiqua" w:hAnsi="Book Antiqua" w:cs="Times New Roman"/>
          <w:b/>
          <w:bCs/>
          <w:sz w:val="24"/>
          <w:szCs w:val="24"/>
        </w:rPr>
        <w:t xml:space="preserve">Figure </w:t>
      </w:r>
      <w:r w:rsidR="0012475A">
        <w:rPr>
          <w:rFonts w:ascii="Book Antiqua" w:hAnsi="Book Antiqua" w:cs="Times New Roman"/>
          <w:b/>
          <w:bCs/>
          <w:sz w:val="24"/>
          <w:szCs w:val="24"/>
        </w:rPr>
        <w:t>1</w:t>
      </w:r>
      <w:r w:rsidR="00FD6F27" w:rsidRPr="00C54346">
        <w:rPr>
          <w:rFonts w:ascii="Book Antiqua" w:hAnsi="Book Antiqua" w:cs="Times New Roman"/>
          <w:b/>
          <w:bCs/>
          <w:sz w:val="24"/>
          <w:szCs w:val="24"/>
        </w:rPr>
        <w:t xml:space="preserve"> </w:t>
      </w:r>
      <w:r w:rsidR="003E6D74" w:rsidRPr="00C54346">
        <w:rPr>
          <w:rFonts w:ascii="Book Antiqua" w:hAnsi="Book Antiqua" w:cs="Times New Roman"/>
          <w:b/>
          <w:bCs/>
          <w:sz w:val="24"/>
          <w:szCs w:val="24"/>
        </w:rPr>
        <w:t xml:space="preserve">Magnetic resonance imaging of </w:t>
      </w:r>
      <w:r w:rsidR="009E01F4" w:rsidRPr="00C54346">
        <w:rPr>
          <w:rFonts w:ascii="Book Antiqua" w:hAnsi="Book Antiqua" w:cs="Times New Roman"/>
          <w:b/>
          <w:bCs/>
          <w:sz w:val="24"/>
          <w:szCs w:val="24"/>
        </w:rPr>
        <w:t>foot.</w:t>
      </w:r>
      <w:r w:rsidR="009E01F4" w:rsidRPr="00C54346">
        <w:rPr>
          <w:rFonts w:ascii="Book Antiqua" w:hAnsi="Book Antiqua" w:cs="Times New Roman"/>
          <w:sz w:val="24"/>
          <w:szCs w:val="24"/>
        </w:rPr>
        <w:t xml:space="preserve"> A plantar osteochondrom</w:t>
      </w:r>
      <w:r w:rsidR="002E0C57" w:rsidRPr="00C54346">
        <w:rPr>
          <w:rFonts w:ascii="Book Antiqua" w:hAnsi="Book Antiqua" w:cs="Times New Roman"/>
          <w:sz w:val="24"/>
          <w:szCs w:val="24"/>
        </w:rPr>
        <w:t>a arising from the posterolateral</w:t>
      </w:r>
      <w:r w:rsidR="009E01F4" w:rsidRPr="00C54346">
        <w:rPr>
          <w:rFonts w:ascii="Book Antiqua" w:hAnsi="Book Antiqua" w:cs="Times New Roman"/>
          <w:sz w:val="24"/>
          <w:szCs w:val="24"/>
        </w:rPr>
        <w:t xml:space="preserve"> aspect of the calcaneus. No significant thickening in plantar fascia or signal alteration in the adjacent soft tissues or bone marrow to suggest recurrent plantar fasciitis. </w:t>
      </w:r>
    </w:p>
    <w:p w14:paraId="1E2AEA5E" w14:textId="29E0B122" w:rsidR="00104278" w:rsidRPr="00C54346" w:rsidRDefault="00104278" w:rsidP="00C54346">
      <w:pPr>
        <w:widowControl w:val="0"/>
        <w:tabs>
          <w:tab w:val="left" w:pos="2813"/>
        </w:tabs>
        <w:snapToGrid w:val="0"/>
        <w:spacing w:after="0" w:line="360" w:lineRule="auto"/>
        <w:jc w:val="both"/>
        <w:rPr>
          <w:rFonts w:ascii="Book Antiqua" w:hAnsi="Book Antiqua" w:cs="Times New Roman"/>
          <w:sz w:val="24"/>
          <w:szCs w:val="24"/>
        </w:rPr>
        <w:sectPr w:rsidR="00104278" w:rsidRPr="00C54346">
          <w:pgSz w:w="11906" w:h="16838"/>
          <w:pgMar w:top="1440" w:right="1440" w:bottom="1440" w:left="1440" w:header="720" w:footer="720" w:gutter="0"/>
          <w:cols w:space="720"/>
          <w:docGrid w:linePitch="360"/>
        </w:sectPr>
      </w:pPr>
    </w:p>
    <w:p w14:paraId="63B35914" w14:textId="24968A52" w:rsidR="000A35FB" w:rsidRPr="00C54346" w:rsidRDefault="005A4AE4" w:rsidP="00C54346">
      <w:pPr>
        <w:widowControl w:val="0"/>
        <w:tabs>
          <w:tab w:val="left" w:pos="2813"/>
        </w:tabs>
        <w:snapToGrid w:val="0"/>
        <w:spacing w:after="0" w:line="360" w:lineRule="auto"/>
        <w:jc w:val="both"/>
        <w:rPr>
          <w:rFonts w:ascii="Book Antiqua" w:hAnsi="Book Antiqua" w:cs="Times New Roman"/>
          <w:b/>
          <w:bCs/>
          <w:sz w:val="24"/>
          <w:szCs w:val="24"/>
        </w:rPr>
      </w:pPr>
      <w:r w:rsidRPr="00C54346">
        <w:rPr>
          <w:rFonts w:ascii="Book Antiqua" w:hAnsi="Book Antiqua" w:cs="Times New Roman"/>
          <w:b/>
          <w:bCs/>
          <w:noProof/>
          <w:sz w:val="24"/>
          <w:szCs w:val="24"/>
          <w:lang w:val="en-US" w:eastAsia="zh-CN"/>
        </w:rPr>
        <w:lastRenderedPageBreak/>
        <w:drawing>
          <wp:anchor distT="0" distB="0" distL="114300" distR="114300" simplePos="0" relativeHeight="251500032" behindDoc="1" locked="0" layoutInCell="1" allowOverlap="1" wp14:anchorId="09551FE3" wp14:editId="21B4F134">
            <wp:simplePos x="0" y="0"/>
            <wp:positionH relativeFrom="column">
              <wp:posOffset>0</wp:posOffset>
            </wp:positionH>
            <wp:positionV relativeFrom="paragraph">
              <wp:posOffset>0</wp:posOffset>
            </wp:positionV>
            <wp:extent cx="3763010" cy="3259455"/>
            <wp:effectExtent l="0" t="0" r="8890" b="0"/>
            <wp:wrapTight wrapText="bothSides">
              <wp:wrapPolygon edited="0">
                <wp:start x="0" y="0"/>
                <wp:lineTo x="0" y="21461"/>
                <wp:lineTo x="21542" y="21461"/>
                <wp:lineTo x="2154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3010" cy="3259455"/>
                    </a:xfrm>
                    <a:prstGeom prst="rect">
                      <a:avLst/>
                    </a:prstGeom>
                  </pic:spPr>
                </pic:pic>
              </a:graphicData>
            </a:graphic>
            <wp14:sizeRelH relativeFrom="page">
              <wp14:pctWidth>0</wp14:pctWidth>
            </wp14:sizeRelH>
            <wp14:sizeRelV relativeFrom="page">
              <wp14:pctHeight>0</wp14:pctHeight>
            </wp14:sizeRelV>
          </wp:anchor>
        </w:drawing>
      </w:r>
      <w:r w:rsidRPr="00C54346">
        <w:rPr>
          <w:rFonts w:ascii="Book Antiqua" w:hAnsi="Book Antiqua" w:cs="Times New Roman"/>
          <w:b/>
          <w:bCs/>
          <w:noProof/>
          <w:sz w:val="24"/>
          <w:szCs w:val="24"/>
          <w:lang w:val="en-US" w:eastAsia="zh-CN"/>
        </w:rPr>
        <w:drawing>
          <wp:anchor distT="0" distB="0" distL="114300" distR="114300" simplePos="0" relativeHeight="251497984" behindDoc="1" locked="0" layoutInCell="1" allowOverlap="1" wp14:anchorId="3D38247E" wp14:editId="2DDCC3ED">
            <wp:simplePos x="0" y="0"/>
            <wp:positionH relativeFrom="column">
              <wp:posOffset>3875405</wp:posOffset>
            </wp:positionH>
            <wp:positionV relativeFrom="paragraph">
              <wp:posOffset>0</wp:posOffset>
            </wp:positionV>
            <wp:extent cx="1851660" cy="3259455"/>
            <wp:effectExtent l="0" t="0" r="0" b="0"/>
            <wp:wrapTight wrapText="bothSides">
              <wp:wrapPolygon edited="0">
                <wp:start x="0" y="0"/>
                <wp:lineTo x="0" y="21461"/>
                <wp:lineTo x="21333" y="21461"/>
                <wp:lineTo x="2133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51660" cy="3259455"/>
                    </a:xfrm>
                    <a:prstGeom prst="rect">
                      <a:avLst/>
                    </a:prstGeom>
                  </pic:spPr>
                </pic:pic>
              </a:graphicData>
            </a:graphic>
            <wp14:sizeRelH relativeFrom="margin">
              <wp14:pctWidth>0</wp14:pctWidth>
            </wp14:sizeRelH>
            <wp14:sizeRelV relativeFrom="margin">
              <wp14:pctHeight>0</wp14:pctHeight>
            </wp14:sizeRelV>
          </wp:anchor>
        </w:drawing>
      </w:r>
      <w:r w:rsidR="009E01F4" w:rsidRPr="00C54346">
        <w:rPr>
          <w:rFonts w:ascii="Book Antiqua" w:hAnsi="Book Antiqua" w:cs="Times New Roman"/>
          <w:b/>
          <w:bCs/>
          <w:sz w:val="24"/>
          <w:szCs w:val="24"/>
        </w:rPr>
        <w:t xml:space="preserve">Figure </w:t>
      </w:r>
      <w:r w:rsidR="0012475A">
        <w:rPr>
          <w:rFonts w:ascii="Book Antiqua" w:hAnsi="Book Antiqua" w:cs="Times New Roman"/>
          <w:b/>
          <w:bCs/>
          <w:sz w:val="24"/>
          <w:szCs w:val="24"/>
        </w:rPr>
        <w:t>2</w:t>
      </w:r>
      <w:r w:rsidR="00FD6F27" w:rsidRPr="00C54346">
        <w:rPr>
          <w:rFonts w:ascii="Book Antiqua" w:hAnsi="Book Antiqua" w:cs="Times New Roman"/>
          <w:b/>
          <w:bCs/>
          <w:sz w:val="24"/>
          <w:szCs w:val="24"/>
        </w:rPr>
        <w:t xml:space="preserve"> </w:t>
      </w:r>
      <w:r w:rsidR="003E6D74" w:rsidRPr="00C54346">
        <w:rPr>
          <w:rFonts w:ascii="Book Antiqua" w:hAnsi="Book Antiqua" w:cs="Times New Roman"/>
          <w:b/>
          <w:bCs/>
          <w:sz w:val="24"/>
          <w:szCs w:val="24"/>
        </w:rPr>
        <w:t>Compute</w:t>
      </w:r>
      <w:r w:rsidR="000A35FB" w:rsidRPr="00C54346">
        <w:rPr>
          <w:rFonts w:ascii="Book Antiqua" w:hAnsi="Book Antiqua" w:cs="Times New Roman"/>
          <w:b/>
          <w:bCs/>
          <w:sz w:val="24"/>
          <w:szCs w:val="24"/>
        </w:rPr>
        <w:t>d</w:t>
      </w:r>
      <w:r w:rsidR="003E6D74" w:rsidRPr="00C54346">
        <w:rPr>
          <w:rFonts w:ascii="Book Antiqua" w:hAnsi="Book Antiqua" w:cs="Times New Roman"/>
          <w:b/>
          <w:bCs/>
          <w:sz w:val="24"/>
          <w:szCs w:val="24"/>
        </w:rPr>
        <w:t xml:space="preserve"> tomography of f</w:t>
      </w:r>
      <w:r w:rsidR="009E01F4" w:rsidRPr="00C54346">
        <w:rPr>
          <w:rFonts w:ascii="Book Antiqua" w:hAnsi="Book Antiqua" w:cs="Times New Roman"/>
          <w:b/>
          <w:bCs/>
          <w:sz w:val="24"/>
          <w:szCs w:val="24"/>
        </w:rPr>
        <w:t>oot showing a pedunculated bony protuberance at the lateral border without periosteal reaction nor bony destruction.</w:t>
      </w:r>
    </w:p>
    <w:p w14:paraId="39C47723" w14:textId="77777777" w:rsidR="0012475A" w:rsidRDefault="0012475A">
      <w:pPr>
        <w:rPr>
          <w:rFonts w:ascii="Book Antiqua" w:hAnsi="Book Antiqua" w:cs="Times New Roman"/>
          <w:b/>
          <w:bCs/>
          <w:sz w:val="24"/>
          <w:szCs w:val="24"/>
        </w:rPr>
      </w:pPr>
      <w:r>
        <w:rPr>
          <w:rFonts w:ascii="Book Antiqua" w:hAnsi="Book Antiqua" w:cs="Times New Roman"/>
          <w:b/>
          <w:bCs/>
          <w:sz w:val="24"/>
          <w:szCs w:val="24"/>
        </w:rPr>
        <w:br w:type="page"/>
      </w:r>
    </w:p>
    <w:p w14:paraId="411B5042" w14:textId="2B5CA365" w:rsidR="0012475A" w:rsidRPr="00C54346" w:rsidRDefault="0012475A" w:rsidP="0012475A">
      <w:pPr>
        <w:widowControl w:val="0"/>
        <w:snapToGrid w:val="0"/>
        <w:spacing w:after="0" w:line="360" w:lineRule="auto"/>
        <w:jc w:val="both"/>
        <w:rPr>
          <w:rFonts w:ascii="Book Antiqua" w:hAnsi="Book Antiqua" w:cs="Times New Roman"/>
          <w:sz w:val="24"/>
          <w:szCs w:val="24"/>
        </w:rPr>
      </w:pPr>
      <w:r w:rsidRPr="00C54346">
        <w:rPr>
          <w:rFonts w:ascii="Book Antiqua" w:hAnsi="Book Antiqua" w:cs="Times New Roman"/>
          <w:b/>
          <w:noProof/>
          <w:sz w:val="24"/>
          <w:szCs w:val="24"/>
          <w:lang w:val="en-US" w:eastAsia="zh-CN"/>
        </w:rPr>
        <w:lastRenderedPageBreak/>
        <mc:AlternateContent>
          <mc:Choice Requires="wpg">
            <w:drawing>
              <wp:anchor distT="0" distB="0" distL="114300" distR="114300" simplePos="0" relativeHeight="251659264" behindDoc="0" locked="0" layoutInCell="1" allowOverlap="1" wp14:anchorId="4FE2C5F3" wp14:editId="49D0CA2D">
                <wp:simplePos x="0" y="0"/>
                <wp:positionH relativeFrom="column">
                  <wp:posOffset>0</wp:posOffset>
                </wp:positionH>
                <wp:positionV relativeFrom="paragraph">
                  <wp:posOffset>107950</wp:posOffset>
                </wp:positionV>
                <wp:extent cx="5753100" cy="3860800"/>
                <wp:effectExtent l="0" t="0" r="0" b="6350"/>
                <wp:wrapTight wrapText="bothSides">
                  <wp:wrapPolygon edited="0">
                    <wp:start x="0" y="0"/>
                    <wp:lineTo x="0" y="21529"/>
                    <wp:lineTo x="5007" y="21529"/>
                    <wp:lineTo x="21528" y="21316"/>
                    <wp:lineTo x="21528" y="0"/>
                    <wp:lineTo x="13589"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53100" cy="3860800"/>
                          <a:chOff x="0" y="0"/>
                          <a:chExt cx="6451600" cy="4547870"/>
                        </a:xfrm>
                      </wpg:grpSpPr>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42410" cy="1906905"/>
                          </a:xfrm>
                          <a:prstGeom prst="rect">
                            <a:avLst/>
                          </a:prstGeom>
                        </pic:spPr>
                      </pic:pic>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064000" y="16933"/>
                            <a:ext cx="2387600" cy="4464050"/>
                          </a:xfrm>
                          <a:prstGeom prst="rect">
                            <a:avLst/>
                          </a:prstGeom>
                        </pic:spPr>
                      </pic:pic>
                      <pic:pic xmlns:pic="http://schemas.openxmlformats.org/drawingml/2006/picture">
                        <pic:nvPicPr>
                          <pic:cNvPr id="13" name="Picture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1930400"/>
                            <a:ext cx="1464310" cy="2617470"/>
                          </a:xfrm>
                          <a:prstGeom prst="rect">
                            <a:avLst/>
                          </a:prstGeom>
                        </pic:spPr>
                      </pic:pic>
                      <pic:pic xmlns:pic="http://schemas.openxmlformats.org/drawingml/2006/picture">
                        <pic:nvPicPr>
                          <pic:cNvPr id="14" name="Picture 1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490133" y="1921933"/>
                            <a:ext cx="2591435" cy="2591435"/>
                          </a:xfrm>
                          <a:prstGeom prst="rect">
                            <a:avLst/>
                          </a:prstGeom>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A3A029F" id="Group 15" o:spid="_x0000_s1026" style="position:absolute;left:0;text-align:left;margin-left:0;margin-top:8.5pt;width:453pt;height:304pt;z-index:251659264;mso-width-relative:margin;mso-height-relative:margin" coordsize="64516,454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40424;height:19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">
                  <v:imagedata r:id="rId19" o:title=""/>
                </v:shape>
                <v:shape id="Picture 12" o:spid="_x0000_s1028" type="#_x0000_t75" style="position:absolute;left:40640;top:169;width:23876;height:44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">
                  <v:imagedata r:id="rId20" o:title=""/>
                </v:shape>
                <v:shape id="Picture 13" o:spid="_x0000_s1029" type="#_x0000_t75" style="position:absolute;top:19304;width:14643;height:2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">
                  <v:imagedata r:id="rId21" o:title=""/>
                </v:shape>
                <v:shape id="Picture 14" o:spid="_x0000_s1030" type="#_x0000_t75" style="position:absolute;left:14901;top:19219;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">
                  <v:imagedata r:id="rId22" o:title=""/>
                </v:shape>
                <w10:wrap type="tight"/>
              </v:group>
            </w:pict>
          </mc:Fallback>
        </mc:AlternateContent>
      </w:r>
      <w:r w:rsidRPr="00C54346">
        <w:rPr>
          <w:rFonts w:ascii="Book Antiqua" w:hAnsi="Book Antiqua" w:cs="Times New Roman"/>
          <w:b/>
          <w:bCs/>
          <w:sz w:val="24"/>
          <w:szCs w:val="24"/>
        </w:rPr>
        <w:t xml:space="preserve">Figure </w:t>
      </w:r>
      <w:r>
        <w:rPr>
          <w:rFonts w:ascii="Book Antiqua" w:hAnsi="Book Antiqua" w:cs="Times New Roman"/>
          <w:b/>
          <w:bCs/>
          <w:sz w:val="24"/>
          <w:szCs w:val="24"/>
        </w:rPr>
        <w:t>3</w:t>
      </w:r>
      <w:r w:rsidRPr="00C54346">
        <w:rPr>
          <w:rFonts w:ascii="Book Antiqua" w:hAnsi="Book Antiqua" w:cs="Times New Roman"/>
          <w:b/>
          <w:bCs/>
          <w:sz w:val="24"/>
          <w:szCs w:val="24"/>
        </w:rPr>
        <w:t xml:space="preserve"> Foot and calcaneal radiographs. </w:t>
      </w:r>
      <w:r w:rsidRPr="00C54346">
        <w:rPr>
          <w:rFonts w:ascii="Book Antiqua" w:hAnsi="Book Antiqua" w:cs="Times New Roman"/>
          <w:sz w:val="24"/>
          <w:szCs w:val="24"/>
        </w:rPr>
        <w:t xml:space="preserve">Demonstrates normal bony relationships of the foot. No fractures or obvious lesions noted. Overlapping bony structures obscures view of the posteromedial pedunculated lesion noted on magnetic resonance imaging. </w:t>
      </w:r>
    </w:p>
    <w:p w14:paraId="575F5BDB" w14:textId="39F6526A" w:rsidR="000A35FB" w:rsidRPr="00C54346" w:rsidRDefault="000A35FB" w:rsidP="00C54346">
      <w:pPr>
        <w:snapToGrid w:val="0"/>
        <w:spacing w:after="0" w:line="360" w:lineRule="auto"/>
        <w:rPr>
          <w:rFonts w:ascii="Book Antiqua" w:hAnsi="Book Antiqua" w:cs="Times New Roman"/>
          <w:b/>
          <w:bCs/>
          <w:sz w:val="24"/>
          <w:szCs w:val="24"/>
        </w:rPr>
      </w:pPr>
      <w:r w:rsidRPr="00C54346">
        <w:rPr>
          <w:rFonts w:ascii="Book Antiqua" w:hAnsi="Book Antiqua" w:cs="Times New Roman"/>
          <w:b/>
          <w:bCs/>
          <w:sz w:val="24"/>
          <w:szCs w:val="24"/>
        </w:rPr>
        <w:br w:type="page"/>
      </w:r>
    </w:p>
    <w:p w14:paraId="1BBC612F" w14:textId="77777777" w:rsidR="000A35FB" w:rsidRPr="00C54346" w:rsidRDefault="000A35FB" w:rsidP="00C54346">
      <w:pPr>
        <w:widowControl w:val="0"/>
        <w:snapToGrid w:val="0"/>
        <w:spacing w:after="0" w:line="360" w:lineRule="auto"/>
        <w:jc w:val="both"/>
        <w:rPr>
          <w:rFonts w:ascii="Book Antiqua" w:hAnsi="Book Antiqua" w:cs="Times New Roman"/>
          <w:b/>
          <w:sz w:val="24"/>
          <w:szCs w:val="24"/>
        </w:rPr>
      </w:pPr>
      <w:r w:rsidRPr="00C54346">
        <w:rPr>
          <w:rFonts w:ascii="Book Antiqua" w:hAnsi="Book Antiqua" w:cs="Times New Roman"/>
          <w:b/>
          <w:sz w:val="24"/>
          <w:szCs w:val="24"/>
        </w:rPr>
        <w:lastRenderedPageBreak/>
        <w:t>Table 1 Key considerations when approaching heel pain</w:t>
      </w:r>
    </w:p>
    <w:tbl>
      <w:tblPr>
        <w:tblStyle w:val="a4"/>
        <w:tblW w:w="0" w:type="auto"/>
        <w:tblInd w:w="-289" w:type="dxa"/>
        <w:tblLayout w:type="fixed"/>
        <w:tblLook w:val="04A0" w:firstRow="1" w:lastRow="0" w:firstColumn="1" w:lastColumn="0" w:noHBand="0" w:noVBand="1"/>
      </w:tblPr>
      <w:tblGrid>
        <w:gridCol w:w="1844"/>
        <w:gridCol w:w="7461"/>
      </w:tblGrid>
      <w:tr w:rsidR="00C54346" w:rsidRPr="00C54346" w14:paraId="631952A0" w14:textId="77777777" w:rsidTr="00A17D16">
        <w:tc>
          <w:tcPr>
            <w:tcW w:w="1844" w:type="dxa"/>
          </w:tcPr>
          <w:p w14:paraId="24E8FD93"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t>Location</w:t>
            </w:r>
          </w:p>
        </w:tc>
        <w:tc>
          <w:tcPr>
            <w:tcW w:w="7461" w:type="dxa"/>
          </w:tcPr>
          <w:p w14:paraId="1954BE68"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Asking the patient to point with a finger over the point of greatest discomfort allows for narrowing of diagnosis. Subsequent provocation tests or history enquiring of exacerbating factors will provide greater clarity regarding the underlying patholog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aFsI76lo","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p>
        </w:tc>
      </w:tr>
      <w:tr w:rsidR="00C54346" w:rsidRPr="00C54346" w14:paraId="0B677104" w14:textId="77777777" w:rsidTr="00A17D16">
        <w:tc>
          <w:tcPr>
            <w:tcW w:w="1844" w:type="dxa"/>
          </w:tcPr>
          <w:p w14:paraId="5D83C2D4"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t>Age</w:t>
            </w:r>
          </w:p>
        </w:tc>
        <w:tc>
          <w:tcPr>
            <w:tcW w:w="7461" w:type="dxa"/>
          </w:tcPr>
          <w:p w14:paraId="22D61EC7"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In the middle aged (&gt; 45 years old) and elder patients (&gt; 65 years old), degenerative causes such as tendinopathies should be considered</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vdY0RNK7","properties":{"formattedCitation":"[32\\uc0\\u8211{}34, 49]","plainCitation":"[32–34, 49]","noteIndex":0},"citationItems":[{"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6,"uris":["http://zotero.org/users/3857561/items/MTXZ4ASW"],"uri":["http://zotero.org/users/3857561/items/MTXZ4ASW"],"itemData":{"id":1046,"type":"article-journal","title":"Prevalence of Foot and Ankle Conditions in a Multiethnic Community Sample of Older Adults","container-title":"American Journal of Epidemiology","page":"491-498","volume":"159","issue":"5","source":"academic-oup-com.libproxy1.nus.edu.sg","abstract":"Abstract.   The prevalence of foot and ankle disorders was determined in a community-based, multiethnic (non-Hispanic White, African American, and Puerto Rican)","DOI":"10.1093/aje/kwh071","ISSN":"0002-9262","journalAbbreviation":"Am J Epidemiol","language":"en","author":[{"family":"Dunn","given":"J. E."},{"family":"Link","given":"C. L."},{"family":"Felson","given":"D. T."},{"family":"Crincoli","given":"M. G."},{"family":"Keysor","given":"J. J."},{"family":"McKinlay","given":"J. B."}],"issued":{"date-parts":[["2004",3,1]]}}},{"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2–34,49]</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Whereas in the young, traumatic or overuse injuries such as stress fractures and acute tendinitis are more common</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4RWz57K3","properties":{"formattedCitation":"[31, 36\\uc0\\u8211{}38]","plainCitation":"[31, 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1,36–38]</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w:t>
            </w:r>
          </w:p>
        </w:tc>
      </w:tr>
      <w:tr w:rsidR="00C54346" w:rsidRPr="00C54346" w14:paraId="701BB1D5" w14:textId="77777777" w:rsidTr="00A17D16">
        <w:tc>
          <w:tcPr>
            <w:tcW w:w="1844" w:type="dxa"/>
          </w:tcPr>
          <w:p w14:paraId="1A676D30"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t>Trauma and stress injuries</w:t>
            </w:r>
          </w:p>
          <w:p w14:paraId="0CD48FE6"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p>
        </w:tc>
        <w:tc>
          <w:tcPr>
            <w:tcW w:w="7461" w:type="dxa"/>
          </w:tcPr>
          <w:p w14:paraId="51A12CA4"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Fundamental to most orthopaedic history-taking, a recent traumatic injury should be ascertained. Radiographic evaluation to rule out fractures should there be a positive history of trauma</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isAUsnsc","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4]</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t>
            </w:r>
          </w:p>
          <w:p w14:paraId="2F3A715C"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In addition, nature of activity as well as occupation will provide insight as to whether patients are at risk of repetitive stress. Athletes as well as manual laborers are predisposed to repetitive strain injuries or tendinitis.</w:t>
            </w:r>
          </w:p>
        </w:tc>
      </w:tr>
      <w:tr w:rsidR="00C54346" w:rsidRPr="00C54346" w14:paraId="58EA791C" w14:textId="77777777" w:rsidTr="00A17D16">
        <w:tc>
          <w:tcPr>
            <w:tcW w:w="1844" w:type="dxa"/>
          </w:tcPr>
          <w:p w14:paraId="7182294B"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t>Pain characteristic</w:t>
            </w:r>
          </w:p>
        </w:tc>
        <w:tc>
          <w:tcPr>
            <w:tcW w:w="7461" w:type="dxa"/>
          </w:tcPr>
          <w:p w14:paraId="29771843" w14:textId="57786EDE"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 xml:space="preserve">Characterising pain allows assessment of whether the pain is mechanical or non-mechanical. </w:t>
            </w:r>
            <w:r w:rsidR="0020186E" w:rsidRPr="00C54346">
              <w:rPr>
                <w:rFonts w:ascii="Book Antiqua" w:hAnsi="Book Antiqua" w:cs="Times New Roman"/>
                <w:sz w:val="24"/>
                <w:szCs w:val="24"/>
              </w:rPr>
              <w:t>Start-up</w:t>
            </w:r>
            <w:r w:rsidRPr="00C54346">
              <w:rPr>
                <w:rFonts w:ascii="Book Antiqua" w:hAnsi="Book Antiqua" w:cs="Times New Roman"/>
                <w:sz w:val="24"/>
                <w:szCs w:val="24"/>
              </w:rPr>
              <w:t xml:space="preserve"> pain coupled with progressive worsening with activities may suggest a degenerative or inflammatory cause</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u6sK9bjs","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3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whilst pain at rest and in the night may suggest a more sinister pathology. </w:t>
            </w:r>
          </w:p>
        </w:tc>
      </w:tr>
      <w:tr w:rsidR="00C54346" w:rsidRPr="00C54346" w14:paraId="73920360" w14:textId="77777777" w:rsidTr="00A17D16">
        <w:tc>
          <w:tcPr>
            <w:tcW w:w="1844" w:type="dxa"/>
          </w:tcPr>
          <w:p w14:paraId="36351EE9"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t>Red flags</w:t>
            </w:r>
          </w:p>
        </w:tc>
        <w:tc>
          <w:tcPr>
            <w:tcW w:w="7461" w:type="dxa"/>
          </w:tcPr>
          <w:p w14:paraId="2EEF8E29"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 xml:space="preserve">Whilst rare, it is crucial to exclude sinister causes of plantar heel pain. </w:t>
            </w:r>
          </w:p>
          <w:p w14:paraId="372D999B" w14:textId="77777777" w:rsidR="000A35FB" w:rsidRPr="00C54346" w:rsidRDefault="000A35FB" w:rsidP="00C54346">
            <w:pPr>
              <w:widowControl w:val="0"/>
              <w:snapToGrid w:val="0"/>
              <w:spacing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Tumour: Constitutional symptoms like loss of appetite and loss of weight as well as pain disrupting sleep are red flags suggestive of more systemic pathology</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zusc8EOU","properties":{"formattedCitation":"[50]","plainCitation":"[50]","noteIndex":0},"citationItems":[{"id":1052,"uris":["http://zotero.org/users/3857561/items/WS33CMQV"],"uri":["http://zotero.org/users/3857561/items/WS33CMQV"],"itemData":{"id":1052,"type":"article-journal","title":"A diagnostic approach to bone tumours","container-title":"Pathology","page":"675-687","volume":"49","issue":"7","source":"ScienceDirect","abstract":"Summary\nIn this review we discuss an approach to diagnosing primary bone tumours, namely the cartilaginous, bone-forming, giant cell-rich, fibro-osseous and round cell neoplasms. Less common lesions including chordoma are also discussed. The value of integrating clinical, histopathological and relevant radiological features is emphasised with a view to providing the general histopathologist with a methodical approach to reaching an accurate diagnosis.","DOI":"10.1016/j.pathol.2017.08.003","ISSN":"0031-3025","journalAbbreviation":"Pathology","author":[{"family":"Flanagan","given":"Adrienne M."},{"family":"Lindsay","given":"Daniel"}],"issued":{"date-parts":[["2017",12,1]]}}}],"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0]</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Prompt and advanced imaging modalities are warranted. </w:t>
            </w:r>
          </w:p>
          <w:p w14:paraId="6B6A998F" w14:textId="7FEA251C" w:rsidR="000A35FB" w:rsidRPr="00C54346" w:rsidRDefault="000A35FB" w:rsidP="00C54346">
            <w:pPr>
              <w:widowControl w:val="0"/>
              <w:snapToGrid w:val="0"/>
              <w:spacing w:line="360" w:lineRule="auto"/>
              <w:ind w:firstLineChars="100" w:firstLine="240"/>
              <w:jc w:val="both"/>
              <w:rPr>
                <w:rFonts w:ascii="Book Antiqua" w:hAnsi="Book Antiqua" w:cs="Times New Roman"/>
                <w:sz w:val="24"/>
                <w:szCs w:val="24"/>
              </w:rPr>
            </w:pPr>
            <w:r w:rsidRPr="00C54346">
              <w:rPr>
                <w:rFonts w:ascii="Book Antiqua" w:hAnsi="Book Antiqua" w:cs="Times New Roman"/>
                <w:sz w:val="24"/>
                <w:szCs w:val="24"/>
              </w:rPr>
              <w:t xml:space="preserve">Infection: Classic features of inflammation – </w:t>
            </w:r>
            <w:r w:rsidRPr="00C54346">
              <w:rPr>
                <w:rFonts w:ascii="Book Antiqua" w:hAnsi="Book Antiqua" w:cs="Times New Roman"/>
                <w:i/>
                <w:sz w:val="24"/>
                <w:szCs w:val="24"/>
              </w:rPr>
              <w:t>calor</w:t>
            </w:r>
            <w:r w:rsidRPr="00A902EC">
              <w:rPr>
                <w:rFonts w:ascii="Book Antiqua" w:hAnsi="Book Antiqua" w:cs="Times New Roman"/>
                <w:iCs/>
                <w:sz w:val="24"/>
                <w:szCs w:val="24"/>
              </w:rPr>
              <w:t>,</w:t>
            </w:r>
            <w:r w:rsidRPr="00C54346">
              <w:rPr>
                <w:rFonts w:ascii="Book Antiqua" w:hAnsi="Book Antiqua" w:cs="Times New Roman"/>
                <w:i/>
                <w:sz w:val="24"/>
                <w:szCs w:val="24"/>
              </w:rPr>
              <w:t xml:space="preserve"> dolor</w:t>
            </w:r>
            <w:r w:rsidRPr="00A902EC">
              <w:rPr>
                <w:rFonts w:ascii="Book Antiqua" w:hAnsi="Book Antiqua" w:cs="Times New Roman"/>
                <w:iCs/>
                <w:sz w:val="24"/>
                <w:szCs w:val="24"/>
              </w:rPr>
              <w:t>,</w:t>
            </w:r>
            <w:r w:rsidRPr="00C54346">
              <w:rPr>
                <w:rFonts w:ascii="Book Antiqua" w:hAnsi="Book Antiqua" w:cs="Times New Roman"/>
                <w:i/>
                <w:sz w:val="24"/>
                <w:szCs w:val="24"/>
              </w:rPr>
              <w:t xml:space="preserve"> rubor</w:t>
            </w:r>
            <w:r w:rsidRPr="00A902EC">
              <w:rPr>
                <w:rFonts w:ascii="Book Antiqua" w:hAnsi="Book Antiqua" w:cs="Times New Roman"/>
                <w:iCs/>
                <w:sz w:val="24"/>
                <w:szCs w:val="24"/>
              </w:rPr>
              <w:t xml:space="preserve"> and</w:t>
            </w:r>
            <w:r w:rsidRPr="00C54346">
              <w:rPr>
                <w:rFonts w:ascii="Book Antiqua" w:hAnsi="Book Antiqua" w:cs="Times New Roman"/>
                <w:i/>
                <w:sz w:val="24"/>
                <w:szCs w:val="24"/>
              </w:rPr>
              <w:t xml:space="preserve"> </w:t>
            </w:r>
            <w:r w:rsidR="0020186E" w:rsidRPr="00C54346">
              <w:rPr>
                <w:rFonts w:ascii="Book Antiqua" w:hAnsi="Book Antiqua" w:cs="Times New Roman"/>
                <w:i/>
                <w:sz w:val="24"/>
                <w:szCs w:val="24"/>
              </w:rPr>
              <w:t>tumour</w:t>
            </w:r>
            <w:r w:rsidRPr="00C54346">
              <w:rPr>
                <w:rFonts w:ascii="Book Antiqua" w:hAnsi="Book Antiqua" w:cs="Times New Roman"/>
                <w:i/>
                <w:sz w:val="24"/>
                <w:szCs w:val="24"/>
              </w:rPr>
              <w:t xml:space="preserve"> </w:t>
            </w:r>
            <w:r w:rsidRPr="00C54346">
              <w:rPr>
                <w:rFonts w:ascii="Book Antiqua" w:hAnsi="Book Antiqua" w:cs="Times New Roman"/>
                <w:sz w:val="24"/>
                <w:szCs w:val="24"/>
              </w:rPr>
              <w:t>coupled with systemic symptoms of fever and malaise are suggestive of an infective process</w:t>
            </w:r>
            <w:r w:rsidRPr="00C54346">
              <w:rPr>
                <w:rFonts w:ascii="Book Antiqua" w:hAnsi="Book Antiqua" w:cs="Times New Roman"/>
                <w:sz w:val="24"/>
                <w:szCs w:val="24"/>
                <w:vertAlign w:val="superscript"/>
              </w:rPr>
              <w:fldChar w:fldCharType="begin"/>
            </w:r>
            <w:r w:rsidRPr="00C54346">
              <w:rPr>
                <w:rFonts w:ascii="Book Antiqua" w:hAnsi="Book Antiqua" w:cs="Times New Roman"/>
                <w:sz w:val="24"/>
                <w:szCs w:val="24"/>
                <w:vertAlign w:val="superscript"/>
              </w:rPr>
              <w:instrText xml:space="preserve"> ADDIN ZOTERO_ITEM CSL_CITATION {"citationID":"9g8XDMpQ","properties":{"formattedCitation":"[51]","plainCitation":"[51]","noteIndex":0},"citationItems":[{"id":1068,"uris":["http://zotero.org/users/3857561/items/TYB3IUY8"],"uri":["http://zotero.org/users/3857561/items/TYB3IUY8"],"itemData":{"id":1068,"type":"article-journal","title":"What is \"inflammation\"? Are we ready to move beyond Celsus?","container-title":"British Journal of Sports Medicine","page":"248-249","volume":"38","issue":"3","source":"PubMed Central","DOI":"10.1136/bjsm.2003.011221","ISSN":"0306-3674","note":"PMID: 15155418\nPMCID: PMC1724817","title-short":"What is \"inflammation\"?","journalAbbreviation":"Br J Sports Med","author":[{"family":"Scott","given":"A"},{"family":"Khan","given":"K"},{"family":"Cook","given":"J"},{"family":"Duronio","given":"V"}],"issued":{"date-parts":[["2004",6]]}}}],"schema":"https://github.com/citation-style-language/schema/raw/master/csl-citation.json"} </w:instrText>
            </w:r>
            <w:r w:rsidRPr="00C54346">
              <w:rPr>
                <w:rFonts w:ascii="Book Antiqua" w:hAnsi="Book Antiqua" w:cs="Times New Roman"/>
                <w:sz w:val="24"/>
                <w:szCs w:val="24"/>
                <w:vertAlign w:val="superscript"/>
              </w:rPr>
              <w:fldChar w:fldCharType="separate"/>
            </w:r>
            <w:r w:rsidRPr="00C54346">
              <w:rPr>
                <w:rFonts w:ascii="Book Antiqua" w:hAnsi="Book Antiqua" w:cs="Times New Roman"/>
                <w:sz w:val="24"/>
                <w:szCs w:val="24"/>
                <w:vertAlign w:val="superscript"/>
              </w:rPr>
              <w:t>[51]</w:t>
            </w:r>
            <w:r w:rsidRPr="00C54346">
              <w:rPr>
                <w:rFonts w:ascii="Book Antiqua" w:hAnsi="Book Antiqua" w:cs="Times New Roman"/>
                <w:sz w:val="24"/>
                <w:szCs w:val="24"/>
                <w:vertAlign w:val="superscript"/>
              </w:rPr>
              <w:fldChar w:fldCharType="end"/>
            </w:r>
            <w:r w:rsidRPr="00C54346">
              <w:rPr>
                <w:rFonts w:ascii="Book Antiqua" w:hAnsi="Book Antiqua" w:cs="Times New Roman"/>
                <w:sz w:val="24"/>
                <w:szCs w:val="24"/>
              </w:rPr>
              <w:t xml:space="preserve">. Both radiological and </w:t>
            </w:r>
            <w:r w:rsidRPr="00C54346">
              <w:rPr>
                <w:rFonts w:ascii="Book Antiqua" w:hAnsi="Book Antiqua" w:cs="Times New Roman"/>
                <w:sz w:val="24"/>
                <w:szCs w:val="24"/>
              </w:rPr>
              <w:lastRenderedPageBreak/>
              <w:t>laboratory tests are crucial in establishing diagnosis as well as evaluating its severity.</w:t>
            </w:r>
          </w:p>
        </w:tc>
      </w:tr>
      <w:tr w:rsidR="00C54346" w:rsidRPr="00C54346" w14:paraId="0B1C4BD9" w14:textId="77777777" w:rsidTr="00A17D16">
        <w:tc>
          <w:tcPr>
            <w:tcW w:w="1844" w:type="dxa"/>
          </w:tcPr>
          <w:p w14:paraId="4398609A" w14:textId="77777777" w:rsidR="000A35FB" w:rsidRPr="00C54346" w:rsidRDefault="000A35FB" w:rsidP="00C54346">
            <w:pPr>
              <w:widowControl w:val="0"/>
              <w:snapToGrid w:val="0"/>
              <w:spacing w:line="360" w:lineRule="auto"/>
              <w:jc w:val="both"/>
              <w:rPr>
                <w:rFonts w:ascii="Book Antiqua" w:hAnsi="Book Antiqua" w:cs="Times New Roman"/>
                <w:bCs/>
                <w:sz w:val="24"/>
                <w:szCs w:val="24"/>
              </w:rPr>
            </w:pPr>
            <w:r w:rsidRPr="00C54346">
              <w:rPr>
                <w:rFonts w:ascii="Book Antiqua" w:hAnsi="Book Antiqua" w:cs="Times New Roman"/>
                <w:bCs/>
                <w:sz w:val="24"/>
                <w:szCs w:val="24"/>
              </w:rPr>
              <w:lastRenderedPageBreak/>
              <w:t>Others</w:t>
            </w:r>
          </w:p>
        </w:tc>
        <w:tc>
          <w:tcPr>
            <w:tcW w:w="7461" w:type="dxa"/>
          </w:tcPr>
          <w:p w14:paraId="47BECEFC" w14:textId="549E8ED8"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 xml:space="preserve">Neurologic: Patients with compressive neuropathy can present with foot discomfort. In the presence of </w:t>
            </w:r>
            <w:r w:rsidR="0020186E" w:rsidRPr="00C54346">
              <w:rPr>
                <w:rFonts w:ascii="Book Antiqua" w:hAnsi="Book Antiqua" w:cs="Times New Roman"/>
                <w:sz w:val="24"/>
                <w:szCs w:val="24"/>
              </w:rPr>
              <w:t>paraesthesia</w:t>
            </w:r>
            <w:r w:rsidRPr="00C54346">
              <w:rPr>
                <w:rFonts w:ascii="Book Antiqua" w:hAnsi="Book Antiqua" w:cs="Times New Roman"/>
                <w:sz w:val="24"/>
                <w:szCs w:val="24"/>
              </w:rPr>
              <w:t xml:space="preserve"> or numbness, it would be prudent to screen the spine for potential nerve root compression.</w:t>
            </w:r>
          </w:p>
          <w:p w14:paraId="7E17679E" w14:textId="77777777" w:rsidR="000A35FB" w:rsidRPr="00C54346" w:rsidRDefault="000A35FB" w:rsidP="00C54346">
            <w:pPr>
              <w:widowControl w:val="0"/>
              <w:snapToGrid w:val="0"/>
              <w:spacing w:line="360" w:lineRule="auto"/>
              <w:jc w:val="both"/>
              <w:rPr>
                <w:rFonts w:ascii="Book Antiqua" w:hAnsi="Book Antiqua" w:cs="Times New Roman"/>
                <w:i/>
                <w:sz w:val="24"/>
                <w:szCs w:val="24"/>
              </w:rPr>
            </w:pPr>
          </w:p>
          <w:p w14:paraId="62EF22F0" w14:textId="77777777" w:rsidR="000A35FB" w:rsidRPr="00C54346" w:rsidRDefault="000A35FB" w:rsidP="00C54346">
            <w:pPr>
              <w:widowControl w:val="0"/>
              <w:snapToGrid w:val="0"/>
              <w:spacing w:line="360" w:lineRule="auto"/>
              <w:jc w:val="both"/>
              <w:rPr>
                <w:rFonts w:ascii="Book Antiqua" w:hAnsi="Book Antiqua" w:cs="Times New Roman"/>
                <w:sz w:val="24"/>
                <w:szCs w:val="24"/>
              </w:rPr>
            </w:pPr>
            <w:r w:rsidRPr="00C54346">
              <w:rPr>
                <w:rFonts w:ascii="Book Antiqua" w:hAnsi="Book Antiqua" w:cs="Times New Roman"/>
                <w:sz w:val="24"/>
                <w:szCs w:val="24"/>
              </w:rPr>
              <w:t xml:space="preserve">Rheumatologic: Patients with inflammatory arthritis can present with heel pain. In patients with polyarthropathy, laboratory investigations looking at inflammatory and autoimmune markers are advisable. </w:t>
            </w:r>
          </w:p>
        </w:tc>
      </w:tr>
    </w:tbl>
    <w:p w14:paraId="6768C44C" w14:textId="271CECFD" w:rsidR="009E01F4" w:rsidRPr="00C54346" w:rsidRDefault="009E01F4" w:rsidP="00C54346">
      <w:pPr>
        <w:widowControl w:val="0"/>
        <w:tabs>
          <w:tab w:val="left" w:pos="2813"/>
        </w:tabs>
        <w:snapToGrid w:val="0"/>
        <w:spacing w:after="0" w:line="360" w:lineRule="auto"/>
        <w:jc w:val="both"/>
        <w:rPr>
          <w:rFonts w:ascii="Book Antiqua" w:hAnsi="Book Antiqua" w:cs="Times New Roman"/>
          <w:b/>
          <w:bCs/>
          <w:sz w:val="24"/>
          <w:szCs w:val="24"/>
        </w:rPr>
      </w:pPr>
    </w:p>
    <w:p w14:paraId="6321015F" w14:textId="77777777" w:rsidR="00CB4ECA" w:rsidRPr="00C54346" w:rsidRDefault="00CB4ECA" w:rsidP="00C54346">
      <w:pPr>
        <w:widowControl w:val="0"/>
        <w:snapToGrid w:val="0"/>
        <w:spacing w:after="0" w:line="360" w:lineRule="auto"/>
        <w:jc w:val="both"/>
        <w:rPr>
          <w:rFonts w:ascii="Book Antiqua" w:hAnsi="Book Antiqua" w:cs="Times New Roman"/>
          <w:sz w:val="24"/>
          <w:szCs w:val="24"/>
        </w:rPr>
      </w:pPr>
    </w:p>
    <w:sectPr w:rsidR="00CB4ECA" w:rsidRPr="00C5434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DF0445" w14:textId="77777777" w:rsidR="00574474" w:rsidRDefault="00574474" w:rsidP="00BD4047">
      <w:pPr>
        <w:spacing w:after="0" w:line="240" w:lineRule="auto"/>
      </w:pPr>
      <w:r>
        <w:separator/>
      </w:r>
    </w:p>
  </w:endnote>
  <w:endnote w:type="continuationSeparator" w:id="0">
    <w:p w14:paraId="62DB1228" w14:textId="77777777" w:rsidR="00574474" w:rsidRDefault="00574474" w:rsidP="00BD4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altName w:val="Times New Roman"/>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78188291"/>
      <w:docPartObj>
        <w:docPartGallery w:val="Page Numbers (Bottom of Page)"/>
        <w:docPartUnique/>
      </w:docPartObj>
    </w:sdtPr>
    <w:sdtEndPr>
      <w:rPr>
        <w:rStyle w:val="ae"/>
      </w:rPr>
    </w:sdtEndPr>
    <w:sdtContent>
      <w:p w14:paraId="38664B71" w14:textId="236C06FC" w:rsidR="00A82F46" w:rsidRDefault="00A82F46">
        <w:pPr>
          <w:pStyle w:val="ab"/>
          <w:framePr w:wrap="none" w:vAnchor="text" w:hAnchor="margin" w:xAlign="center" w:y="1"/>
          <w:rPr>
            <w:rStyle w:val="ae"/>
            <w:sz w:val="22"/>
            <w:szCs w:val="22"/>
          </w:rPr>
          <w:pPrChange w:id="9" w:author="作者">
            <w:pPr>
              <w:pStyle w:val="ab"/>
            </w:pPr>
          </w:pPrChange>
        </w:pPr>
        <w:r>
          <w:rPr>
            <w:rStyle w:val="ae"/>
          </w:rPr>
          <w:fldChar w:fldCharType="begin"/>
        </w:r>
        <w:r>
          <w:rPr>
            <w:rStyle w:val="ae"/>
          </w:rPr>
          <w:instrText xml:space="preserve"> PAGE </w:instrText>
        </w:r>
        <w:r>
          <w:rPr>
            <w:rStyle w:val="ae"/>
          </w:rPr>
          <w:fldChar w:fldCharType="end"/>
        </w:r>
      </w:p>
    </w:sdtContent>
  </w:sdt>
  <w:p w14:paraId="198903DF" w14:textId="77777777" w:rsidR="00A82F46" w:rsidRDefault="00A82F46">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D497F" w14:textId="77777777" w:rsidR="00574474" w:rsidRDefault="00574474" w:rsidP="00BD4047">
      <w:pPr>
        <w:spacing w:after="0" w:line="240" w:lineRule="auto"/>
      </w:pPr>
      <w:r>
        <w:separator/>
      </w:r>
    </w:p>
  </w:footnote>
  <w:footnote w:type="continuationSeparator" w:id="0">
    <w:p w14:paraId="5919DE4F" w14:textId="77777777" w:rsidR="00574474" w:rsidRDefault="00574474" w:rsidP="00BD40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AE47E8"/>
    <w:multiLevelType w:val="hybridMultilevel"/>
    <w:tmpl w:val="CA00D9D8"/>
    <w:lvl w:ilvl="0" w:tplc="DB6ECB3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D42C5F"/>
    <w:multiLevelType w:val="hybridMultilevel"/>
    <w:tmpl w:val="6428B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3266AF3"/>
    <w:multiLevelType w:val="hybridMultilevel"/>
    <w:tmpl w:val="FF34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57B6438"/>
    <w:multiLevelType w:val="hybridMultilevel"/>
    <w:tmpl w:val="128A7E8E"/>
    <w:lvl w:ilvl="0" w:tplc="90EA057E">
      <w:start w:val="1"/>
      <w:numFmt w:val="decimal"/>
      <w:lvlText w:val="%1."/>
      <w:lvlJc w:val="left"/>
      <w:pPr>
        <w:ind w:left="720" w:hanging="360"/>
      </w:pPr>
      <w:rPr>
        <w:rFonts w:ascii="Book Antiqua" w:hAnsi="Book Antiqua" w:cs="Garamond-Bold"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4925E8"/>
    <w:multiLevelType w:val="hybridMultilevel"/>
    <w:tmpl w:val="F0766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1040765"/>
    <w:multiLevelType w:val="hybridMultilevel"/>
    <w:tmpl w:val="12583BAC"/>
    <w:lvl w:ilvl="0" w:tplc="9B80231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DA85B04"/>
    <w:multiLevelType w:val="hybridMultilevel"/>
    <w:tmpl w:val="BCDE3D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0F05D31"/>
    <w:multiLevelType w:val="hybridMultilevel"/>
    <w:tmpl w:val="10248AE0"/>
    <w:lvl w:ilvl="0" w:tplc="537639A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7"/>
  </w:num>
  <w:num w:numId="4">
    <w:abstractNumId w:val="1"/>
  </w:num>
  <w:num w:numId="5">
    <w:abstractNumId w:val="4"/>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7700"/>
    <w:rsid w:val="0000001A"/>
    <w:rsid w:val="000005F2"/>
    <w:rsid w:val="00000C06"/>
    <w:rsid w:val="00001366"/>
    <w:rsid w:val="0000169B"/>
    <w:rsid w:val="00001982"/>
    <w:rsid w:val="00001D22"/>
    <w:rsid w:val="00001E3D"/>
    <w:rsid w:val="00002519"/>
    <w:rsid w:val="0000284D"/>
    <w:rsid w:val="00003269"/>
    <w:rsid w:val="00003435"/>
    <w:rsid w:val="0000359D"/>
    <w:rsid w:val="0000396B"/>
    <w:rsid w:val="00003D5D"/>
    <w:rsid w:val="00004253"/>
    <w:rsid w:val="000044A3"/>
    <w:rsid w:val="00004C04"/>
    <w:rsid w:val="00004DF6"/>
    <w:rsid w:val="00005070"/>
    <w:rsid w:val="00005BA8"/>
    <w:rsid w:val="00006795"/>
    <w:rsid w:val="000068C0"/>
    <w:rsid w:val="00006970"/>
    <w:rsid w:val="00006AD9"/>
    <w:rsid w:val="00006F39"/>
    <w:rsid w:val="00006FF7"/>
    <w:rsid w:val="0000719A"/>
    <w:rsid w:val="00010862"/>
    <w:rsid w:val="0001106E"/>
    <w:rsid w:val="00011753"/>
    <w:rsid w:val="0001204A"/>
    <w:rsid w:val="00012310"/>
    <w:rsid w:val="00012BED"/>
    <w:rsid w:val="00012C12"/>
    <w:rsid w:val="00013748"/>
    <w:rsid w:val="00013BE5"/>
    <w:rsid w:val="00013D6E"/>
    <w:rsid w:val="00013D83"/>
    <w:rsid w:val="0001437C"/>
    <w:rsid w:val="000148C5"/>
    <w:rsid w:val="00014FBF"/>
    <w:rsid w:val="000155FC"/>
    <w:rsid w:val="00015700"/>
    <w:rsid w:val="00015E36"/>
    <w:rsid w:val="000160CE"/>
    <w:rsid w:val="0001622D"/>
    <w:rsid w:val="00016D6D"/>
    <w:rsid w:val="000178EF"/>
    <w:rsid w:val="00017F31"/>
    <w:rsid w:val="00020139"/>
    <w:rsid w:val="000204BE"/>
    <w:rsid w:val="000205B0"/>
    <w:rsid w:val="00020821"/>
    <w:rsid w:val="000213D0"/>
    <w:rsid w:val="00021768"/>
    <w:rsid w:val="00021E71"/>
    <w:rsid w:val="00022A7A"/>
    <w:rsid w:val="00022D75"/>
    <w:rsid w:val="00022F5B"/>
    <w:rsid w:val="0002303E"/>
    <w:rsid w:val="000232DF"/>
    <w:rsid w:val="00023462"/>
    <w:rsid w:val="000239DF"/>
    <w:rsid w:val="000241D0"/>
    <w:rsid w:val="00024D0E"/>
    <w:rsid w:val="00024F2B"/>
    <w:rsid w:val="00025BCB"/>
    <w:rsid w:val="000262E0"/>
    <w:rsid w:val="000265F7"/>
    <w:rsid w:val="00026639"/>
    <w:rsid w:val="00026D1E"/>
    <w:rsid w:val="00026D60"/>
    <w:rsid w:val="0002701D"/>
    <w:rsid w:val="000273D5"/>
    <w:rsid w:val="00027DA6"/>
    <w:rsid w:val="00027DA7"/>
    <w:rsid w:val="00027E48"/>
    <w:rsid w:val="00030788"/>
    <w:rsid w:val="00030ADC"/>
    <w:rsid w:val="000313ED"/>
    <w:rsid w:val="0003182D"/>
    <w:rsid w:val="000322C7"/>
    <w:rsid w:val="0003281C"/>
    <w:rsid w:val="00032B70"/>
    <w:rsid w:val="000335D0"/>
    <w:rsid w:val="0003410F"/>
    <w:rsid w:val="00034342"/>
    <w:rsid w:val="0003521D"/>
    <w:rsid w:val="000352A1"/>
    <w:rsid w:val="00036011"/>
    <w:rsid w:val="00036F8E"/>
    <w:rsid w:val="00037192"/>
    <w:rsid w:val="000375C1"/>
    <w:rsid w:val="00037A26"/>
    <w:rsid w:val="00037A9E"/>
    <w:rsid w:val="00037F43"/>
    <w:rsid w:val="000405CD"/>
    <w:rsid w:val="00040733"/>
    <w:rsid w:val="00040FC4"/>
    <w:rsid w:val="0004203A"/>
    <w:rsid w:val="0004260A"/>
    <w:rsid w:val="0004374F"/>
    <w:rsid w:val="000441E8"/>
    <w:rsid w:val="000442B7"/>
    <w:rsid w:val="00044357"/>
    <w:rsid w:val="00044657"/>
    <w:rsid w:val="00044811"/>
    <w:rsid w:val="00044E46"/>
    <w:rsid w:val="00044F07"/>
    <w:rsid w:val="00044F2C"/>
    <w:rsid w:val="000450B0"/>
    <w:rsid w:val="0004558A"/>
    <w:rsid w:val="000456C8"/>
    <w:rsid w:val="000467FA"/>
    <w:rsid w:val="0004681C"/>
    <w:rsid w:val="00046DA6"/>
    <w:rsid w:val="00047442"/>
    <w:rsid w:val="000474EA"/>
    <w:rsid w:val="0005059E"/>
    <w:rsid w:val="0005077A"/>
    <w:rsid w:val="00050B3C"/>
    <w:rsid w:val="00050E70"/>
    <w:rsid w:val="00050FEA"/>
    <w:rsid w:val="0005122E"/>
    <w:rsid w:val="00051425"/>
    <w:rsid w:val="000527FF"/>
    <w:rsid w:val="00052BE0"/>
    <w:rsid w:val="000544EA"/>
    <w:rsid w:val="00054526"/>
    <w:rsid w:val="00054985"/>
    <w:rsid w:val="0005527A"/>
    <w:rsid w:val="00056588"/>
    <w:rsid w:val="00056FC8"/>
    <w:rsid w:val="00057BAB"/>
    <w:rsid w:val="00057D20"/>
    <w:rsid w:val="00057DD1"/>
    <w:rsid w:val="00060535"/>
    <w:rsid w:val="000606CA"/>
    <w:rsid w:val="00060B24"/>
    <w:rsid w:val="00060B3F"/>
    <w:rsid w:val="00060DBF"/>
    <w:rsid w:val="000616BE"/>
    <w:rsid w:val="0006172B"/>
    <w:rsid w:val="00061CA1"/>
    <w:rsid w:val="00061ED0"/>
    <w:rsid w:val="00061EE2"/>
    <w:rsid w:val="00061F0E"/>
    <w:rsid w:val="00063247"/>
    <w:rsid w:val="00063F04"/>
    <w:rsid w:val="00064136"/>
    <w:rsid w:val="0006542A"/>
    <w:rsid w:val="00065C0D"/>
    <w:rsid w:val="00065F90"/>
    <w:rsid w:val="000664BB"/>
    <w:rsid w:val="00066840"/>
    <w:rsid w:val="00066BB3"/>
    <w:rsid w:val="00067496"/>
    <w:rsid w:val="00067809"/>
    <w:rsid w:val="00067ADA"/>
    <w:rsid w:val="00067E61"/>
    <w:rsid w:val="000700F0"/>
    <w:rsid w:val="000704C1"/>
    <w:rsid w:val="00070D5B"/>
    <w:rsid w:val="00070FA2"/>
    <w:rsid w:val="00071175"/>
    <w:rsid w:val="00071602"/>
    <w:rsid w:val="000717E1"/>
    <w:rsid w:val="00071956"/>
    <w:rsid w:val="00071F45"/>
    <w:rsid w:val="00072672"/>
    <w:rsid w:val="0007295E"/>
    <w:rsid w:val="000729C3"/>
    <w:rsid w:val="00072BBC"/>
    <w:rsid w:val="000735F1"/>
    <w:rsid w:val="0007364A"/>
    <w:rsid w:val="000746E0"/>
    <w:rsid w:val="0007483B"/>
    <w:rsid w:val="00074928"/>
    <w:rsid w:val="000754C3"/>
    <w:rsid w:val="00075E78"/>
    <w:rsid w:val="00076097"/>
    <w:rsid w:val="00076E5B"/>
    <w:rsid w:val="000776EF"/>
    <w:rsid w:val="0007777D"/>
    <w:rsid w:val="000803C0"/>
    <w:rsid w:val="00080AC4"/>
    <w:rsid w:val="00080D5F"/>
    <w:rsid w:val="0008157A"/>
    <w:rsid w:val="000818A7"/>
    <w:rsid w:val="000819A3"/>
    <w:rsid w:val="000819A6"/>
    <w:rsid w:val="00081AD7"/>
    <w:rsid w:val="000828E5"/>
    <w:rsid w:val="00082AA8"/>
    <w:rsid w:val="00082ED5"/>
    <w:rsid w:val="0008307E"/>
    <w:rsid w:val="00083354"/>
    <w:rsid w:val="00083A48"/>
    <w:rsid w:val="00083E39"/>
    <w:rsid w:val="0008461A"/>
    <w:rsid w:val="0008488D"/>
    <w:rsid w:val="0008489D"/>
    <w:rsid w:val="00085776"/>
    <w:rsid w:val="00085811"/>
    <w:rsid w:val="00086199"/>
    <w:rsid w:val="00086822"/>
    <w:rsid w:val="000868CB"/>
    <w:rsid w:val="00086E51"/>
    <w:rsid w:val="00087082"/>
    <w:rsid w:val="000877DA"/>
    <w:rsid w:val="00087906"/>
    <w:rsid w:val="00087FEB"/>
    <w:rsid w:val="00090405"/>
    <w:rsid w:val="00090595"/>
    <w:rsid w:val="000905C0"/>
    <w:rsid w:val="00090B2D"/>
    <w:rsid w:val="00090CF5"/>
    <w:rsid w:val="00090F0C"/>
    <w:rsid w:val="0009142E"/>
    <w:rsid w:val="00091A64"/>
    <w:rsid w:val="00091CBE"/>
    <w:rsid w:val="00092232"/>
    <w:rsid w:val="00092EA5"/>
    <w:rsid w:val="00092F58"/>
    <w:rsid w:val="0009308F"/>
    <w:rsid w:val="00093A84"/>
    <w:rsid w:val="0009471A"/>
    <w:rsid w:val="00094A7D"/>
    <w:rsid w:val="00094AFB"/>
    <w:rsid w:val="00094C65"/>
    <w:rsid w:val="00094CF5"/>
    <w:rsid w:val="000950F8"/>
    <w:rsid w:val="0009524C"/>
    <w:rsid w:val="0009574C"/>
    <w:rsid w:val="00095B77"/>
    <w:rsid w:val="00095D6C"/>
    <w:rsid w:val="00095E33"/>
    <w:rsid w:val="0009613B"/>
    <w:rsid w:val="000964BA"/>
    <w:rsid w:val="000965CB"/>
    <w:rsid w:val="00096709"/>
    <w:rsid w:val="00096831"/>
    <w:rsid w:val="00097243"/>
    <w:rsid w:val="0009748A"/>
    <w:rsid w:val="00097A95"/>
    <w:rsid w:val="00097D34"/>
    <w:rsid w:val="00097DD1"/>
    <w:rsid w:val="00097E6E"/>
    <w:rsid w:val="000A0142"/>
    <w:rsid w:val="000A0C3D"/>
    <w:rsid w:val="000A0CBF"/>
    <w:rsid w:val="000A13D6"/>
    <w:rsid w:val="000A1415"/>
    <w:rsid w:val="000A17EF"/>
    <w:rsid w:val="000A190A"/>
    <w:rsid w:val="000A19D9"/>
    <w:rsid w:val="000A2012"/>
    <w:rsid w:val="000A22FF"/>
    <w:rsid w:val="000A2CD0"/>
    <w:rsid w:val="000A35FB"/>
    <w:rsid w:val="000A3677"/>
    <w:rsid w:val="000A3A28"/>
    <w:rsid w:val="000A3A53"/>
    <w:rsid w:val="000A3CBB"/>
    <w:rsid w:val="000A40D5"/>
    <w:rsid w:val="000A4780"/>
    <w:rsid w:val="000A4904"/>
    <w:rsid w:val="000A5961"/>
    <w:rsid w:val="000A5A82"/>
    <w:rsid w:val="000A5EDA"/>
    <w:rsid w:val="000A6697"/>
    <w:rsid w:val="000A67AB"/>
    <w:rsid w:val="000A67E2"/>
    <w:rsid w:val="000A67F2"/>
    <w:rsid w:val="000A6801"/>
    <w:rsid w:val="000A68E3"/>
    <w:rsid w:val="000A6FF9"/>
    <w:rsid w:val="000B0409"/>
    <w:rsid w:val="000B051B"/>
    <w:rsid w:val="000B0971"/>
    <w:rsid w:val="000B0AC3"/>
    <w:rsid w:val="000B0E0E"/>
    <w:rsid w:val="000B11D3"/>
    <w:rsid w:val="000B138D"/>
    <w:rsid w:val="000B185B"/>
    <w:rsid w:val="000B1C09"/>
    <w:rsid w:val="000B1F89"/>
    <w:rsid w:val="000B2346"/>
    <w:rsid w:val="000B2B8F"/>
    <w:rsid w:val="000B2E84"/>
    <w:rsid w:val="000B3A3E"/>
    <w:rsid w:val="000B3FC9"/>
    <w:rsid w:val="000B435A"/>
    <w:rsid w:val="000B45A0"/>
    <w:rsid w:val="000B57EB"/>
    <w:rsid w:val="000B589B"/>
    <w:rsid w:val="000B643E"/>
    <w:rsid w:val="000B660C"/>
    <w:rsid w:val="000B6840"/>
    <w:rsid w:val="000B6B61"/>
    <w:rsid w:val="000B7425"/>
    <w:rsid w:val="000B75CF"/>
    <w:rsid w:val="000B7A06"/>
    <w:rsid w:val="000B7B52"/>
    <w:rsid w:val="000C0190"/>
    <w:rsid w:val="000C0232"/>
    <w:rsid w:val="000C1990"/>
    <w:rsid w:val="000C1CEE"/>
    <w:rsid w:val="000C2343"/>
    <w:rsid w:val="000C264E"/>
    <w:rsid w:val="000C2C31"/>
    <w:rsid w:val="000C395D"/>
    <w:rsid w:val="000C3CC6"/>
    <w:rsid w:val="000C47BD"/>
    <w:rsid w:val="000C47FF"/>
    <w:rsid w:val="000C593A"/>
    <w:rsid w:val="000C66ED"/>
    <w:rsid w:val="000C6927"/>
    <w:rsid w:val="000C693A"/>
    <w:rsid w:val="000C6A1C"/>
    <w:rsid w:val="000C78A0"/>
    <w:rsid w:val="000D02DB"/>
    <w:rsid w:val="000D1062"/>
    <w:rsid w:val="000D1203"/>
    <w:rsid w:val="000D16FA"/>
    <w:rsid w:val="000D198E"/>
    <w:rsid w:val="000D1B64"/>
    <w:rsid w:val="000D1CE4"/>
    <w:rsid w:val="000D1E22"/>
    <w:rsid w:val="000D2207"/>
    <w:rsid w:val="000D23EC"/>
    <w:rsid w:val="000D241D"/>
    <w:rsid w:val="000D2841"/>
    <w:rsid w:val="000D2F03"/>
    <w:rsid w:val="000D3279"/>
    <w:rsid w:val="000D32C7"/>
    <w:rsid w:val="000D3551"/>
    <w:rsid w:val="000D37AB"/>
    <w:rsid w:val="000D3DE5"/>
    <w:rsid w:val="000D490A"/>
    <w:rsid w:val="000D4975"/>
    <w:rsid w:val="000D4E66"/>
    <w:rsid w:val="000D527C"/>
    <w:rsid w:val="000D5384"/>
    <w:rsid w:val="000D5BF4"/>
    <w:rsid w:val="000D6089"/>
    <w:rsid w:val="000D61FE"/>
    <w:rsid w:val="000D691D"/>
    <w:rsid w:val="000D6AEF"/>
    <w:rsid w:val="000D7341"/>
    <w:rsid w:val="000E003B"/>
    <w:rsid w:val="000E053C"/>
    <w:rsid w:val="000E08FE"/>
    <w:rsid w:val="000E106B"/>
    <w:rsid w:val="000E1131"/>
    <w:rsid w:val="000E1367"/>
    <w:rsid w:val="000E1423"/>
    <w:rsid w:val="000E14FC"/>
    <w:rsid w:val="000E195A"/>
    <w:rsid w:val="000E1D23"/>
    <w:rsid w:val="000E2B07"/>
    <w:rsid w:val="000E2EA7"/>
    <w:rsid w:val="000E31B3"/>
    <w:rsid w:val="000E3437"/>
    <w:rsid w:val="000E349A"/>
    <w:rsid w:val="000E355B"/>
    <w:rsid w:val="000E3796"/>
    <w:rsid w:val="000E3C58"/>
    <w:rsid w:val="000E3E57"/>
    <w:rsid w:val="000E3EB6"/>
    <w:rsid w:val="000E42E1"/>
    <w:rsid w:val="000E4B60"/>
    <w:rsid w:val="000E52D9"/>
    <w:rsid w:val="000E55A9"/>
    <w:rsid w:val="000E6D2C"/>
    <w:rsid w:val="000E6D9D"/>
    <w:rsid w:val="000E71B2"/>
    <w:rsid w:val="000E7BBB"/>
    <w:rsid w:val="000E7D5A"/>
    <w:rsid w:val="000E7EB9"/>
    <w:rsid w:val="000E7F04"/>
    <w:rsid w:val="000F0C80"/>
    <w:rsid w:val="000F0E50"/>
    <w:rsid w:val="000F11E9"/>
    <w:rsid w:val="000F1552"/>
    <w:rsid w:val="000F164A"/>
    <w:rsid w:val="000F1A05"/>
    <w:rsid w:val="000F2119"/>
    <w:rsid w:val="000F2191"/>
    <w:rsid w:val="000F2B4D"/>
    <w:rsid w:val="000F40F5"/>
    <w:rsid w:val="000F42D2"/>
    <w:rsid w:val="000F47A5"/>
    <w:rsid w:val="000F4830"/>
    <w:rsid w:val="000F49EA"/>
    <w:rsid w:val="000F4E5E"/>
    <w:rsid w:val="000F59D5"/>
    <w:rsid w:val="000F5DF0"/>
    <w:rsid w:val="000F5E6B"/>
    <w:rsid w:val="000F68C8"/>
    <w:rsid w:val="000F6A25"/>
    <w:rsid w:val="000F6E43"/>
    <w:rsid w:val="000F7960"/>
    <w:rsid w:val="000F7CCA"/>
    <w:rsid w:val="0010014A"/>
    <w:rsid w:val="00100928"/>
    <w:rsid w:val="00100992"/>
    <w:rsid w:val="00100D93"/>
    <w:rsid w:val="0010134C"/>
    <w:rsid w:val="00101371"/>
    <w:rsid w:val="00101457"/>
    <w:rsid w:val="00101D63"/>
    <w:rsid w:val="00101E0E"/>
    <w:rsid w:val="00101F4E"/>
    <w:rsid w:val="00102182"/>
    <w:rsid w:val="0010280F"/>
    <w:rsid w:val="00103766"/>
    <w:rsid w:val="00103BD4"/>
    <w:rsid w:val="00103C54"/>
    <w:rsid w:val="00103D41"/>
    <w:rsid w:val="00104278"/>
    <w:rsid w:val="00104502"/>
    <w:rsid w:val="00105AB2"/>
    <w:rsid w:val="00105E5D"/>
    <w:rsid w:val="001065D7"/>
    <w:rsid w:val="00106881"/>
    <w:rsid w:val="001069CB"/>
    <w:rsid w:val="00106A97"/>
    <w:rsid w:val="00106F6B"/>
    <w:rsid w:val="00107789"/>
    <w:rsid w:val="00107999"/>
    <w:rsid w:val="00107B3C"/>
    <w:rsid w:val="00110106"/>
    <w:rsid w:val="001103F1"/>
    <w:rsid w:val="00110861"/>
    <w:rsid w:val="0011086B"/>
    <w:rsid w:val="0011088F"/>
    <w:rsid w:val="00110B6F"/>
    <w:rsid w:val="0011138C"/>
    <w:rsid w:val="00111432"/>
    <w:rsid w:val="001119DA"/>
    <w:rsid w:val="001119DE"/>
    <w:rsid w:val="00111B5F"/>
    <w:rsid w:val="00111C1C"/>
    <w:rsid w:val="00112363"/>
    <w:rsid w:val="00112655"/>
    <w:rsid w:val="00112BA0"/>
    <w:rsid w:val="00112D1C"/>
    <w:rsid w:val="00112F2E"/>
    <w:rsid w:val="00113832"/>
    <w:rsid w:val="00113F4C"/>
    <w:rsid w:val="00114662"/>
    <w:rsid w:val="00114C53"/>
    <w:rsid w:val="00115A50"/>
    <w:rsid w:val="00115C56"/>
    <w:rsid w:val="00116944"/>
    <w:rsid w:val="00117949"/>
    <w:rsid w:val="00117E84"/>
    <w:rsid w:val="001200C4"/>
    <w:rsid w:val="0012153C"/>
    <w:rsid w:val="00121E5C"/>
    <w:rsid w:val="00121FA8"/>
    <w:rsid w:val="00122138"/>
    <w:rsid w:val="00122F06"/>
    <w:rsid w:val="00123499"/>
    <w:rsid w:val="0012377C"/>
    <w:rsid w:val="00123875"/>
    <w:rsid w:val="00123948"/>
    <w:rsid w:val="00123BCE"/>
    <w:rsid w:val="00123CE1"/>
    <w:rsid w:val="00123D5E"/>
    <w:rsid w:val="00123DCF"/>
    <w:rsid w:val="0012444F"/>
    <w:rsid w:val="0012475A"/>
    <w:rsid w:val="00125C17"/>
    <w:rsid w:val="00125CAF"/>
    <w:rsid w:val="00125EA5"/>
    <w:rsid w:val="0012642E"/>
    <w:rsid w:val="001264F1"/>
    <w:rsid w:val="0012757E"/>
    <w:rsid w:val="001277FF"/>
    <w:rsid w:val="00127B85"/>
    <w:rsid w:val="00130A6E"/>
    <w:rsid w:val="00131194"/>
    <w:rsid w:val="001324FB"/>
    <w:rsid w:val="00132BB3"/>
    <w:rsid w:val="00132E18"/>
    <w:rsid w:val="00133289"/>
    <w:rsid w:val="00133DF4"/>
    <w:rsid w:val="00133F50"/>
    <w:rsid w:val="00133F72"/>
    <w:rsid w:val="001341D4"/>
    <w:rsid w:val="00134782"/>
    <w:rsid w:val="001349EC"/>
    <w:rsid w:val="0013548C"/>
    <w:rsid w:val="001362DF"/>
    <w:rsid w:val="0013682D"/>
    <w:rsid w:val="00136BB9"/>
    <w:rsid w:val="00136DEB"/>
    <w:rsid w:val="00136E99"/>
    <w:rsid w:val="00136F56"/>
    <w:rsid w:val="00136FC5"/>
    <w:rsid w:val="001370AB"/>
    <w:rsid w:val="00137A11"/>
    <w:rsid w:val="001401DE"/>
    <w:rsid w:val="00140518"/>
    <w:rsid w:val="0014061D"/>
    <w:rsid w:val="001408BF"/>
    <w:rsid w:val="00140AA0"/>
    <w:rsid w:val="00140EE5"/>
    <w:rsid w:val="00141D0E"/>
    <w:rsid w:val="00142085"/>
    <w:rsid w:val="00142327"/>
    <w:rsid w:val="00142519"/>
    <w:rsid w:val="00142AFB"/>
    <w:rsid w:val="00142D28"/>
    <w:rsid w:val="00142E11"/>
    <w:rsid w:val="00142F4B"/>
    <w:rsid w:val="00143710"/>
    <w:rsid w:val="00143C75"/>
    <w:rsid w:val="00143D5C"/>
    <w:rsid w:val="00143FEF"/>
    <w:rsid w:val="001441B7"/>
    <w:rsid w:val="00144F98"/>
    <w:rsid w:val="0014519B"/>
    <w:rsid w:val="00145209"/>
    <w:rsid w:val="001460A0"/>
    <w:rsid w:val="0014642F"/>
    <w:rsid w:val="00146484"/>
    <w:rsid w:val="0014658A"/>
    <w:rsid w:val="00146669"/>
    <w:rsid w:val="00146BB8"/>
    <w:rsid w:val="00146D85"/>
    <w:rsid w:val="001475B1"/>
    <w:rsid w:val="00147870"/>
    <w:rsid w:val="001479DD"/>
    <w:rsid w:val="00147DEE"/>
    <w:rsid w:val="00147F97"/>
    <w:rsid w:val="00150227"/>
    <w:rsid w:val="001511B6"/>
    <w:rsid w:val="00151BFE"/>
    <w:rsid w:val="00151E73"/>
    <w:rsid w:val="00151E90"/>
    <w:rsid w:val="00151FF4"/>
    <w:rsid w:val="0015274F"/>
    <w:rsid w:val="0015297B"/>
    <w:rsid w:val="00152F75"/>
    <w:rsid w:val="00153012"/>
    <w:rsid w:val="001530A5"/>
    <w:rsid w:val="001533A6"/>
    <w:rsid w:val="00153695"/>
    <w:rsid w:val="0015467F"/>
    <w:rsid w:val="00154C2F"/>
    <w:rsid w:val="00154D07"/>
    <w:rsid w:val="0015541F"/>
    <w:rsid w:val="001556FD"/>
    <w:rsid w:val="0015572F"/>
    <w:rsid w:val="00155768"/>
    <w:rsid w:val="00156A4F"/>
    <w:rsid w:val="00156CDB"/>
    <w:rsid w:val="00156EB3"/>
    <w:rsid w:val="00157A69"/>
    <w:rsid w:val="00160C47"/>
    <w:rsid w:val="001615D0"/>
    <w:rsid w:val="0016272F"/>
    <w:rsid w:val="001629C8"/>
    <w:rsid w:val="001633D3"/>
    <w:rsid w:val="00163B89"/>
    <w:rsid w:val="00164942"/>
    <w:rsid w:val="001655CD"/>
    <w:rsid w:val="00165DB5"/>
    <w:rsid w:val="00165FD3"/>
    <w:rsid w:val="0016665B"/>
    <w:rsid w:val="00167F14"/>
    <w:rsid w:val="0017013E"/>
    <w:rsid w:val="001702B1"/>
    <w:rsid w:val="0017130F"/>
    <w:rsid w:val="0017194B"/>
    <w:rsid w:val="001728BF"/>
    <w:rsid w:val="00173471"/>
    <w:rsid w:val="0017347A"/>
    <w:rsid w:val="00173856"/>
    <w:rsid w:val="00173E50"/>
    <w:rsid w:val="00173FE6"/>
    <w:rsid w:val="00174606"/>
    <w:rsid w:val="00174B7A"/>
    <w:rsid w:val="0017562D"/>
    <w:rsid w:val="00175A49"/>
    <w:rsid w:val="0017634E"/>
    <w:rsid w:val="00176CAC"/>
    <w:rsid w:val="00177480"/>
    <w:rsid w:val="00177778"/>
    <w:rsid w:val="001801F6"/>
    <w:rsid w:val="00180829"/>
    <w:rsid w:val="001809C5"/>
    <w:rsid w:val="00180C27"/>
    <w:rsid w:val="00180EAB"/>
    <w:rsid w:val="00180F0A"/>
    <w:rsid w:val="00181114"/>
    <w:rsid w:val="00181ED1"/>
    <w:rsid w:val="00182085"/>
    <w:rsid w:val="001820F8"/>
    <w:rsid w:val="001825D0"/>
    <w:rsid w:val="00182CF3"/>
    <w:rsid w:val="00182F46"/>
    <w:rsid w:val="0018329B"/>
    <w:rsid w:val="001835D8"/>
    <w:rsid w:val="00183890"/>
    <w:rsid w:val="00184085"/>
    <w:rsid w:val="00184696"/>
    <w:rsid w:val="001847CB"/>
    <w:rsid w:val="00184C49"/>
    <w:rsid w:val="00184C53"/>
    <w:rsid w:val="00185168"/>
    <w:rsid w:val="001853BD"/>
    <w:rsid w:val="001855E2"/>
    <w:rsid w:val="00185BD3"/>
    <w:rsid w:val="00185DEA"/>
    <w:rsid w:val="00186347"/>
    <w:rsid w:val="00186971"/>
    <w:rsid w:val="00186FB8"/>
    <w:rsid w:val="00187101"/>
    <w:rsid w:val="00187997"/>
    <w:rsid w:val="00187D6C"/>
    <w:rsid w:val="00190026"/>
    <w:rsid w:val="001901A2"/>
    <w:rsid w:val="0019279D"/>
    <w:rsid w:val="001928C5"/>
    <w:rsid w:val="00193221"/>
    <w:rsid w:val="00193998"/>
    <w:rsid w:val="00193CD9"/>
    <w:rsid w:val="00193F37"/>
    <w:rsid w:val="0019469D"/>
    <w:rsid w:val="00194A31"/>
    <w:rsid w:val="00194B84"/>
    <w:rsid w:val="00194C39"/>
    <w:rsid w:val="00195041"/>
    <w:rsid w:val="00195E9E"/>
    <w:rsid w:val="00196799"/>
    <w:rsid w:val="001972B4"/>
    <w:rsid w:val="00197356"/>
    <w:rsid w:val="00197CB7"/>
    <w:rsid w:val="001A0720"/>
    <w:rsid w:val="001A0A4D"/>
    <w:rsid w:val="001A0D3B"/>
    <w:rsid w:val="001A292A"/>
    <w:rsid w:val="001A2C71"/>
    <w:rsid w:val="001A3276"/>
    <w:rsid w:val="001A47A2"/>
    <w:rsid w:val="001A52FE"/>
    <w:rsid w:val="001A5E9E"/>
    <w:rsid w:val="001A5FB2"/>
    <w:rsid w:val="001A664B"/>
    <w:rsid w:val="001A772D"/>
    <w:rsid w:val="001A7C5E"/>
    <w:rsid w:val="001A7EFC"/>
    <w:rsid w:val="001A7F33"/>
    <w:rsid w:val="001B0452"/>
    <w:rsid w:val="001B069D"/>
    <w:rsid w:val="001B06A8"/>
    <w:rsid w:val="001B1125"/>
    <w:rsid w:val="001B1ACB"/>
    <w:rsid w:val="001B1DB5"/>
    <w:rsid w:val="001B25E7"/>
    <w:rsid w:val="001B3203"/>
    <w:rsid w:val="001B41CE"/>
    <w:rsid w:val="001B41E2"/>
    <w:rsid w:val="001B4C67"/>
    <w:rsid w:val="001B5254"/>
    <w:rsid w:val="001B530F"/>
    <w:rsid w:val="001B5A85"/>
    <w:rsid w:val="001B6026"/>
    <w:rsid w:val="001B6098"/>
    <w:rsid w:val="001B66EB"/>
    <w:rsid w:val="001B6900"/>
    <w:rsid w:val="001B73C6"/>
    <w:rsid w:val="001B757B"/>
    <w:rsid w:val="001B7FF1"/>
    <w:rsid w:val="001C0873"/>
    <w:rsid w:val="001C0C50"/>
    <w:rsid w:val="001C1054"/>
    <w:rsid w:val="001C1360"/>
    <w:rsid w:val="001C141C"/>
    <w:rsid w:val="001C16C7"/>
    <w:rsid w:val="001C1A95"/>
    <w:rsid w:val="001C1E58"/>
    <w:rsid w:val="001C1EBC"/>
    <w:rsid w:val="001C22DD"/>
    <w:rsid w:val="001C2531"/>
    <w:rsid w:val="001C2663"/>
    <w:rsid w:val="001C313C"/>
    <w:rsid w:val="001C34ED"/>
    <w:rsid w:val="001C3F8A"/>
    <w:rsid w:val="001C4666"/>
    <w:rsid w:val="001C4867"/>
    <w:rsid w:val="001C497C"/>
    <w:rsid w:val="001C518B"/>
    <w:rsid w:val="001C5353"/>
    <w:rsid w:val="001C5399"/>
    <w:rsid w:val="001C551B"/>
    <w:rsid w:val="001C5AB5"/>
    <w:rsid w:val="001C5E5A"/>
    <w:rsid w:val="001C64E1"/>
    <w:rsid w:val="001C73FC"/>
    <w:rsid w:val="001C793F"/>
    <w:rsid w:val="001C7DE1"/>
    <w:rsid w:val="001D0191"/>
    <w:rsid w:val="001D08D6"/>
    <w:rsid w:val="001D0CAE"/>
    <w:rsid w:val="001D0D0B"/>
    <w:rsid w:val="001D14DD"/>
    <w:rsid w:val="001D1E1A"/>
    <w:rsid w:val="001D2198"/>
    <w:rsid w:val="001D22DF"/>
    <w:rsid w:val="001D2D5B"/>
    <w:rsid w:val="001D3761"/>
    <w:rsid w:val="001D3899"/>
    <w:rsid w:val="001D3D98"/>
    <w:rsid w:val="001D4582"/>
    <w:rsid w:val="001D4633"/>
    <w:rsid w:val="001D4E98"/>
    <w:rsid w:val="001D4F7B"/>
    <w:rsid w:val="001D533F"/>
    <w:rsid w:val="001D5626"/>
    <w:rsid w:val="001D5C77"/>
    <w:rsid w:val="001D60DC"/>
    <w:rsid w:val="001D76DC"/>
    <w:rsid w:val="001E01A3"/>
    <w:rsid w:val="001E03F4"/>
    <w:rsid w:val="001E04C4"/>
    <w:rsid w:val="001E0CF2"/>
    <w:rsid w:val="001E0DCB"/>
    <w:rsid w:val="001E1CFA"/>
    <w:rsid w:val="001E1DC1"/>
    <w:rsid w:val="001E1FBA"/>
    <w:rsid w:val="001E250B"/>
    <w:rsid w:val="001E456B"/>
    <w:rsid w:val="001E49BA"/>
    <w:rsid w:val="001E4B6F"/>
    <w:rsid w:val="001E518D"/>
    <w:rsid w:val="001E57B9"/>
    <w:rsid w:val="001E615A"/>
    <w:rsid w:val="001E6825"/>
    <w:rsid w:val="001E6A33"/>
    <w:rsid w:val="001E6A7E"/>
    <w:rsid w:val="001E75C3"/>
    <w:rsid w:val="001F0DCF"/>
    <w:rsid w:val="001F1A36"/>
    <w:rsid w:val="001F1A85"/>
    <w:rsid w:val="001F1BA5"/>
    <w:rsid w:val="001F1FAA"/>
    <w:rsid w:val="001F2B93"/>
    <w:rsid w:val="001F3032"/>
    <w:rsid w:val="001F317B"/>
    <w:rsid w:val="001F3EB3"/>
    <w:rsid w:val="001F50A0"/>
    <w:rsid w:val="001F5CBF"/>
    <w:rsid w:val="001F65FD"/>
    <w:rsid w:val="001F6636"/>
    <w:rsid w:val="001F6B38"/>
    <w:rsid w:val="001F76AC"/>
    <w:rsid w:val="001F7711"/>
    <w:rsid w:val="002006B8"/>
    <w:rsid w:val="00200C5E"/>
    <w:rsid w:val="00200F29"/>
    <w:rsid w:val="0020109C"/>
    <w:rsid w:val="002014FF"/>
    <w:rsid w:val="00201572"/>
    <w:rsid w:val="0020186E"/>
    <w:rsid w:val="00201B1C"/>
    <w:rsid w:val="00201FE6"/>
    <w:rsid w:val="00202472"/>
    <w:rsid w:val="00202C05"/>
    <w:rsid w:val="0020315F"/>
    <w:rsid w:val="0020361C"/>
    <w:rsid w:val="002038A1"/>
    <w:rsid w:val="002052B4"/>
    <w:rsid w:val="00205C36"/>
    <w:rsid w:val="00205D63"/>
    <w:rsid w:val="00205D67"/>
    <w:rsid w:val="0020696D"/>
    <w:rsid w:val="00206B02"/>
    <w:rsid w:val="00207152"/>
    <w:rsid w:val="0020732B"/>
    <w:rsid w:val="00207AD4"/>
    <w:rsid w:val="00207B62"/>
    <w:rsid w:val="00207E09"/>
    <w:rsid w:val="00210424"/>
    <w:rsid w:val="00210D01"/>
    <w:rsid w:val="00211DA2"/>
    <w:rsid w:val="002120F9"/>
    <w:rsid w:val="00212DF8"/>
    <w:rsid w:val="00212EAA"/>
    <w:rsid w:val="00214AC7"/>
    <w:rsid w:val="00214AC8"/>
    <w:rsid w:val="00214EA7"/>
    <w:rsid w:val="0021524E"/>
    <w:rsid w:val="00215464"/>
    <w:rsid w:val="00215B0A"/>
    <w:rsid w:val="00215D29"/>
    <w:rsid w:val="00216090"/>
    <w:rsid w:val="00216C96"/>
    <w:rsid w:val="002203CF"/>
    <w:rsid w:val="00220B4F"/>
    <w:rsid w:val="00220EBE"/>
    <w:rsid w:val="00221120"/>
    <w:rsid w:val="002215DD"/>
    <w:rsid w:val="00221BC6"/>
    <w:rsid w:val="00221E34"/>
    <w:rsid w:val="002222AB"/>
    <w:rsid w:val="0022262A"/>
    <w:rsid w:val="00222D31"/>
    <w:rsid w:val="00223951"/>
    <w:rsid w:val="00223E4B"/>
    <w:rsid w:val="00223E81"/>
    <w:rsid w:val="00223F90"/>
    <w:rsid w:val="00224938"/>
    <w:rsid w:val="00224A25"/>
    <w:rsid w:val="00224EA1"/>
    <w:rsid w:val="00226FEF"/>
    <w:rsid w:val="00227364"/>
    <w:rsid w:val="002301A5"/>
    <w:rsid w:val="00230512"/>
    <w:rsid w:val="00230C24"/>
    <w:rsid w:val="0023158E"/>
    <w:rsid w:val="002326FF"/>
    <w:rsid w:val="00232F32"/>
    <w:rsid w:val="00234D1E"/>
    <w:rsid w:val="002354EF"/>
    <w:rsid w:val="0023572C"/>
    <w:rsid w:val="00236F59"/>
    <w:rsid w:val="002372E2"/>
    <w:rsid w:val="00237925"/>
    <w:rsid w:val="00237B5A"/>
    <w:rsid w:val="00240024"/>
    <w:rsid w:val="002409C0"/>
    <w:rsid w:val="00240A04"/>
    <w:rsid w:val="00240A17"/>
    <w:rsid w:val="002418C1"/>
    <w:rsid w:val="00241A96"/>
    <w:rsid w:val="00241D37"/>
    <w:rsid w:val="002423E3"/>
    <w:rsid w:val="00242693"/>
    <w:rsid w:val="0024370C"/>
    <w:rsid w:val="00243885"/>
    <w:rsid w:val="00243BBF"/>
    <w:rsid w:val="002442A0"/>
    <w:rsid w:val="00244552"/>
    <w:rsid w:val="00245446"/>
    <w:rsid w:val="00245710"/>
    <w:rsid w:val="00245DE3"/>
    <w:rsid w:val="002461DB"/>
    <w:rsid w:val="002462C7"/>
    <w:rsid w:val="0024640B"/>
    <w:rsid w:val="00246D8F"/>
    <w:rsid w:val="002470FF"/>
    <w:rsid w:val="002472AF"/>
    <w:rsid w:val="002473F9"/>
    <w:rsid w:val="002479F6"/>
    <w:rsid w:val="00247A5E"/>
    <w:rsid w:val="0025030E"/>
    <w:rsid w:val="0025101B"/>
    <w:rsid w:val="00251029"/>
    <w:rsid w:val="002512FC"/>
    <w:rsid w:val="00252316"/>
    <w:rsid w:val="00252695"/>
    <w:rsid w:val="002526D0"/>
    <w:rsid w:val="00253161"/>
    <w:rsid w:val="00253E87"/>
    <w:rsid w:val="002549D9"/>
    <w:rsid w:val="00255204"/>
    <w:rsid w:val="0025544A"/>
    <w:rsid w:val="002555A0"/>
    <w:rsid w:val="00255BCD"/>
    <w:rsid w:val="00255BE8"/>
    <w:rsid w:val="002569D8"/>
    <w:rsid w:val="00257B33"/>
    <w:rsid w:val="00260EAF"/>
    <w:rsid w:val="00262348"/>
    <w:rsid w:val="00263246"/>
    <w:rsid w:val="002633D5"/>
    <w:rsid w:val="00263C53"/>
    <w:rsid w:val="00263E1C"/>
    <w:rsid w:val="00264234"/>
    <w:rsid w:val="00264C29"/>
    <w:rsid w:val="00264D16"/>
    <w:rsid w:val="00264F4D"/>
    <w:rsid w:val="00265164"/>
    <w:rsid w:val="0026699D"/>
    <w:rsid w:val="00266EAD"/>
    <w:rsid w:val="00266F29"/>
    <w:rsid w:val="00267457"/>
    <w:rsid w:val="00267A0F"/>
    <w:rsid w:val="002707C3"/>
    <w:rsid w:val="00270AEA"/>
    <w:rsid w:val="00270C1D"/>
    <w:rsid w:val="002711BD"/>
    <w:rsid w:val="00271313"/>
    <w:rsid w:val="00272B6F"/>
    <w:rsid w:val="00272DDB"/>
    <w:rsid w:val="0027315F"/>
    <w:rsid w:val="00273F9F"/>
    <w:rsid w:val="002741C0"/>
    <w:rsid w:val="002746BA"/>
    <w:rsid w:val="00275372"/>
    <w:rsid w:val="0027546A"/>
    <w:rsid w:val="00275DD5"/>
    <w:rsid w:val="0027623E"/>
    <w:rsid w:val="0027664E"/>
    <w:rsid w:val="0027691C"/>
    <w:rsid w:val="00276E4A"/>
    <w:rsid w:val="0027736E"/>
    <w:rsid w:val="002776B1"/>
    <w:rsid w:val="00277703"/>
    <w:rsid w:val="00277B41"/>
    <w:rsid w:val="00277C1B"/>
    <w:rsid w:val="00277C49"/>
    <w:rsid w:val="00277EBC"/>
    <w:rsid w:val="00280062"/>
    <w:rsid w:val="00280112"/>
    <w:rsid w:val="00280A80"/>
    <w:rsid w:val="00280B0D"/>
    <w:rsid w:val="00280EC0"/>
    <w:rsid w:val="00281C7C"/>
    <w:rsid w:val="00281F72"/>
    <w:rsid w:val="002822B7"/>
    <w:rsid w:val="0028246F"/>
    <w:rsid w:val="00282A09"/>
    <w:rsid w:val="002832BF"/>
    <w:rsid w:val="00283733"/>
    <w:rsid w:val="00283A59"/>
    <w:rsid w:val="00283D65"/>
    <w:rsid w:val="00285028"/>
    <w:rsid w:val="00285458"/>
    <w:rsid w:val="00285494"/>
    <w:rsid w:val="00285776"/>
    <w:rsid w:val="00286F36"/>
    <w:rsid w:val="00286FCD"/>
    <w:rsid w:val="0028724D"/>
    <w:rsid w:val="0028732E"/>
    <w:rsid w:val="002873E0"/>
    <w:rsid w:val="0028747C"/>
    <w:rsid w:val="00287725"/>
    <w:rsid w:val="00290248"/>
    <w:rsid w:val="0029051F"/>
    <w:rsid w:val="0029067D"/>
    <w:rsid w:val="00290879"/>
    <w:rsid w:val="002910B6"/>
    <w:rsid w:val="00291283"/>
    <w:rsid w:val="00291779"/>
    <w:rsid w:val="00291E23"/>
    <w:rsid w:val="002925E1"/>
    <w:rsid w:val="0029298F"/>
    <w:rsid w:val="0029363F"/>
    <w:rsid w:val="00293A82"/>
    <w:rsid w:val="002941C3"/>
    <w:rsid w:val="00294736"/>
    <w:rsid w:val="00294B8C"/>
    <w:rsid w:val="00294CB7"/>
    <w:rsid w:val="00294DBE"/>
    <w:rsid w:val="00294F14"/>
    <w:rsid w:val="002950B6"/>
    <w:rsid w:val="00295180"/>
    <w:rsid w:val="00295CEC"/>
    <w:rsid w:val="002963DB"/>
    <w:rsid w:val="0029647A"/>
    <w:rsid w:val="00296890"/>
    <w:rsid w:val="0029694B"/>
    <w:rsid w:val="00296B96"/>
    <w:rsid w:val="00297137"/>
    <w:rsid w:val="002974BC"/>
    <w:rsid w:val="00297A9A"/>
    <w:rsid w:val="00297F53"/>
    <w:rsid w:val="002A0A1E"/>
    <w:rsid w:val="002A0D83"/>
    <w:rsid w:val="002A1553"/>
    <w:rsid w:val="002A2755"/>
    <w:rsid w:val="002A29BB"/>
    <w:rsid w:val="002A3322"/>
    <w:rsid w:val="002A3628"/>
    <w:rsid w:val="002A384E"/>
    <w:rsid w:val="002A38EB"/>
    <w:rsid w:val="002A4BA9"/>
    <w:rsid w:val="002A4E49"/>
    <w:rsid w:val="002A4E90"/>
    <w:rsid w:val="002A52A5"/>
    <w:rsid w:val="002A5747"/>
    <w:rsid w:val="002A6482"/>
    <w:rsid w:val="002A6803"/>
    <w:rsid w:val="002A6ADA"/>
    <w:rsid w:val="002A7094"/>
    <w:rsid w:val="002A7211"/>
    <w:rsid w:val="002A7651"/>
    <w:rsid w:val="002A7BAE"/>
    <w:rsid w:val="002A7FDB"/>
    <w:rsid w:val="002B044E"/>
    <w:rsid w:val="002B0454"/>
    <w:rsid w:val="002B168D"/>
    <w:rsid w:val="002B1FEC"/>
    <w:rsid w:val="002B2441"/>
    <w:rsid w:val="002B261D"/>
    <w:rsid w:val="002B2B20"/>
    <w:rsid w:val="002B2BA2"/>
    <w:rsid w:val="002B3C86"/>
    <w:rsid w:val="002B3F43"/>
    <w:rsid w:val="002B473D"/>
    <w:rsid w:val="002B4C6E"/>
    <w:rsid w:val="002B4FF2"/>
    <w:rsid w:val="002B5498"/>
    <w:rsid w:val="002B59EE"/>
    <w:rsid w:val="002B64A0"/>
    <w:rsid w:val="002B64EA"/>
    <w:rsid w:val="002B6AA9"/>
    <w:rsid w:val="002B7002"/>
    <w:rsid w:val="002B75B5"/>
    <w:rsid w:val="002B7865"/>
    <w:rsid w:val="002C0401"/>
    <w:rsid w:val="002C089F"/>
    <w:rsid w:val="002C08F8"/>
    <w:rsid w:val="002C09F0"/>
    <w:rsid w:val="002C0D82"/>
    <w:rsid w:val="002C106E"/>
    <w:rsid w:val="002C11F4"/>
    <w:rsid w:val="002C12EC"/>
    <w:rsid w:val="002C18D3"/>
    <w:rsid w:val="002C1B56"/>
    <w:rsid w:val="002C231C"/>
    <w:rsid w:val="002C2BF7"/>
    <w:rsid w:val="002C3700"/>
    <w:rsid w:val="002C3D71"/>
    <w:rsid w:val="002C3F3C"/>
    <w:rsid w:val="002C49E0"/>
    <w:rsid w:val="002C49F8"/>
    <w:rsid w:val="002C4E07"/>
    <w:rsid w:val="002C6455"/>
    <w:rsid w:val="002C67B7"/>
    <w:rsid w:val="002C6D62"/>
    <w:rsid w:val="002C6E93"/>
    <w:rsid w:val="002C71EE"/>
    <w:rsid w:val="002C7355"/>
    <w:rsid w:val="002C7B31"/>
    <w:rsid w:val="002D0BEE"/>
    <w:rsid w:val="002D0C10"/>
    <w:rsid w:val="002D0CCA"/>
    <w:rsid w:val="002D0D2C"/>
    <w:rsid w:val="002D0FEC"/>
    <w:rsid w:val="002D1195"/>
    <w:rsid w:val="002D1759"/>
    <w:rsid w:val="002D1B30"/>
    <w:rsid w:val="002D24CB"/>
    <w:rsid w:val="002D2801"/>
    <w:rsid w:val="002D2C1D"/>
    <w:rsid w:val="002D2E6F"/>
    <w:rsid w:val="002D30F8"/>
    <w:rsid w:val="002D39E7"/>
    <w:rsid w:val="002D3EFC"/>
    <w:rsid w:val="002D43F0"/>
    <w:rsid w:val="002D46E1"/>
    <w:rsid w:val="002D4832"/>
    <w:rsid w:val="002D5B05"/>
    <w:rsid w:val="002D5C8D"/>
    <w:rsid w:val="002D5EA0"/>
    <w:rsid w:val="002D7141"/>
    <w:rsid w:val="002D723A"/>
    <w:rsid w:val="002D73E6"/>
    <w:rsid w:val="002D7FAC"/>
    <w:rsid w:val="002E0179"/>
    <w:rsid w:val="002E0B03"/>
    <w:rsid w:val="002E0BBC"/>
    <w:rsid w:val="002E0BBD"/>
    <w:rsid w:val="002E0C57"/>
    <w:rsid w:val="002E16F0"/>
    <w:rsid w:val="002E2020"/>
    <w:rsid w:val="002E2334"/>
    <w:rsid w:val="002E26E1"/>
    <w:rsid w:val="002E30A8"/>
    <w:rsid w:val="002E3358"/>
    <w:rsid w:val="002E37B0"/>
    <w:rsid w:val="002E4A2E"/>
    <w:rsid w:val="002E4A7F"/>
    <w:rsid w:val="002E5323"/>
    <w:rsid w:val="002E5386"/>
    <w:rsid w:val="002E585C"/>
    <w:rsid w:val="002E5D55"/>
    <w:rsid w:val="002E5DB9"/>
    <w:rsid w:val="002E6038"/>
    <w:rsid w:val="002E6413"/>
    <w:rsid w:val="002E6BFD"/>
    <w:rsid w:val="002E7813"/>
    <w:rsid w:val="002E78AF"/>
    <w:rsid w:val="002E7B5E"/>
    <w:rsid w:val="002F01AC"/>
    <w:rsid w:val="002F0229"/>
    <w:rsid w:val="002F04EC"/>
    <w:rsid w:val="002F14A9"/>
    <w:rsid w:val="002F18B5"/>
    <w:rsid w:val="002F1AE6"/>
    <w:rsid w:val="002F1EC3"/>
    <w:rsid w:val="002F1FFD"/>
    <w:rsid w:val="002F2289"/>
    <w:rsid w:val="002F2307"/>
    <w:rsid w:val="002F2502"/>
    <w:rsid w:val="002F3732"/>
    <w:rsid w:val="002F38C3"/>
    <w:rsid w:val="002F3E55"/>
    <w:rsid w:val="002F3E94"/>
    <w:rsid w:val="002F47CE"/>
    <w:rsid w:val="002F567F"/>
    <w:rsid w:val="002F5B72"/>
    <w:rsid w:val="002F63A0"/>
    <w:rsid w:val="002F6604"/>
    <w:rsid w:val="002F7048"/>
    <w:rsid w:val="002F7291"/>
    <w:rsid w:val="002F7400"/>
    <w:rsid w:val="002F7483"/>
    <w:rsid w:val="002F7A4F"/>
    <w:rsid w:val="002F7AD2"/>
    <w:rsid w:val="002F7CF3"/>
    <w:rsid w:val="00300640"/>
    <w:rsid w:val="00301347"/>
    <w:rsid w:val="003032C3"/>
    <w:rsid w:val="003038DB"/>
    <w:rsid w:val="00303B63"/>
    <w:rsid w:val="00303E09"/>
    <w:rsid w:val="00303FAB"/>
    <w:rsid w:val="003040A3"/>
    <w:rsid w:val="003040F9"/>
    <w:rsid w:val="00304216"/>
    <w:rsid w:val="003042AA"/>
    <w:rsid w:val="00304612"/>
    <w:rsid w:val="00304D4F"/>
    <w:rsid w:val="003058E8"/>
    <w:rsid w:val="00305BCA"/>
    <w:rsid w:val="00305BD3"/>
    <w:rsid w:val="00305CF9"/>
    <w:rsid w:val="003060CF"/>
    <w:rsid w:val="00306372"/>
    <w:rsid w:val="003065CF"/>
    <w:rsid w:val="003071C4"/>
    <w:rsid w:val="00307865"/>
    <w:rsid w:val="00307C1E"/>
    <w:rsid w:val="00307FDE"/>
    <w:rsid w:val="003106A0"/>
    <w:rsid w:val="00310EE8"/>
    <w:rsid w:val="003110B7"/>
    <w:rsid w:val="003115CB"/>
    <w:rsid w:val="00311B85"/>
    <w:rsid w:val="00312EC5"/>
    <w:rsid w:val="003130B9"/>
    <w:rsid w:val="0031328D"/>
    <w:rsid w:val="00313943"/>
    <w:rsid w:val="003139E7"/>
    <w:rsid w:val="00313C13"/>
    <w:rsid w:val="00313D39"/>
    <w:rsid w:val="0031400D"/>
    <w:rsid w:val="00314B8B"/>
    <w:rsid w:val="0031519E"/>
    <w:rsid w:val="00315458"/>
    <w:rsid w:val="003156CA"/>
    <w:rsid w:val="00315ACE"/>
    <w:rsid w:val="00316F5F"/>
    <w:rsid w:val="003171E4"/>
    <w:rsid w:val="00317FDC"/>
    <w:rsid w:val="00320D0C"/>
    <w:rsid w:val="003213D1"/>
    <w:rsid w:val="00321BC1"/>
    <w:rsid w:val="00323255"/>
    <w:rsid w:val="003232F1"/>
    <w:rsid w:val="00323B8B"/>
    <w:rsid w:val="00323CD6"/>
    <w:rsid w:val="0032477F"/>
    <w:rsid w:val="00324D1F"/>
    <w:rsid w:val="003256AD"/>
    <w:rsid w:val="00325D51"/>
    <w:rsid w:val="00326043"/>
    <w:rsid w:val="00326347"/>
    <w:rsid w:val="00327127"/>
    <w:rsid w:val="00327854"/>
    <w:rsid w:val="003307E8"/>
    <w:rsid w:val="003308E6"/>
    <w:rsid w:val="00332054"/>
    <w:rsid w:val="00332828"/>
    <w:rsid w:val="003337B9"/>
    <w:rsid w:val="00333A3D"/>
    <w:rsid w:val="00333B92"/>
    <w:rsid w:val="00333DBD"/>
    <w:rsid w:val="00333E7A"/>
    <w:rsid w:val="003346DB"/>
    <w:rsid w:val="00334CEB"/>
    <w:rsid w:val="00335BDE"/>
    <w:rsid w:val="00335E7F"/>
    <w:rsid w:val="00336477"/>
    <w:rsid w:val="00336619"/>
    <w:rsid w:val="003367D6"/>
    <w:rsid w:val="003369CF"/>
    <w:rsid w:val="003369E8"/>
    <w:rsid w:val="00336C09"/>
    <w:rsid w:val="00336D83"/>
    <w:rsid w:val="00336D9F"/>
    <w:rsid w:val="00337238"/>
    <w:rsid w:val="00337416"/>
    <w:rsid w:val="00337CEA"/>
    <w:rsid w:val="00340344"/>
    <w:rsid w:val="00340826"/>
    <w:rsid w:val="00341003"/>
    <w:rsid w:val="00341056"/>
    <w:rsid w:val="0034124A"/>
    <w:rsid w:val="003414A2"/>
    <w:rsid w:val="003422B1"/>
    <w:rsid w:val="00342322"/>
    <w:rsid w:val="003424FF"/>
    <w:rsid w:val="003428DB"/>
    <w:rsid w:val="00342AAF"/>
    <w:rsid w:val="00342E50"/>
    <w:rsid w:val="003431AA"/>
    <w:rsid w:val="00343251"/>
    <w:rsid w:val="0034353A"/>
    <w:rsid w:val="003438E4"/>
    <w:rsid w:val="00344690"/>
    <w:rsid w:val="00344A92"/>
    <w:rsid w:val="00345230"/>
    <w:rsid w:val="00345E3F"/>
    <w:rsid w:val="0034653D"/>
    <w:rsid w:val="003466A3"/>
    <w:rsid w:val="00346E13"/>
    <w:rsid w:val="00346E57"/>
    <w:rsid w:val="00347475"/>
    <w:rsid w:val="003477A6"/>
    <w:rsid w:val="00347EC5"/>
    <w:rsid w:val="003501D9"/>
    <w:rsid w:val="0035023C"/>
    <w:rsid w:val="00350711"/>
    <w:rsid w:val="00350A44"/>
    <w:rsid w:val="00351354"/>
    <w:rsid w:val="003519F9"/>
    <w:rsid w:val="003521D0"/>
    <w:rsid w:val="00352A34"/>
    <w:rsid w:val="00352ADB"/>
    <w:rsid w:val="00352AFA"/>
    <w:rsid w:val="00353416"/>
    <w:rsid w:val="003534BB"/>
    <w:rsid w:val="00353760"/>
    <w:rsid w:val="00353B43"/>
    <w:rsid w:val="00353D06"/>
    <w:rsid w:val="00353F96"/>
    <w:rsid w:val="00353FDF"/>
    <w:rsid w:val="00354636"/>
    <w:rsid w:val="00355462"/>
    <w:rsid w:val="0035553E"/>
    <w:rsid w:val="00355725"/>
    <w:rsid w:val="00355989"/>
    <w:rsid w:val="003560A7"/>
    <w:rsid w:val="0035647E"/>
    <w:rsid w:val="00356AF9"/>
    <w:rsid w:val="00356E7D"/>
    <w:rsid w:val="00357E13"/>
    <w:rsid w:val="003603DE"/>
    <w:rsid w:val="00362055"/>
    <w:rsid w:val="003627D7"/>
    <w:rsid w:val="00362A13"/>
    <w:rsid w:val="00362A21"/>
    <w:rsid w:val="00362C0C"/>
    <w:rsid w:val="00362CDF"/>
    <w:rsid w:val="00362E13"/>
    <w:rsid w:val="00363C38"/>
    <w:rsid w:val="00363FBA"/>
    <w:rsid w:val="00364B65"/>
    <w:rsid w:val="003651A4"/>
    <w:rsid w:val="00365ED5"/>
    <w:rsid w:val="00367DEF"/>
    <w:rsid w:val="0037049C"/>
    <w:rsid w:val="0037049D"/>
    <w:rsid w:val="0037050C"/>
    <w:rsid w:val="00371018"/>
    <w:rsid w:val="003710B2"/>
    <w:rsid w:val="0037252A"/>
    <w:rsid w:val="00372E37"/>
    <w:rsid w:val="003731D3"/>
    <w:rsid w:val="003734EE"/>
    <w:rsid w:val="00373A9F"/>
    <w:rsid w:val="00373BB4"/>
    <w:rsid w:val="00373C7C"/>
    <w:rsid w:val="00373F7D"/>
    <w:rsid w:val="003748D3"/>
    <w:rsid w:val="003751FF"/>
    <w:rsid w:val="00375309"/>
    <w:rsid w:val="00375356"/>
    <w:rsid w:val="003756B5"/>
    <w:rsid w:val="00375851"/>
    <w:rsid w:val="00375A82"/>
    <w:rsid w:val="00375B53"/>
    <w:rsid w:val="00375D6D"/>
    <w:rsid w:val="0037618A"/>
    <w:rsid w:val="003769FE"/>
    <w:rsid w:val="00376D84"/>
    <w:rsid w:val="00377411"/>
    <w:rsid w:val="00377CE9"/>
    <w:rsid w:val="00377E97"/>
    <w:rsid w:val="00377F51"/>
    <w:rsid w:val="00377FC6"/>
    <w:rsid w:val="00380174"/>
    <w:rsid w:val="003803EA"/>
    <w:rsid w:val="003804B0"/>
    <w:rsid w:val="00380F88"/>
    <w:rsid w:val="003813AC"/>
    <w:rsid w:val="0038151A"/>
    <w:rsid w:val="00381604"/>
    <w:rsid w:val="00382022"/>
    <w:rsid w:val="003825E2"/>
    <w:rsid w:val="00382F9D"/>
    <w:rsid w:val="00383119"/>
    <w:rsid w:val="0038330C"/>
    <w:rsid w:val="00383BE4"/>
    <w:rsid w:val="00383F36"/>
    <w:rsid w:val="0038477B"/>
    <w:rsid w:val="003848E5"/>
    <w:rsid w:val="00384B6E"/>
    <w:rsid w:val="00384CF6"/>
    <w:rsid w:val="00385174"/>
    <w:rsid w:val="003854F6"/>
    <w:rsid w:val="003867BF"/>
    <w:rsid w:val="00386B61"/>
    <w:rsid w:val="00386BC0"/>
    <w:rsid w:val="00386E3F"/>
    <w:rsid w:val="00387D78"/>
    <w:rsid w:val="00387D83"/>
    <w:rsid w:val="00390290"/>
    <w:rsid w:val="00390546"/>
    <w:rsid w:val="003905CD"/>
    <w:rsid w:val="00390751"/>
    <w:rsid w:val="003909CD"/>
    <w:rsid w:val="00391C3D"/>
    <w:rsid w:val="003920A8"/>
    <w:rsid w:val="00392191"/>
    <w:rsid w:val="00392330"/>
    <w:rsid w:val="003925F2"/>
    <w:rsid w:val="00393988"/>
    <w:rsid w:val="00394483"/>
    <w:rsid w:val="003946A5"/>
    <w:rsid w:val="0039471E"/>
    <w:rsid w:val="00394767"/>
    <w:rsid w:val="003947DF"/>
    <w:rsid w:val="00394911"/>
    <w:rsid w:val="00394BF7"/>
    <w:rsid w:val="003955C1"/>
    <w:rsid w:val="00395AB3"/>
    <w:rsid w:val="00395E0D"/>
    <w:rsid w:val="0039612F"/>
    <w:rsid w:val="0039659D"/>
    <w:rsid w:val="0039659E"/>
    <w:rsid w:val="00396DD6"/>
    <w:rsid w:val="00396E3F"/>
    <w:rsid w:val="003973B8"/>
    <w:rsid w:val="00397D79"/>
    <w:rsid w:val="003A14D0"/>
    <w:rsid w:val="003A15D5"/>
    <w:rsid w:val="003A1855"/>
    <w:rsid w:val="003A194F"/>
    <w:rsid w:val="003A1A5B"/>
    <w:rsid w:val="003A1AC3"/>
    <w:rsid w:val="003A1E58"/>
    <w:rsid w:val="003A2F1D"/>
    <w:rsid w:val="003A3574"/>
    <w:rsid w:val="003A37FD"/>
    <w:rsid w:val="003A394B"/>
    <w:rsid w:val="003A3E7A"/>
    <w:rsid w:val="003A3EEF"/>
    <w:rsid w:val="003A40EA"/>
    <w:rsid w:val="003A5848"/>
    <w:rsid w:val="003A76DA"/>
    <w:rsid w:val="003A7DDA"/>
    <w:rsid w:val="003B0045"/>
    <w:rsid w:val="003B08D8"/>
    <w:rsid w:val="003B0E49"/>
    <w:rsid w:val="003B2782"/>
    <w:rsid w:val="003B2E83"/>
    <w:rsid w:val="003B325A"/>
    <w:rsid w:val="003B3CEF"/>
    <w:rsid w:val="003B410C"/>
    <w:rsid w:val="003B45C3"/>
    <w:rsid w:val="003B4AF0"/>
    <w:rsid w:val="003B52FA"/>
    <w:rsid w:val="003B54CB"/>
    <w:rsid w:val="003B5785"/>
    <w:rsid w:val="003B66E3"/>
    <w:rsid w:val="003B732F"/>
    <w:rsid w:val="003B733E"/>
    <w:rsid w:val="003B77C9"/>
    <w:rsid w:val="003B78AA"/>
    <w:rsid w:val="003B7ED6"/>
    <w:rsid w:val="003C0243"/>
    <w:rsid w:val="003C0DCE"/>
    <w:rsid w:val="003C10F3"/>
    <w:rsid w:val="003C11CD"/>
    <w:rsid w:val="003C11D2"/>
    <w:rsid w:val="003C1847"/>
    <w:rsid w:val="003C1A7E"/>
    <w:rsid w:val="003C1F0F"/>
    <w:rsid w:val="003C2375"/>
    <w:rsid w:val="003C2B58"/>
    <w:rsid w:val="003C34B0"/>
    <w:rsid w:val="003C3506"/>
    <w:rsid w:val="003C3A12"/>
    <w:rsid w:val="003C45AA"/>
    <w:rsid w:val="003C45D0"/>
    <w:rsid w:val="003C4DBE"/>
    <w:rsid w:val="003C4E49"/>
    <w:rsid w:val="003C5D83"/>
    <w:rsid w:val="003C65C6"/>
    <w:rsid w:val="003C66A0"/>
    <w:rsid w:val="003C73DC"/>
    <w:rsid w:val="003C7A52"/>
    <w:rsid w:val="003D0862"/>
    <w:rsid w:val="003D08FA"/>
    <w:rsid w:val="003D0A35"/>
    <w:rsid w:val="003D1232"/>
    <w:rsid w:val="003D23C6"/>
    <w:rsid w:val="003D25D1"/>
    <w:rsid w:val="003D27C4"/>
    <w:rsid w:val="003D2825"/>
    <w:rsid w:val="003D3327"/>
    <w:rsid w:val="003D40EA"/>
    <w:rsid w:val="003D45F2"/>
    <w:rsid w:val="003D4AEE"/>
    <w:rsid w:val="003D55B4"/>
    <w:rsid w:val="003D5857"/>
    <w:rsid w:val="003D5D21"/>
    <w:rsid w:val="003D5F86"/>
    <w:rsid w:val="003D6A32"/>
    <w:rsid w:val="003D6DA5"/>
    <w:rsid w:val="003D7636"/>
    <w:rsid w:val="003E018F"/>
    <w:rsid w:val="003E034B"/>
    <w:rsid w:val="003E07EC"/>
    <w:rsid w:val="003E0B6C"/>
    <w:rsid w:val="003E0F5A"/>
    <w:rsid w:val="003E26A2"/>
    <w:rsid w:val="003E2CB3"/>
    <w:rsid w:val="003E2D55"/>
    <w:rsid w:val="003E30B8"/>
    <w:rsid w:val="003E377D"/>
    <w:rsid w:val="003E3CA6"/>
    <w:rsid w:val="003E3CF4"/>
    <w:rsid w:val="003E3F3B"/>
    <w:rsid w:val="003E403F"/>
    <w:rsid w:val="003E42DD"/>
    <w:rsid w:val="003E47BF"/>
    <w:rsid w:val="003E4C03"/>
    <w:rsid w:val="003E514B"/>
    <w:rsid w:val="003E52D4"/>
    <w:rsid w:val="003E5302"/>
    <w:rsid w:val="003E5342"/>
    <w:rsid w:val="003E5C18"/>
    <w:rsid w:val="003E6259"/>
    <w:rsid w:val="003E6540"/>
    <w:rsid w:val="003E668B"/>
    <w:rsid w:val="003E6992"/>
    <w:rsid w:val="003E6B83"/>
    <w:rsid w:val="003E6D74"/>
    <w:rsid w:val="003E773E"/>
    <w:rsid w:val="003E7C2C"/>
    <w:rsid w:val="003F0858"/>
    <w:rsid w:val="003F0D39"/>
    <w:rsid w:val="003F0E7E"/>
    <w:rsid w:val="003F1654"/>
    <w:rsid w:val="003F1F03"/>
    <w:rsid w:val="003F3372"/>
    <w:rsid w:val="003F373D"/>
    <w:rsid w:val="003F4094"/>
    <w:rsid w:val="003F4524"/>
    <w:rsid w:val="003F4612"/>
    <w:rsid w:val="003F5140"/>
    <w:rsid w:val="003F515C"/>
    <w:rsid w:val="003F53A9"/>
    <w:rsid w:val="003F5E1A"/>
    <w:rsid w:val="003F5F6A"/>
    <w:rsid w:val="003F638A"/>
    <w:rsid w:val="003F7CCC"/>
    <w:rsid w:val="003F7ECE"/>
    <w:rsid w:val="003F7FAF"/>
    <w:rsid w:val="00400895"/>
    <w:rsid w:val="00400D30"/>
    <w:rsid w:val="00400E3D"/>
    <w:rsid w:val="0040135F"/>
    <w:rsid w:val="00401805"/>
    <w:rsid w:val="004019A0"/>
    <w:rsid w:val="00402459"/>
    <w:rsid w:val="004026A0"/>
    <w:rsid w:val="0040283D"/>
    <w:rsid w:val="00402F7B"/>
    <w:rsid w:val="004030F4"/>
    <w:rsid w:val="004036BD"/>
    <w:rsid w:val="0040386B"/>
    <w:rsid w:val="00403B86"/>
    <w:rsid w:val="00403B94"/>
    <w:rsid w:val="0040410C"/>
    <w:rsid w:val="0040471A"/>
    <w:rsid w:val="0040481E"/>
    <w:rsid w:val="004052FB"/>
    <w:rsid w:val="00405534"/>
    <w:rsid w:val="00405BC4"/>
    <w:rsid w:val="00405F88"/>
    <w:rsid w:val="00406A87"/>
    <w:rsid w:val="00406E45"/>
    <w:rsid w:val="00406F13"/>
    <w:rsid w:val="00407027"/>
    <w:rsid w:val="00407900"/>
    <w:rsid w:val="00410289"/>
    <w:rsid w:val="004103EE"/>
    <w:rsid w:val="00410412"/>
    <w:rsid w:val="004108DC"/>
    <w:rsid w:val="00410BC5"/>
    <w:rsid w:val="00411188"/>
    <w:rsid w:val="0041168D"/>
    <w:rsid w:val="00411A7D"/>
    <w:rsid w:val="0041275A"/>
    <w:rsid w:val="00412855"/>
    <w:rsid w:val="00412A40"/>
    <w:rsid w:val="0041341C"/>
    <w:rsid w:val="00413D02"/>
    <w:rsid w:val="0041431D"/>
    <w:rsid w:val="00414D09"/>
    <w:rsid w:val="00415331"/>
    <w:rsid w:val="0041599C"/>
    <w:rsid w:val="00415CF6"/>
    <w:rsid w:val="004167B5"/>
    <w:rsid w:val="00416F80"/>
    <w:rsid w:val="0041714B"/>
    <w:rsid w:val="00417589"/>
    <w:rsid w:val="00417F4A"/>
    <w:rsid w:val="00421087"/>
    <w:rsid w:val="00421132"/>
    <w:rsid w:val="00421919"/>
    <w:rsid w:val="00421E64"/>
    <w:rsid w:val="004228E3"/>
    <w:rsid w:val="00422A58"/>
    <w:rsid w:val="004236F0"/>
    <w:rsid w:val="00424720"/>
    <w:rsid w:val="00424ACC"/>
    <w:rsid w:val="00424BDA"/>
    <w:rsid w:val="00424DF6"/>
    <w:rsid w:val="0042569E"/>
    <w:rsid w:val="004260C0"/>
    <w:rsid w:val="00426205"/>
    <w:rsid w:val="0042671B"/>
    <w:rsid w:val="00426DCA"/>
    <w:rsid w:val="00426F08"/>
    <w:rsid w:val="0042732F"/>
    <w:rsid w:val="004273E6"/>
    <w:rsid w:val="00427A9D"/>
    <w:rsid w:val="00427B28"/>
    <w:rsid w:val="00427EAA"/>
    <w:rsid w:val="00427FFD"/>
    <w:rsid w:val="0043003B"/>
    <w:rsid w:val="00430763"/>
    <w:rsid w:val="00431285"/>
    <w:rsid w:val="0043148B"/>
    <w:rsid w:val="00431668"/>
    <w:rsid w:val="00431C35"/>
    <w:rsid w:val="00431C70"/>
    <w:rsid w:val="00431DA3"/>
    <w:rsid w:val="0043343A"/>
    <w:rsid w:val="00434D46"/>
    <w:rsid w:val="0043530A"/>
    <w:rsid w:val="00436295"/>
    <w:rsid w:val="00436481"/>
    <w:rsid w:val="004366CB"/>
    <w:rsid w:val="004369A6"/>
    <w:rsid w:val="00436A2A"/>
    <w:rsid w:val="004370F8"/>
    <w:rsid w:val="00437378"/>
    <w:rsid w:val="00437582"/>
    <w:rsid w:val="00437833"/>
    <w:rsid w:val="00440858"/>
    <w:rsid w:val="00440DB8"/>
    <w:rsid w:val="004416EF"/>
    <w:rsid w:val="00441B2D"/>
    <w:rsid w:val="00441D59"/>
    <w:rsid w:val="004422DB"/>
    <w:rsid w:val="0044265D"/>
    <w:rsid w:val="00442B62"/>
    <w:rsid w:val="00443840"/>
    <w:rsid w:val="00443AB7"/>
    <w:rsid w:val="004444C3"/>
    <w:rsid w:val="004448F8"/>
    <w:rsid w:val="00444AD0"/>
    <w:rsid w:val="00444AFA"/>
    <w:rsid w:val="00444DAD"/>
    <w:rsid w:val="00445625"/>
    <w:rsid w:val="004459FC"/>
    <w:rsid w:val="004460AD"/>
    <w:rsid w:val="004463C4"/>
    <w:rsid w:val="004469BA"/>
    <w:rsid w:val="0044770D"/>
    <w:rsid w:val="00447817"/>
    <w:rsid w:val="00450068"/>
    <w:rsid w:val="00450C9E"/>
    <w:rsid w:val="00450FEE"/>
    <w:rsid w:val="00451E68"/>
    <w:rsid w:val="00452799"/>
    <w:rsid w:val="0045292F"/>
    <w:rsid w:val="004532D8"/>
    <w:rsid w:val="00454600"/>
    <w:rsid w:val="00454D81"/>
    <w:rsid w:val="004560B6"/>
    <w:rsid w:val="00456193"/>
    <w:rsid w:val="00456622"/>
    <w:rsid w:val="00456819"/>
    <w:rsid w:val="004569EA"/>
    <w:rsid w:val="00456C2F"/>
    <w:rsid w:val="004573E8"/>
    <w:rsid w:val="004578A1"/>
    <w:rsid w:val="00460DE9"/>
    <w:rsid w:val="00461069"/>
    <w:rsid w:val="004610C0"/>
    <w:rsid w:val="004622B7"/>
    <w:rsid w:val="0046299D"/>
    <w:rsid w:val="00463A4C"/>
    <w:rsid w:val="00463E7D"/>
    <w:rsid w:val="00463FCD"/>
    <w:rsid w:val="0046439E"/>
    <w:rsid w:val="00464CF1"/>
    <w:rsid w:val="00464F11"/>
    <w:rsid w:val="0046513A"/>
    <w:rsid w:val="00465386"/>
    <w:rsid w:val="00466388"/>
    <w:rsid w:val="00466800"/>
    <w:rsid w:val="00467471"/>
    <w:rsid w:val="004679BC"/>
    <w:rsid w:val="00467B42"/>
    <w:rsid w:val="00467E9F"/>
    <w:rsid w:val="00470A1C"/>
    <w:rsid w:val="00470AA5"/>
    <w:rsid w:val="00470CAF"/>
    <w:rsid w:val="00470CC2"/>
    <w:rsid w:val="00471494"/>
    <w:rsid w:val="0047199F"/>
    <w:rsid w:val="00471D98"/>
    <w:rsid w:val="0047213F"/>
    <w:rsid w:val="0047259D"/>
    <w:rsid w:val="00472F44"/>
    <w:rsid w:val="00473B1F"/>
    <w:rsid w:val="00473CD1"/>
    <w:rsid w:val="00473DD4"/>
    <w:rsid w:val="0047400A"/>
    <w:rsid w:val="0047591F"/>
    <w:rsid w:val="00475A4B"/>
    <w:rsid w:val="00475BB3"/>
    <w:rsid w:val="004764E1"/>
    <w:rsid w:val="0047668D"/>
    <w:rsid w:val="00476F78"/>
    <w:rsid w:val="00477195"/>
    <w:rsid w:val="0047759A"/>
    <w:rsid w:val="00477BF9"/>
    <w:rsid w:val="004800E3"/>
    <w:rsid w:val="004803F6"/>
    <w:rsid w:val="00481ECC"/>
    <w:rsid w:val="00481F9D"/>
    <w:rsid w:val="004827F6"/>
    <w:rsid w:val="0048288D"/>
    <w:rsid w:val="004829A1"/>
    <w:rsid w:val="004831CB"/>
    <w:rsid w:val="00483642"/>
    <w:rsid w:val="00483A42"/>
    <w:rsid w:val="00483B1F"/>
    <w:rsid w:val="00483E19"/>
    <w:rsid w:val="00484170"/>
    <w:rsid w:val="0048453E"/>
    <w:rsid w:val="00484940"/>
    <w:rsid w:val="00484CD3"/>
    <w:rsid w:val="00484DFF"/>
    <w:rsid w:val="00484F5D"/>
    <w:rsid w:val="00485B63"/>
    <w:rsid w:val="00485D4A"/>
    <w:rsid w:val="00486656"/>
    <w:rsid w:val="004866B6"/>
    <w:rsid w:val="00486743"/>
    <w:rsid w:val="004872CE"/>
    <w:rsid w:val="004872D6"/>
    <w:rsid w:val="004902F9"/>
    <w:rsid w:val="004905C6"/>
    <w:rsid w:val="00490608"/>
    <w:rsid w:val="00490E64"/>
    <w:rsid w:val="00491083"/>
    <w:rsid w:val="00491838"/>
    <w:rsid w:val="00491A5B"/>
    <w:rsid w:val="004923E4"/>
    <w:rsid w:val="0049272D"/>
    <w:rsid w:val="00492A73"/>
    <w:rsid w:val="00492C55"/>
    <w:rsid w:val="00492C9A"/>
    <w:rsid w:val="0049446B"/>
    <w:rsid w:val="00494559"/>
    <w:rsid w:val="00494763"/>
    <w:rsid w:val="0049547D"/>
    <w:rsid w:val="004955C6"/>
    <w:rsid w:val="004956C7"/>
    <w:rsid w:val="00495B76"/>
    <w:rsid w:val="00495CCD"/>
    <w:rsid w:val="00495EA1"/>
    <w:rsid w:val="00496124"/>
    <w:rsid w:val="00496D7D"/>
    <w:rsid w:val="00496FBB"/>
    <w:rsid w:val="004970A3"/>
    <w:rsid w:val="00497103"/>
    <w:rsid w:val="00497ACD"/>
    <w:rsid w:val="00497FF0"/>
    <w:rsid w:val="004A079B"/>
    <w:rsid w:val="004A11BF"/>
    <w:rsid w:val="004A14F4"/>
    <w:rsid w:val="004A158E"/>
    <w:rsid w:val="004A1609"/>
    <w:rsid w:val="004A19A8"/>
    <w:rsid w:val="004A272F"/>
    <w:rsid w:val="004A2DF3"/>
    <w:rsid w:val="004A3E94"/>
    <w:rsid w:val="004A42EB"/>
    <w:rsid w:val="004A4386"/>
    <w:rsid w:val="004A447F"/>
    <w:rsid w:val="004A49B9"/>
    <w:rsid w:val="004A4A72"/>
    <w:rsid w:val="004A4B67"/>
    <w:rsid w:val="004A4F81"/>
    <w:rsid w:val="004A51CD"/>
    <w:rsid w:val="004A5526"/>
    <w:rsid w:val="004A58A8"/>
    <w:rsid w:val="004A5A41"/>
    <w:rsid w:val="004A5AEF"/>
    <w:rsid w:val="004A630C"/>
    <w:rsid w:val="004A691C"/>
    <w:rsid w:val="004A6D87"/>
    <w:rsid w:val="004A73D7"/>
    <w:rsid w:val="004A7528"/>
    <w:rsid w:val="004A79A8"/>
    <w:rsid w:val="004A7B36"/>
    <w:rsid w:val="004B017F"/>
    <w:rsid w:val="004B04B1"/>
    <w:rsid w:val="004B0C2B"/>
    <w:rsid w:val="004B0C40"/>
    <w:rsid w:val="004B1863"/>
    <w:rsid w:val="004B1B51"/>
    <w:rsid w:val="004B22F3"/>
    <w:rsid w:val="004B2C00"/>
    <w:rsid w:val="004B2E52"/>
    <w:rsid w:val="004B35FD"/>
    <w:rsid w:val="004B366A"/>
    <w:rsid w:val="004B3852"/>
    <w:rsid w:val="004B4A1E"/>
    <w:rsid w:val="004B531B"/>
    <w:rsid w:val="004B56B1"/>
    <w:rsid w:val="004B64B5"/>
    <w:rsid w:val="004B6826"/>
    <w:rsid w:val="004B6A1E"/>
    <w:rsid w:val="004B79CD"/>
    <w:rsid w:val="004B7D6D"/>
    <w:rsid w:val="004B7F66"/>
    <w:rsid w:val="004C0198"/>
    <w:rsid w:val="004C026D"/>
    <w:rsid w:val="004C02E2"/>
    <w:rsid w:val="004C0450"/>
    <w:rsid w:val="004C046B"/>
    <w:rsid w:val="004C0D02"/>
    <w:rsid w:val="004C0F54"/>
    <w:rsid w:val="004C1869"/>
    <w:rsid w:val="004C1D58"/>
    <w:rsid w:val="004C241F"/>
    <w:rsid w:val="004C28C2"/>
    <w:rsid w:val="004C2B5D"/>
    <w:rsid w:val="004C359A"/>
    <w:rsid w:val="004C3BFA"/>
    <w:rsid w:val="004C4A1B"/>
    <w:rsid w:val="004C556C"/>
    <w:rsid w:val="004C57E8"/>
    <w:rsid w:val="004C5A84"/>
    <w:rsid w:val="004C5DA1"/>
    <w:rsid w:val="004C60F2"/>
    <w:rsid w:val="004C614A"/>
    <w:rsid w:val="004C6155"/>
    <w:rsid w:val="004C644E"/>
    <w:rsid w:val="004C6519"/>
    <w:rsid w:val="004C6915"/>
    <w:rsid w:val="004C6A1A"/>
    <w:rsid w:val="004C7475"/>
    <w:rsid w:val="004C74F8"/>
    <w:rsid w:val="004C77C3"/>
    <w:rsid w:val="004C795E"/>
    <w:rsid w:val="004C7C3A"/>
    <w:rsid w:val="004D028A"/>
    <w:rsid w:val="004D1039"/>
    <w:rsid w:val="004D20F9"/>
    <w:rsid w:val="004D21FA"/>
    <w:rsid w:val="004D24E5"/>
    <w:rsid w:val="004D2A3B"/>
    <w:rsid w:val="004D2C2B"/>
    <w:rsid w:val="004D34F9"/>
    <w:rsid w:val="004D3CA4"/>
    <w:rsid w:val="004D3E72"/>
    <w:rsid w:val="004D551B"/>
    <w:rsid w:val="004D595E"/>
    <w:rsid w:val="004D5FA5"/>
    <w:rsid w:val="004D6071"/>
    <w:rsid w:val="004D6740"/>
    <w:rsid w:val="004D6A79"/>
    <w:rsid w:val="004D6F6B"/>
    <w:rsid w:val="004D6F75"/>
    <w:rsid w:val="004D7414"/>
    <w:rsid w:val="004D74F4"/>
    <w:rsid w:val="004D7869"/>
    <w:rsid w:val="004E077B"/>
    <w:rsid w:val="004E08C6"/>
    <w:rsid w:val="004E0F30"/>
    <w:rsid w:val="004E0F90"/>
    <w:rsid w:val="004E1072"/>
    <w:rsid w:val="004E19A1"/>
    <w:rsid w:val="004E1C12"/>
    <w:rsid w:val="004E1D3F"/>
    <w:rsid w:val="004E2059"/>
    <w:rsid w:val="004E2134"/>
    <w:rsid w:val="004E2F97"/>
    <w:rsid w:val="004E3877"/>
    <w:rsid w:val="004E3A4B"/>
    <w:rsid w:val="004E3DE5"/>
    <w:rsid w:val="004E457F"/>
    <w:rsid w:val="004E48F2"/>
    <w:rsid w:val="004E5216"/>
    <w:rsid w:val="004E5295"/>
    <w:rsid w:val="004E5299"/>
    <w:rsid w:val="004E56F7"/>
    <w:rsid w:val="004E5861"/>
    <w:rsid w:val="004E5CF0"/>
    <w:rsid w:val="004E64D7"/>
    <w:rsid w:val="004E71E7"/>
    <w:rsid w:val="004E76CF"/>
    <w:rsid w:val="004F037F"/>
    <w:rsid w:val="004F0403"/>
    <w:rsid w:val="004F0FAD"/>
    <w:rsid w:val="004F1356"/>
    <w:rsid w:val="004F16F6"/>
    <w:rsid w:val="004F20E7"/>
    <w:rsid w:val="004F2DBB"/>
    <w:rsid w:val="004F2FCA"/>
    <w:rsid w:val="004F331A"/>
    <w:rsid w:val="004F377B"/>
    <w:rsid w:val="004F43B3"/>
    <w:rsid w:val="004F5336"/>
    <w:rsid w:val="004F5FC9"/>
    <w:rsid w:val="004F60CB"/>
    <w:rsid w:val="004F73B0"/>
    <w:rsid w:val="00500540"/>
    <w:rsid w:val="00500692"/>
    <w:rsid w:val="005011A9"/>
    <w:rsid w:val="00501DA8"/>
    <w:rsid w:val="00501FDD"/>
    <w:rsid w:val="005039D7"/>
    <w:rsid w:val="005043D1"/>
    <w:rsid w:val="00504667"/>
    <w:rsid w:val="00504669"/>
    <w:rsid w:val="005046A1"/>
    <w:rsid w:val="00504EA5"/>
    <w:rsid w:val="005057E8"/>
    <w:rsid w:val="005057FA"/>
    <w:rsid w:val="0050582A"/>
    <w:rsid w:val="00505869"/>
    <w:rsid w:val="00505D08"/>
    <w:rsid w:val="00506170"/>
    <w:rsid w:val="00506308"/>
    <w:rsid w:val="005063F4"/>
    <w:rsid w:val="00506D11"/>
    <w:rsid w:val="00506F18"/>
    <w:rsid w:val="0050724E"/>
    <w:rsid w:val="0050738E"/>
    <w:rsid w:val="005076C6"/>
    <w:rsid w:val="00507CE4"/>
    <w:rsid w:val="00510C76"/>
    <w:rsid w:val="00511497"/>
    <w:rsid w:val="005114E1"/>
    <w:rsid w:val="0051184B"/>
    <w:rsid w:val="0051197D"/>
    <w:rsid w:val="00512A45"/>
    <w:rsid w:val="00512B38"/>
    <w:rsid w:val="00512EB0"/>
    <w:rsid w:val="00513187"/>
    <w:rsid w:val="00513DC1"/>
    <w:rsid w:val="00514193"/>
    <w:rsid w:val="00514431"/>
    <w:rsid w:val="005145F8"/>
    <w:rsid w:val="00514AFC"/>
    <w:rsid w:val="00514B7E"/>
    <w:rsid w:val="00514CEB"/>
    <w:rsid w:val="00515D0F"/>
    <w:rsid w:val="00516988"/>
    <w:rsid w:val="00516D26"/>
    <w:rsid w:val="00516DC9"/>
    <w:rsid w:val="005206A2"/>
    <w:rsid w:val="005208C4"/>
    <w:rsid w:val="005209CE"/>
    <w:rsid w:val="00520B06"/>
    <w:rsid w:val="0052107E"/>
    <w:rsid w:val="00521182"/>
    <w:rsid w:val="005212D9"/>
    <w:rsid w:val="005212E9"/>
    <w:rsid w:val="005219B0"/>
    <w:rsid w:val="00521B63"/>
    <w:rsid w:val="005221E2"/>
    <w:rsid w:val="00522772"/>
    <w:rsid w:val="00522DB6"/>
    <w:rsid w:val="00522DD9"/>
    <w:rsid w:val="0052324C"/>
    <w:rsid w:val="00523848"/>
    <w:rsid w:val="005245EB"/>
    <w:rsid w:val="00524EBC"/>
    <w:rsid w:val="00525A3B"/>
    <w:rsid w:val="0052639F"/>
    <w:rsid w:val="005267C8"/>
    <w:rsid w:val="005269D3"/>
    <w:rsid w:val="00526AD6"/>
    <w:rsid w:val="00527421"/>
    <w:rsid w:val="00527424"/>
    <w:rsid w:val="00527431"/>
    <w:rsid w:val="005274C3"/>
    <w:rsid w:val="00527B10"/>
    <w:rsid w:val="005302F5"/>
    <w:rsid w:val="00531DF8"/>
    <w:rsid w:val="005320CD"/>
    <w:rsid w:val="00532254"/>
    <w:rsid w:val="005322FA"/>
    <w:rsid w:val="005325E4"/>
    <w:rsid w:val="005335BC"/>
    <w:rsid w:val="00533DF4"/>
    <w:rsid w:val="00535546"/>
    <w:rsid w:val="00535757"/>
    <w:rsid w:val="00535777"/>
    <w:rsid w:val="00535B93"/>
    <w:rsid w:val="00535B9F"/>
    <w:rsid w:val="00535F65"/>
    <w:rsid w:val="005362BD"/>
    <w:rsid w:val="00536AC2"/>
    <w:rsid w:val="00536F2B"/>
    <w:rsid w:val="00537462"/>
    <w:rsid w:val="005401F7"/>
    <w:rsid w:val="0054044C"/>
    <w:rsid w:val="00540672"/>
    <w:rsid w:val="0054149A"/>
    <w:rsid w:val="00541764"/>
    <w:rsid w:val="00541955"/>
    <w:rsid w:val="0054290E"/>
    <w:rsid w:val="0054300F"/>
    <w:rsid w:val="005431CD"/>
    <w:rsid w:val="00544029"/>
    <w:rsid w:val="00544404"/>
    <w:rsid w:val="00544767"/>
    <w:rsid w:val="005449A5"/>
    <w:rsid w:val="00544A57"/>
    <w:rsid w:val="00544B5E"/>
    <w:rsid w:val="00545682"/>
    <w:rsid w:val="00545B8D"/>
    <w:rsid w:val="005461D5"/>
    <w:rsid w:val="00547EA4"/>
    <w:rsid w:val="0055030F"/>
    <w:rsid w:val="0055036E"/>
    <w:rsid w:val="005506F2"/>
    <w:rsid w:val="00550703"/>
    <w:rsid w:val="00550C61"/>
    <w:rsid w:val="0055127E"/>
    <w:rsid w:val="00551C2E"/>
    <w:rsid w:val="00551F1C"/>
    <w:rsid w:val="00552061"/>
    <w:rsid w:val="00552E47"/>
    <w:rsid w:val="005532F9"/>
    <w:rsid w:val="00553766"/>
    <w:rsid w:val="00553861"/>
    <w:rsid w:val="005538D9"/>
    <w:rsid w:val="005539C2"/>
    <w:rsid w:val="00553E4D"/>
    <w:rsid w:val="00553EFA"/>
    <w:rsid w:val="0055414A"/>
    <w:rsid w:val="0055466B"/>
    <w:rsid w:val="005551A9"/>
    <w:rsid w:val="00555275"/>
    <w:rsid w:val="005557F8"/>
    <w:rsid w:val="005560AA"/>
    <w:rsid w:val="00556C5D"/>
    <w:rsid w:val="00556C96"/>
    <w:rsid w:val="005570C7"/>
    <w:rsid w:val="0055741C"/>
    <w:rsid w:val="005579D3"/>
    <w:rsid w:val="00560457"/>
    <w:rsid w:val="005605A0"/>
    <w:rsid w:val="005605AD"/>
    <w:rsid w:val="00560B35"/>
    <w:rsid w:val="005616E5"/>
    <w:rsid w:val="00561707"/>
    <w:rsid w:val="00561AFB"/>
    <w:rsid w:val="00561B08"/>
    <w:rsid w:val="0056202B"/>
    <w:rsid w:val="005627EE"/>
    <w:rsid w:val="00562CB8"/>
    <w:rsid w:val="00562E80"/>
    <w:rsid w:val="00564556"/>
    <w:rsid w:val="00564747"/>
    <w:rsid w:val="00564BF4"/>
    <w:rsid w:val="00564C9A"/>
    <w:rsid w:val="00564EFA"/>
    <w:rsid w:val="0056500F"/>
    <w:rsid w:val="005657CD"/>
    <w:rsid w:val="005658CC"/>
    <w:rsid w:val="00565EEB"/>
    <w:rsid w:val="00565F20"/>
    <w:rsid w:val="00567522"/>
    <w:rsid w:val="0056774C"/>
    <w:rsid w:val="005679BE"/>
    <w:rsid w:val="00567A34"/>
    <w:rsid w:val="00570401"/>
    <w:rsid w:val="0057057E"/>
    <w:rsid w:val="005712A8"/>
    <w:rsid w:val="00571647"/>
    <w:rsid w:val="00571664"/>
    <w:rsid w:val="00571B3F"/>
    <w:rsid w:val="00571E29"/>
    <w:rsid w:val="0057209F"/>
    <w:rsid w:val="005727F4"/>
    <w:rsid w:val="00572D72"/>
    <w:rsid w:val="005730EC"/>
    <w:rsid w:val="00573218"/>
    <w:rsid w:val="0057343E"/>
    <w:rsid w:val="00573E0F"/>
    <w:rsid w:val="00574390"/>
    <w:rsid w:val="00574474"/>
    <w:rsid w:val="005751BC"/>
    <w:rsid w:val="00575643"/>
    <w:rsid w:val="00575BB7"/>
    <w:rsid w:val="00575C90"/>
    <w:rsid w:val="00575E76"/>
    <w:rsid w:val="00575FB4"/>
    <w:rsid w:val="005763A7"/>
    <w:rsid w:val="00576859"/>
    <w:rsid w:val="00576ABA"/>
    <w:rsid w:val="00577439"/>
    <w:rsid w:val="00577814"/>
    <w:rsid w:val="005778A1"/>
    <w:rsid w:val="00580181"/>
    <w:rsid w:val="00580A1E"/>
    <w:rsid w:val="00580D3E"/>
    <w:rsid w:val="005819E6"/>
    <w:rsid w:val="00581B2B"/>
    <w:rsid w:val="00581F1D"/>
    <w:rsid w:val="005820EA"/>
    <w:rsid w:val="00582122"/>
    <w:rsid w:val="005824A6"/>
    <w:rsid w:val="0058276C"/>
    <w:rsid w:val="00582FF1"/>
    <w:rsid w:val="0058339D"/>
    <w:rsid w:val="005835AC"/>
    <w:rsid w:val="00584098"/>
    <w:rsid w:val="0058485B"/>
    <w:rsid w:val="00584E9C"/>
    <w:rsid w:val="00585009"/>
    <w:rsid w:val="00585297"/>
    <w:rsid w:val="005854CC"/>
    <w:rsid w:val="005857C3"/>
    <w:rsid w:val="00585A43"/>
    <w:rsid w:val="00585F31"/>
    <w:rsid w:val="005865A0"/>
    <w:rsid w:val="00586B5C"/>
    <w:rsid w:val="00586EEA"/>
    <w:rsid w:val="005870AD"/>
    <w:rsid w:val="0058786C"/>
    <w:rsid w:val="00590CB3"/>
    <w:rsid w:val="005926F1"/>
    <w:rsid w:val="00592957"/>
    <w:rsid w:val="00592988"/>
    <w:rsid w:val="00592A2C"/>
    <w:rsid w:val="00592D81"/>
    <w:rsid w:val="00592E0D"/>
    <w:rsid w:val="005931E8"/>
    <w:rsid w:val="005941D5"/>
    <w:rsid w:val="00594BE8"/>
    <w:rsid w:val="0059565E"/>
    <w:rsid w:val="005957F9"/>
    <w:rsid w:val="0059596C"/>
    <w:rsid w:val="00595D6B"/>
    <w:rsid w:val="00595E01"/>
    <w:rsid w:val="005969BE"/>
    <w:rsid w:val="00596F24"/>
    <w:rsid w:val="0059731B"/>
    <w:rsid w:val="005976C2"/>
    <w:rsid w:val="00597F44"/>
    <w:rsid w:val="005A004B"/>
    <w:rsid w:val="005A09DF"/>
    <w:rsid w:val="005A103A"/>
    <w:rsid w:val="005A1364"/>
    <w:rsid w:val="005A145B"/>
    <w:rsid w:val="005A158A"/>
    <w:rsid w:val="005A1971"/>
    <w:rsid w:val="005A211A"/>
    <w:rsid w:val="005A2B4D"/>
    <w:rsid w:val="005A3154"/>
    <w:rsid w:val="005A3F69"/>
    <w:rsid w:val="005A449C"/>
    <w:rsid w:val="005A49F3"/>
    <w:rsid w:val="005A4AE4"/>
    <w:rsid w:val="005A4DC8"/>
    <w:rsid w:val="005A60FA"/>
    <w:rsid w:val="005A62CA"/>
    <w:rsid w:val="005A7727"/>
    <w:rsid w:val="005A7982"/>
    <w:rsid w:val="005B061A"/>
    <w:rsid w:val="005B06E2"/>
    <w:rsid w:val="005B0CAF"/>
    <w:rsid w:val="005B1293"/>
    <w:rsid w:val="005B14F7"/>
    <w:rsid w:val="005B15B6"/>
    <w:rsid w:val="005B197B"/>
    <w:rsid w:val="005B19CF"/>
    <w:rsid w:val="005B1A6A"/>
    <w:rsid w:val="005B2986"/>
    <w:rsid w:val="005B2CFC"/>
    <w:rsid w:val="005B4482"/>
    <w:rsid w:val="005B58E2"/>
    <w:rsid w:val="005B58F8"/>
    <w:rsid w:val="005B591C"/>
    <w:rsid w:val="005B5D6F"/>
    <w:rsid w:val="005B5FE9"/>
    <w:rsid w:val="005C0242"/>
    <w:rsid w:val="005C080B"/>
    <w:rsid w:val="005C1238"/>
    <w:rsid w:val="005C162B"/>
    <w:rsid w:val="005C188C"/>
    <w:rsid w:val="005C20EA"/>
    <w:rsid w:val="005C2369"/>
    <w:rsid w:val="005C2771"/>
    <w:rsid w:val="005C2837"/>
    <w:rsid w:val="005C32C1"/>
    <w:rsid w:val="005C3797"/>
    <w:rsid w:val="005C39C1"/>
    <w:rsid w:val="005C3DDC"/>
    <w:rsid w:val="005C40E5"/>
    <w:rsid w:val="005C4F43"/>
    <w:rsid w:val="005C5164"/>
    <w:rsid w:val="005C5788"/>
    <w:rsid w:val="005C5D10"/>
    <w:rsid w:val="005C615A"/>
    <w:rsid w:val="005C63E1"/>
    <w:rsid w:val="005C6558"/>
    <w:rsid w:val="005C66DB"/>
    <w:rsid w:val="005C67F9"/>
    <w:rsid w:val="005C6DC1"/>
    <w:rsid w:val="005C74AB"/>
    <w:rsid w:val="005D001F"/>
    <w:rsid w:val="005D00A6"/>
    <w:rsid w:val="005D02B8"/>
    <w:rsid w:val="005D1047"/>
    <w:rsid w:val="005D12C2"/>
    <w:rsid w:val="005D17D9"/>
    <w:rsid w:val="005D1B1A"/>
    <w:rsid w:val="005D262D"/>
    <w:rsid w:val="005D271C"/>
    <w:rsid w:val="005D2971"/>
    <w:rsid w:val="005D2F8E"/>
    <w:rsid w:val="005D35F8"/>
    <w:rsid w:val="005D3B51"/>
    <w:rsid w:val="005D528D"/>
    <w:rsid w:val="005D54C6"/>
    <w:rsid w:val="005D5599"/>
    <w:rsid w:val="005D5E5E"/>
    <w:rsid w:val="005D6450"/>
    <w:rsid w:val="005D67B1"/>
    <w:rsid w:val="005D6877"/>
    <w:rsid w:val="005D6BDD"/>
    <w:rsid w:val="005D6DC7"/>
    <w:rsid w:val="005D7235"/>
    <w:rsid w:val="005E0626"/>
    <w:rsid w:val="005E064C"/>
    <w:rsid w:val="005E0B8A"/>
    <w:rsid w:val="005E0C12"/>
    <w:rsid w:val="005E1301"/>
    <w:rsid w:val="005E1746"/>
    <w:rsid w:val="005E1904"/>
    <w:rsid w:val="005E1BC9"/>
    <w:rsid w:val="005E1FEE"/>
    <w:rsid w:val="005E2549"/>
    <w:rsid w:val="005E2636"/>
    <w:rsid w:val="005E2F43"/>
    <w:rsid w:val="005E32DC"/>
    <w:rsid w:val="005E3459"/>
    <w:rsid w:val="005E3970"/>
    <w:rsid w:val="005E3B6B"/>
    <w:rsid w:val="005E43E0"/>
    <w:rsid w:val="005E4E34"/>
    <w:rsid w:val="005E569F"/>
    <w:rsid w:val="005E5C6F"/>
    <w:rsid w:val="005E5D80"/>
    <w:rsid w:val="005E6041"/>
    <w:rsid w:val="005E6114"/>
    <w:rsid w:val="005E694D"/>
    <w:rsid w:val="005E6AA5"/>
    <w:rsid w:val="005E6CDD"/>
    <w:rsid w:val="005E74DD"/>
    <w:rsid w:val="005E76A3"/>
    <w:rsid w:val="005E7BAE"/>
    <w:rsid w:val="005F00C5"/>
    <w:rsid w:val="005F0A2C"/>
    <w:rsid w:val="005F0B05"/>
    <w:rsid w:val="005F1293"/>
    <w:rsid w:val="005F12BB"/>
    <w:rsid w:val="005F19B8"/>
    <w:rsid w:val="005F2C4C"/>
    <w:rsid w:val="005F321A"/>
    <w:rsid w:val="005F3781"/>
    <w:rsid w:val="005F3E9E"/>
    <w:rsid w:val="005F3EBB"/>
    <w:rsid w:val="005F44EA"/>
    <w:rsid w:val="005F4A7B"/>
    <w:rsid w:val="005F4B31"/>
    <w:rsid w:val="005F5123"/>
    <w:rsid w:val="005F5AD2"/>
    <w:rsid w:val="005F5D77"/>
    <w:rsid w:val="005F6478"/>
    <w:rsid w:val="005F750F"/>
    <w:rsid w:val="005F79C3"/>
    <w:rsid w:val="00600003"/>
    <w:rsid w:val="006001E7"/>
    <w:rsid w:val="00600391"/>
    <w:rsid w:val="006006BF"/>
    <w:rsid w:val="00601048"/>
    <w:rsid w:val="006011FD"/>
    <w:rsid w:val="006012AF"/>
    <w:rsid w:val="00602357"/>
    <w:rsid w:val="0060238A"/>
    <w:rsid w:val="00602448"/>
    <w:rsid w:val="00602497"/>
    <w:rsid w:val="00602824"/>
    <w:rsid w:val="0060287F"/>
    <w:rsid w:val="006028EC"/>
    <w:rsid w:val="00602E0E"/>
    <w:rsid w:val="006035C6"/>
    <w:rsid w:val="00603A64"/>
    <w:rsid w:val="00603DBE"/>
    <w:rsid w:val="00603EC9"/>
    <w:rsid w:val="00603F2D"/>
    <w:rsid w:val="006044E0"/>
    <w:rsid w:val="006045A2"/>
    <w:rsid w:val="00604EE4"/>
    <w:rsid w:val="00605182"/>
    <w:rsid w:val="006056B5"/>
    <w:rsid w:val="00606BDF"/>
    <w:rsid w:val="00606DB6"/>
    <w:rsid w:val="00606E7A"/>
    <w:rsid w:val="00606F9B"/>
    <w:rsid w:val="00607115"/>
    <w:rsid w:val="00607DCE"/>
    <w:rsid w:val="0061013E"/>
    <w:rsid w:val="00610B71"/>
    <w:rsid w:val="006113BE"/>
    <w:rsid w:val="006116D2"/>
    <w:rsid w:val="00611B73"/>
    <w:rsid w:val="00612372"/>
    <w:rsid w:val="006123C8"/>
    <w:rsid w:val="006124AF"/>
    <w:rsid w:val="00612722"/>
    <w:rsid w:val="00612779"/>
    <w:rsid w:val="00612E16"/>
    <w:rsid w:val="00613707"/>
    <w:rsid w:val="00613A5B"/>
    <w:rsid w:val="00614193"/>
    <w:rsid w:val="00614C75"/>
    <w:rsid w:val="00614CA1"/>
    <w:rsid w:val="00615063"/>
    <w:rsid w:val="00615A3B"/>
    <w:rsid w:val="00616176"/>
    <w:rsid w:val="00616394"/>
    <w:rsid w:val="006164C1"/>
    <w:rsid w:val="00616FA3"/>
    <w:rsid w:val="006170BA"/>
    <w:rsid w:val="00617AD7"/>
    <w:rsid w:val="00617AE1"/>
    <w:rsid w:val="00617B97"/>
    <w:rsid w:val="00617D4D"/>
    <w:rsid w:val="00617D8C"/>
    <w:rsid w:val="00620303"/>
    <w:rsid w:val="0062050D"/>
    <w:rsid w:val="00621126"/>
    <w:rsid w:val="006215CE"/>
    <w:rsid w:val="0062207C"/>
    <w:rsid w:val="006220C5"/>
    <w:rsid w:val="00622260"/>
    <w:rsid w:val="0062228A"/>
    <w:rsid w:val="006223F2"/>
    <w:rsid w:val="00622702"/>
    <w:rsid w:val="00622A13"/>
    <w:rsid w:val="00623197"/>
    <w:rsid w:val="006232CC"/>
    <w:rsid w:val="006234CB"/>
    <w:rsid w:val="006234F4"/>
    <w:rsid w:val="0062379A"/>
    <w:rsid w:val="006239E0"/>
    <w:rsid w:val="00623F73"/>
    <w:rsid w:val="00624286"/>
    <w:rsid w:val="00624EBD"/>
    <w:rsid w:val="006252C0"/>
    <w:rsid w:val="00625737"/>
    <w:rsid w:val="0062593A"/>
    <w:rsid w:val="00625C6B"/>
    <w:rsid w:val="00625F60"/>
    <w:rsid w:val="00626855"/>
    <w:rsid w:val="00626ACB"/>
    <w:rsid w:val="006271F2"/>
    <w:rsid w:val="006276F2"/>
    <w:rsid w:val="006279D6"/>
    <w:rsid w:val="00627A6C"/>
    <w:rsid w:val="00627BC9"/>
    <w:rsid w:val="00630005"/>
    <w:rsid w:val="0063015F"/>
    <w:rsid w:val="006304FC"/>
    <w:rsid w:val="0063091B"/>
    <w:rsid w:val="00630C11"/>
    <w:rsid w:val="00630DEF"/>
    <w:rsid w:val="00631475"/>
    <w:rsid w:val="00631577"/>
    <w:rsid w:val="00631DEA"/>
    <w:rsid w:val="00632477"/>
    <w:rsid w:val="00632CD4"/>
    <w:rsid w:val="006330AA"/>
    <w:rsid w:val="00633205"/>
    <w:rsid w:val="00633940"/>
    <w:rsid w:val="00633DBF"/>
    <w:rsid w:val="00634461"/>
    <w:rsid w:val="00634602"/>
    <w:rsid w:val="00634786"/>
    <w:rsid w:val="00634BBC"/>
    <w:rsid w:val="00634CB9"/>
    <w:rsid w:val="00634E9E"/>
    <w:rsid w:val="006351AC"/>
    <w:rsid w:val="006351C3"/>
    <w:rsid w:val="00635C93"/>
    <w:rsid w:val="00635FAC"/>
    <w:rsid w:val="00636124"/>
    <w:rsid w:val="006363C5"/>
    <w:rsid w:val="006366FA"/>
    <w:rsid w:val="0063681D"/>
    <w:rsid w:val="00637937"/>
    <w:rsid w:val="00640541"/>
    <w:rsid w:val="00640722"/>
    <w:rsid w:val="00640C0D"/>
    <w:rsid w:val="006413A3"/>
    <w:rsid w:val="0064168C"/>
    <w:rsid w:val="006425CA"/>
    <w:rsid w:val="006433B0"/>
    <w:rsid w:val="00643B56"/>
    <w:rsid w:val="00643CF4"/>
    <w:rsid w:val="006442B3"/>
    <w:rsid w:val="006446E3"/>
    <w:rsid w:val="0064482C"/>
    <w:rsid w:val="00644F64"/>
    <w:rsid w:val="006451C1"/>
    <w:rsid w:val="00645C7D"/>
    <w:rsid w:val="00645DC1"/>
    <w:rsid w:val="0064652B"/>
    <w:rsid w:val="006467BE"/>
    <w:rsid w:val="00646951"/>
    <w:rsid w:val="00646C36"/>
    <w:rsid w:val="00646FE8"/>
    <w:rsid w:val="0064777D"/>
    <w:rsid w:val="00647CE9"/>
    <w:rsid w:val="0065020A"/>
    <w:rsid w:val="00650ED6"/>
    <w:rsid w:val="0065106F"/>
    <w:rsid w:val="0065127E"/>
    <w:rsid w:val="006514AA"/>
    <w:rsid w:val="00651D65"/>
    <w:rsid w:val="00651EAB"/>
    <w:rsid w:val="0065273E"/>
    <w:rsid w:val="00652E35"/>
    <w:rsid w:val="0065448F"/>
    <w:rsid w:val="00655631"/>
    <w:rsid w:val="00655FC0"/>
    <w:rsid w:val="00656C23"/>
    <w:rsid w:val="006571D4"/>
    <w:rsid w:val="006572FE"/>
    <w:rsid w:val="00657E45"/>
    <w:rsid w:val="0066041B"/>
    <w:rsid w:val="00661C8A"/>
    <w:rsid w:val="00661EBA"/>
    <w:rsid w:val="00663F7B"/>
    <w:rsid w:val="00664C17"/>
    <w:rsid w:val="0066500E"/>
    <w:rsid w:val="00665131"/>
    <w:rsid w:val="00665453"/>
    <w:rsid w:val="0066551F"/>
    <w:rsid w:val="00665893"/>
    <w:rsid w:val="006659F4"/>
    <w:rsid w:val="00665BDA"/>
    <w:rsid w:val="00665D32"/>
    <w:rsid w:val="00666CD5"/>
    <w:rsid w:val="00666CEF"/>
    <w:rsid w:val="0066711C"/>
    <w:rsid w:val="00667823"/>
    <w:rsid w:val="00667F4A"/>
    <w:rsid w:val="00670045"/>
    <w:rsid w:val="006702AA"/>
    <w:rsid w:val="0067045D"/>
    <w:rsid w:val="006704BD"/>
    <w:rsid w:val="00670504"/>
    <w:rsid w:val="00670A9F"/>
    <w:rsid w:val="00671295"/>
    <w:rsid w:val="00671A0F"/>
    <w:rsid w:val="00671ABF"/>
    <w:rsid w:val="00671C6A"/>
    <w:rsid w:val="00672C89"/>
    <w:rsid w:val="00672DB1"/>
    <w:rsid w:val="00674CF5"/>
    <w:rsid w:val="00674F55"/>
    <w:rsid w:val="00676365"/>
    <w:rsid w:val="0067670E"/>
    <w:rsid w:val="00677154"/>
    <w:rsid w:val="00677261"/>
    <w:rsid w:val="00677BF1"/>
    <w:rsid w:val="00677DF1"/>
    <w:rsid w:val="006815A7"/>
    <w:rsid w:val="00681CB9"/>
    <w:rsid w:val="00681E58"/>
    <w:rsid w:val="00681F2E"/>
    <w:rsid w:val="00681F6C"/>
    <w:rsid w:val="0068234F"/>
    <w:rsid w:val="00682BB1"/>
    <w:rsid w:val="00682C22"/>
    <w:rsid w:val="00682E0A"/>
    <w:rsid w:val="006836BD"/>
    <w:rsid w:val="006842E7"/>
    <w:rsid w:val="0068436F"/>
    <w:rsid w:val="00684686"/>
    <w:rsid w:val="00685DC2"/>
    <w:rsid w:val="00685EF4"/>
    <w:rsid w:val="00686098"/>
    <w:rsid w:val="00686BBE"/>
    <w:rsid w:val="00687265"/>
    <w:rsid w:val="00687C79"/>
    <w:rsid w:val="00687E76"/>
    <w:rsid w:val="006903B5"/>
    <w:rsid w:val="00690AAE"/>
    <w:rsid w:val="00690C1E"/>
    <w:rsid w:val="00691417"/>
    <w:rsid w:val="00691A9D"/>
    <w:rsid w:val="00692754"/>
    <w:rsid w:val="00692C42"/>
    <w:rsid w:val="00692CCA"/>
    <w:rsid w:val="00692FB7"/>
    <w:rsid w:val="006930BA"/>
    <w:rsid w:val="006934DF"/>
    <w:rsid w:val="00693540"/>
    <w:rsid w:val="006937D9"/>
    <w:rsid w:val="00694CB1"/>
    <w:rsid w:val="00694D5C"/>
    <w:rsid w:val="00694E92"/>
    <w:rsid w:val="00695ECE"/>
    <w:rsid w:val="006962E6"/>
    <w:rsid w:val="006964D7"/>
    <w:rsid w:val="0069695C"/>
    <w:rsid w:val="00697177"/>
    <w:rsid w:val="00697544"/>
    <w:rsid w:val="006A016F"/>
    <w:rsid w:val="006A03D1"/>
    <w:rsid w:val="006A09A9"/>
    <w:rsid w:val="006A16A9"/>
    <w:rsid w:val="006A1C63"/>
    <w:rsid w:val="006A1F8A"/>
    <w:rsid w:val="006A1FE8"/>
    <w:rsid w:val="006A209D"/>
    <w:rsid w:val="006A29FC"/>
    <w:rsid w:val="006A3A64"/>
    <w:rsid w:val="006A41F7"/>
    <w:rsid w:val="006A448B"/>
    <w:rsid w:val="006A4D35"/>
    <w:rsid w:val="006A4E68"/>
    <w:rsid w:val="006A5274"/>
    <w:rsid w:val="006A58DF"/>
    <w:rsid w:val="006A5DE4"/>
    <w:rsid w:val="006A5F7F"/>
    <w:rsid w:val="006A6545"/>
    <w:rsid w:val="006A6EA2"/>
    <w:rsid w:val="006A7A41"/>
    <w:rsid w:val="006A7AA4"/>
    <w:rsid w:val="006A7C9E"/>
    <w:rsid w:val="006B0816"/>
    <w:rsid w:val="006B0830"/>
    <w:rsid w:val="006B0F37"/>
    <w:rsid w:val="006B18D1"/>
    <w:rsid w:val="006B2125"/>
    <w:rsid w:val="006B21C7"/>
    <w:rsid w:val="006B28B3"/>
    <w:rsid w:val="006B2A85"/>
    <w:rsid w:val="006B311F"/>
    <w:rsid w:val="006B3523"/>
    <w:rsid w:val="006B41BB"/>
    <w:rsid w:val="006B46D5"/>
    <w:rsid w:val="006B4728"/>
    <w:rsid w:val="006B528D"/>
    <w:rsid w:val="006B5D17"/>
    <w:rsid w:val="006B650C"/>
    <w:rsid w:val="006B6AEA"/>
    <w:rsid w:val="006B73C8"/>
    <w:rsid w:val="006B74B2"/>
    <w:rsid w:val="006B78EE"/>
    <w:rsid w:val="006B7A26"/>
    <w:rsid w:val="006C03A2"/>
    <w:rsid w:val="006C03C7"/>
    <w:rsid w:val="006C04BE"/>
    <w:rsid w:val="006C08D9"/>
    <w:rsid w:val="006C0AA5"/>
    <w:rsid w:val="006C0BDE"/>
    <w:rsid w:val="006C14AE"/>
    <w:rsid w:val="006C1AE3"/>
    <w:rsid w:val="006C2436"/>
    <w:rsid w:val="006C24F3"/>
    <w:rsid w:val="006C2979"/>
    <w:rsid w:val="006C2B5D"/>
    <w:rsid w:val="006C2E20"/>
    <w:rsid w:val="006C3339"/>
    <w:rsid w:val="006C3710"/>
    <w:rsid w:val="006C3A43"/>
    <w:rsid w:val="006C3B1E"/>
    <w:rsid w:val="006C3C3F"/>
    <w:rsid w:val="006C403D"/>
    <w:rsid w:val="006C412B"/>
    <w:rsid w:val="006C5D5D"/>
    <w:rsid w:val="006C5E57"/>
    <w:rsid w:val="006C6063"/>
    <w:rsid w:val="006C6089"/>
    <w:rsid w:val="006C60C8"/>
    <w:rsid w:val="006C620B"/>
    <w:rsid w:val="006C71D8"/>
    <w:rsid w:val="006D03A5"/>
    <w:rsid w:val="006D06EE"/>
    <w:rsid w:val="006D089F"/>
    <w:rsid w:val="006D08AD"/>
    <w:rsid w:val="006D16A6"/>
    <w:rsid w:val="006D1916"/>
    <w:rsid w:val="006D1C4D"/>
    <w:rsid w:val="006D1C75"/>
    <w:rsid w:val="006D1D92"/>
    <w:rsid w:val="006D1DA0"/>
    <w:rsid w:val="006D2028"/>
    <w:rsid w:val="006D296D"/>
    <w:rsid w:val="006D3286"/>
    <w:rsid w:val="006D36F7"/>
    <w:rsid w:val="006D3DEA"/>
    <w:rsid w:val="006D402C"/>
    <w:rsid w:val="006D4339"/>
    <w:rsid w:val="006D4873"/>
    <w:rsid w:val="006D49A8"/>
    <w:rsid w:val="006D5A40"/>
    <w:rsid w:val="006D5BEF"/>
    <w:rsid w:val="006D6ACA"/>
    <w:rsid w:val="006D73A6"/>
    <w:rsid w:val="006D760B"/>
    <w:rsid w:val="006D7E10"/>
    <w:rsid w:val="006E00AE"/>
    <w:rsid w:val="006E020C"/>
    <w:rsid w:val="006E075A"/>
    <w:rsid w:val="006E11D0"/>
    <w:rsid w:val="006E2D01"/>
    <w:rsid w:val="006E4BFE"/>
    <w:rsid w:val="006E5A0D"/>
    <w:rsid w:val="006E6106"/>
    <w:rsid w:val="006E6821"/>
    <w:rsid w:val="006E6D8A"/>
    <w:rsid w:val="006E76AF"/>
    <w:rsid w:val="006E7938"/>
    <w:rsid w:val="006E7A27"/>
    <w:rsid w:val="006E7D12"/>
    <w:rsid w:val="006F02F6"/>
    <w:rsid w:val="006F2115"/>
    <w:rsid w:val="006F24DF"/>
    <w:rsid w:val="006F267C"/>
    <w:rsid w:val="006F2B17"/>
    <w:rsid w:val="006F33BC"/>
    <w:rsid w:val="006F3AB4"/>
    <w:rsid w:val="006F3CF5"/>
    <w:rsid w:val="006F4B2E"/>
    <w:rsid w:val="006F50D9"/>
    <w:rsid w:val="006F53AA"/>
    <w:rsid w:val="006F53F4"/>
    <w:rsid w:val="006F5508"/>
    <w:rsid w:val="006F5571"/>
    <w:rsid w:val="006F5917"/>
    <w:rsid w:val="006F5C6A"/>
    <w:rsid w:val="006F5FF2"/>
    <w:rsid w:val="006F6549"/>
    <w:rsid w:val="006F675F"/>
    <w:rsid w:val="006F6F89"/>
    <w:rsid w:val="006F781F"/>
    <w:rsid w:val="006F79E8"/>
    <w:rsid w:val="006F7B88"/>
    <w:rsid w:val="006F7FC6"/>
    <w:rsid w:val="007000BA"/>
    <w:rsid w:val="00700A1E"/>
    <w:rsid w:val="00700E82"/>
    <w:rsid w:val="00701306"/>
    <w:rsid w:val="00701450"/>
    <w:rsid w:val="00701794"/>
    <w:rsid w:val="007019AA"/>
    <w:rsid w:val="00701A3C"/>
    <w:rsid w:val="0070244D"/>
    <w:rsid w:val="00702896"/>
    <w:rsid w:val="00702E30"/>
    <w:rsid w:val="00702F9A"/>
    <w:rsid w:val="00703015"/>
    <w:rsid w:val="00703865"/>
    <w:rsid w:val="00704157"/>
    <w:rsid w:val="0070466C"/>
    <w:rsid w:val="00704EA9"/>
    <w:rsid w:val="0070520E"/>
    <w:rsid w:val="0070580B"/>
    <w:rsid w:val="00705C88"/>
    <w:rsid w:val="007063AF"/>
    <w:rsid w:val="00706669"/>
    <w:rsid w:val="007066CD"/>
    <w:rsid w:val="00707200"/>
    <w:rsid w:val="00707773"/>
    <w:rsid w:val="0070793E"/>
    <w:rsid w:val="00707F7C"/>
    <w:rsid w:val="0071039C"/>
    <w:rsid w:val="007109A8"/>
    <w:rsid w:val="00710E3A"/>
    <w:rsid w:val="007116D6"/>
    <w:rsid w:val="00712228"/>
    <w:rsid w:val="00712B29"/>
    <w:rsid w:val="00712EDF"/>
    <w:rsid w:val="0071374C"/>
    <w:rsid w:val="00713B0B"/>
    <w:rsid w:val="00713E22"/>
    <w:rsid w:val="00713FA0"/>
    <w:rsid w:val="00714186"/>
    <w:rsid w:val="00714570"/>
    <w:rsid w:val="0071468D"/>
    <w:rsid w:val="00714BE3"/>
    <w:rsid w:val="00714F2E"/>
    <w:rsid w:val="007152FC"/>
    <w:rsid w:val="00715A8A"/>
    <w:rsid w:val="00716CD2"/>
    <w:rsid w:val="00716DC6"/>
    <w:rsid w:val="00717802"/>
    <w:rsid w:val="00717CF5"/>
    <w:rsid w:val="00717F3A"/>
    <w:rsid w:val="007201B3"/>
    <w:rsid w:val="007204F1"/>
    <w:rsid w:val="00720E63"/>
    <w:rsid w:val="007210B6"/>
    <w:rsid w:val="007216C8"/>
    <w:rsid w:val="0072199D"/>
    <w:rsid w:val="00722292"/>
    <w:rsid w:val="00722D0F"/>
    <w:rsid w:val="00722ECC"/>
    <w:rsid w:val="007230B3"/>
    <w:rsid w:val="007237EC"/>
    <w:rsid w:val="00724E82"/>
    <w:rsid w:val="00725044"/>
    <w:rsid w:val="00725DB0"/>
    <w:rsid w:val="00726CDE"/>
    <w:rsid w:val="007273E2"/>
    <w:rsid w:val="0072742C"/>
    <w:rsid w:val="007274B6"/>
    <w:rsid w:val="0072760F"/>
    <w:rsid w:val="007276DC"/>
    <w:rsid w:val="007302B0"/>
    <w:rsid w:val="0073067E"/>
    <w:rsid w:val="00731139"/>
    <w:rsid w:val="007312DF"/>
    <w:rsid w:val="007315C6"/>
    <w:rsid w:val="007316EA"/>
    <w:rsid w:val="00731955"/>
    <w:rsid w:val="00731C39"/>
    <w:rsid w:val="00731DE0"/>
    <w:rsid w:val="00731E75"/>
    <w:rsid w:val="00732390"/>
    <w:rsid w:val="007348CF"/>
    <w:rsid w:val="00734D5C"/>
    <w:rsid w:val="00734EA3"/>
    <w:rsid w:val="00734FA8"/>
    <w:rsid w:val="00735648"/>
    <w:rsid w:val="00735C9D"/>
    <w:rsid w:val="00735F7B"/>
    <w:rsid w:val="00736457"/>
    <w:rsid w:val="00737102"/>
    <w:rsid w:val="007373CD"/>
    <w:rsid w:val="00737A05"/>
    <w:rsid w:val="00737E92"/>
    <w:rsid w:val="007400E3"/>
    <w:rsid w:val="00740201"/>
    <w:rsid w:val="00740549"/>
    <w:rsid w:val="00740B6D"/>
    <w:rsid w:val="00740C27"/>
    <w:rsid w:val="00740F53"/>
    <w:rsid w:val="00741071"/>
    <w:rsid w:val="00741651"/>
    <w:rsid w:val="007416B3"/>
    <w:rsid w:val="00741C2A"/>
    <w:rsid w:val="00742051"/>
    <w:rsid w:val="007429D6"/>
    <w:rsid w:val="007431B8"/>
    <w:rsid w:val="00743A1C"/>
    <w:rsid w:val="00744210"/>
    <w:rsid w:val="00744E66"/>
    <w:rsid w:val="007457BC"/>
    <w:rsid w:val="0074589F"/>
    <w:rsid w:val="0074649D"/>
    <w:rsid w:val="00747079"/>
    <w:rsid w:val="00750056"/>
    <w:rsid w:val="00750C3D"/>
    <w:rsid w:val="00750DCF"/>
    <w:rsid w:val="00750FA6"/>
    <w:rsid w:val="007527A2"/>
    <w:rsid w:val="00753735"/>
    <w:rsid w:val="00753C4F"/>
    <w:rsid w:val="00753C5A"/>
    <w:rsid w:val="00754E20"/>
    <w:rsid w:val="007552D9"/>
    <w:rsid w:val="007555AA"/>
    <w:rsid w:val="007559F8"/>
    <w:rsid w:val="00755A30"/>
    <w:rsid w:val="00755E03"/>
    <w:rsid w:val="007564D7"/>
    <w:rsid w:val="007568DE"/>
    <w:rsid w:val="00756BAF"/>
    <w:rsid w:val="00756FBF"/>
    <w:rsid w:val="007571C1"/>
    <w:rsid w:val="007576FE"/>
    <w:rsid w:val="007579A5"/>
    <w:rsid w:val="00757FE9"/>
    <w:rsid w:val="007607BA"/>
    <w:rsid w:val="0076161A"/>
    <w:rsid w:val="00762093"/>
    <w:rsid w:val="007625A6"/>
    <w:rsid w:val="007629B1"/>
    <w:rsid w:val="007635B0"/>
    <w:rsid w:val="00763B85"/>
    <w:rsid w:val="00763CCD"/>
    <w:rsid w:val="007641BB"/>
    <w:rsid w:val="00764865"/>
    <w:rsid w:val="007652BB"/>
    <w:rsid w:val="007654CA"/>
    <w:rsid w:val="00765B9E"/>
    <w:rsid w:val="00765C3C"/>
    <w:rsid w:val="007671F7"/>
    <w:rsid w:val="0076724A"/>
    <w:rsid w:val="007675F6"/>
    <w:rsid w:val="00767AFE"/>
    <w:rsid w:val="00770399"/>
    <w:rsid w:val="00770909"/>
    <w:rsid w:val="007713C2"/>
    <w:rsid w:val="00771B29"/>
    <w:rsid w:val="00772503"/>
    <w:rsid w:val="007728D2"/>
    <w:rsid w:val="00772FCF"/>
    <w:rsid w:val="00774052"/>
    <w:rsid w:val="0077463A"/>
    <w:rsid w:val="0077526D"/>
    <w:rsid w:val="007756BD"/>
    <w:rsid w:val="00775829"/>
    <w:rsid w:val="00775936"/>
    <w:rsid w:val="0077705D"/>
    <w:rsid w:val="007771EB"/>
    <w:rsid w:val="007779E0"/>
    <w:rsid w:val="00777E86"/>
    <w:rsid w:val="00777FE5"/>
    <w:rsid w:val="007802E5"/>
    <w:rsid w:val="0078036F"/>
    <w:rsid w:val="00780A6B"/>
    <w:rsid w:val="00780E1A"/>
    <w:rsid w:val="00781739"/>
    <w:rsid w:val="00781CBE"/>
    <w:rsid w:val="0078229D"/>
    <w:rsid w:val="00782521"/>
    <w:rsid w:val="00782D30"/>
    <w:rsid w:val="00782E4B"/>
    <w:rsid w:val="00783C0A"/>
    <w:rsid w:val="007851C0"/>
    <w:rsid w:val="007857BE"/>
    <w:rsid w:val="007860A0"/>
    <w:rsid w:val="00786501"/>
    <w:rsid w:val="0078656C"/>
    <w:rsid w:val="00786D7E"/>
    <w:rsid w:val="0078778B"/>
    <w:rsid w:val="00787C77"/>
    <w:rsid w:val="00787E94"/>
    <w:rsid w:val="00790472"/>
    <w:rsid w:val="00790B0A"/>
    <w:rsid w:val="0079149E"/>
    <w:rsid w:val="00792150"/>
    <w:rsid w:val="007934C4"/>
    <w:rsid w:val="00793511"/>
    <w:rsid w:val="00793CC5"/>
    <w:rsid w:val="00795B1A"/>
    <w:rsid w:val="0079661D"/>
    <w:rsid w:val="007A0506"/>
    <w:rsid w:val="007A0757"/>
    <w:rsid w:val="007A0A2B"/>
    <w:rsid w:val="007A0AC9"/>
    <w:rsid w:val="007A0CCB"/>
    <w:rsid w:val="007A20CA"/>
    <w:rsid w:val="007A279F"/>
    <w:rsid w:val="007A29C7"/>
    <w:rsid w:val="007A335A"/>
    <w:rsid w:val="007A3CBE"/>
    <w:rsid w:val="007A3D02"/>
    <w:rsid w:val="007A3FC0"/>
    <w:rsid w:val="007A4C05"/>
    <w:rsid w:val="007A4C33"/>
    <w:rsid w:val="007A4DD9"/>
    <w:rsid w:val="007A5C8E"/>
    <w:rsid w:val="007A60F4"/>
    <w:rsid w:val="007A6536"/>
    <w:rsid w:val="007A719F"/>
    <w:rsid w:val="007A7355"/>
    <w:rsid w:val="007B055B"/>
    <w:rsid w:val="007B16F7"/>
    <w:rsid w:val="007B1CBE"/>
    <w:rsid w:val="007B1DAD"/>
    <w:rsid w:val="007B2044"/>
    <w:rsid w:val="007B21D5"/>
    <w:rsid w:val="007B2FC6"/>
    <w:rsid w:val="007B4A0D"/>
    <w:rsid w:val="007B4C39"/>
    <w:rsid w:val="007B4C4D"/>
    <w:rsid w:val="007B505B"/>
    <w:rsid w:val="007B534B"/>
    <w:rsid w:val="007B535D"/>
    <w:rsid w:val="007B538D"/>
    <w:rsid w:val="007B58AB"/>
    <w:rsid w:val="007B592A"/>
    <w:rsid w:val="007B6BA6"/>
    <w:rsid w:val="007B6FF0"/>
    <w:rsid w:val="007B7333"/>
    <w:rsid w:val="007B7871"/>
    <w:rsid w:val="007B792C"/>
    <w:rsid w:val="007B7A89"/>
    <w:rsid w:val="007C06AC"/>
    <w:rsid w:val="007C0AB9"/>
    <w:rsid w:val="007C162A"/>
    <w:rsid w:val="007C1650"/>
    <w:rsid w:val="007C1A7E"/>
    <w:rsid w:val="007C1F5E"/>
    <w:rsid w:val="007C25E9"/>
    <w:rsid w:val="007C2EE5"/>
    <w:rsid w:val="007C34BD"/>
    <w:rsid w:val="007C37A2"/>
    <w:rsid w:val="007C489B"/>
    <w:rsid w:val="007C49C1"/>
    <w:rsid w:val="007C4AB8"/>
    <w:rsid w:val="007C56CA"/>
    <w:rsid w:val="007C5C2B"/>
    <w:rsid w:val="007C5CAB"/>
    <w:rsid w:val="007C5E86"/>
    <w:rsid w:val="007C5FEF"/>
    <w:rsid w:val="007C657C"/>
    <w:rsid w:val="007C6F26"/>
    <w:rsid w:val="007C71AA"/>
    <w:rsid w:val="007C7CF7"/>
    <w:rsid w:val="007C7F27"/>
    <w:rsid w:val="007D0728"/>
    <w:rsid w:val="007D0A0D"/>
    <w:rsid w:val="007D0B0A"/>
    <w:rsid w:val="007D1168"/>
    <w:rsid w:val="007D14BA"/>
    <w:rsid w:val="007D1CE9"/>
    <w:rsid w:val="007D1DE2"/>
    <w:rsid w:val="007D2750"/>
    <w:rsid w:val="007D36E9"/>
    <w:rsid w:val="007D3F52"/>
    <w:rsid w:val="007D3FC6"/>
    <w:rsid w:val="007D467D"/>
    <w:rsid w:val="007D46B2"/>
    <w:rsid w:val="007D46B5"/>
    <w:rsid w:val="007D52CC"/>
    <w:rsid w:val="007D56F7"/>
    <w:rsid w:val="007D57CB"/>
    <w:rsid w:val="007D6EB7"/>
    <w:rsid w:val="007D7A31"/>
    <w:rsid w:val="007D7CFB"/>
    <w:rsid w:val="007E068A"/>
    <w:rsid w:val="007E086D"/>
    <w:rsid w:val="007E0CCE"/>
    <w:rsid w:val="007E119E"/>
    <w:rsid w:val="007E1439"/>
    <w:rsid w:val="007E1672"/>
    <w:rsid w:val="007E1B18"/>
    <w:rsid w:val="007E2C69"/>
    <w:rsid w:val="007E2FFB"/>
    <w:rsid w:val="007E318A"/>
    <w:rsid w:val="007E3B00"/>
    <w:rsid w:val="007E3D6E"/>
    <w:rsid w:val="007E46D1"/>
    <w:rsid w:val="007E475C"/>
    <w:rsid w:val="007E496E"/>
    <w:rsid w:val="007E5026"/>
    <w:rsid w:val="007E5091"/>
    <w:rsid w:val="007E60C1"/>
    <w:rsid w:val="007E62B0"/>
    <w:rsid w:val="007E6839"/>
    <w:rsid w:val="007E69B2"/>
    <w:rsid w:val="007E6C95"/>
    <w:rsid w:val="007E6E12"/>
    <w:rsid w:val="007E6E3E"/>
    <w:rsid w:val="007E6F96"/>
    <w:rsid w:val="007E7D13"/>
    <w:rsid w:val="007F00E6"/>
    <w:rsid w:val="007F080A"/>
    <w:rsid w:val="007F0D81"/>
    <w:rsid w:val="007F0DC5"/>
    <w:rsid w:val="007F242A"/>
    <w:rsid w:val="007F26E2"/>
    <w:rsid w:val="007F39A4"/>
    <w:rsid w:val="007F46A3"/>
    <w:rsid w:val="007F50C2"/>
    <w:rsid w:val="007F5471"/>
    <w:rsid w:val="007F56B2"/>
    <w:rsid w:val="007F5853"/>
    <w:rsid w:val="007F6357"/>
    <w:rsid w:val="007F6509"/>
    <w:rsid w:val="007F6E3E"/>
    <w:rsid w:val="007F6F6A"/>
    <w:rsid w:val="007F70B5"/>
    <w:rsid w:val="007F70FB"/>
    <w:rsid w:val="007F7444"/>
    <w:rsid w:val="007F7BD3"/>
    <w:rsid w:val="007F7D16"/>
    <w:rsid w:val="007F7DCA"/>
    <w:rsid w:val="00800F07"/>
    <w:rsid w:val="008022FA"/>
    <w:rsid w:val="00802A64"/>
    <w:rsid w:val="00802B9D"/>
    <w:rsid w:val="00802C80"/>
    <w:rsid w:val="008030E7"/>
    <w:rsid w:val="008040D0"/>
    <w:rsid w:val="00804399"/>
    <w:rsid w:val="008043CE"/>
    <w:rsid w:val="00804C5F"/>
    <w:rsid w:val="00806089"/>
    <w:rsid w:val="00806C00"/>
    <w:rsid w:val="00806CCB"/>
    <w:rsid w:val="00807330"/>
    <w:rsid w:val="008076CA"/>
    <w:rsid w:val="00807C11"/>
    <w:rsid w:val="008100B3"/>
    <w:rsid w:val="008100FA"/>
    <w:rsid w:val="008107CE"/>
    <w:rsid w:val="00811157"/>
    <w:rsid w:val="0081183A"/>
    <w:rsid w:val="008119AC"/>
    <w:rsid w:val="00812020"/>
    <w:rsid w:val="008120CD"/>
    <w:rsid w:val="00813246"/>
    <w:rsid w:val="00813557"/>
    <w:rsid w:val="008138EE"/>
    <w:rsid w:val="00813BA6"/>
    <w:rsid w:val="00815094"/>
    <w:rsid w:val="0081574A"/>
    <w:rsid w:val="008164E2"/>
    <w:rsid w:val="00816798"/>
    <w:rsid w:val="00816804"/>
    <w:rsid w:val="008171D9"/>
    <w:rsid w:val="00817302"/>
    <w:rsid w:val="008174B5"/>
    <w:rsid w:val="008178E0"/>
    <w:rsid w:val="00817DD1"/>
    <w:rsid w:val="0082017E"/>
    <w:rsid w:val="00820337"/>
    <w:rsid w:val="00820349"/>
    <w:rsid w:val="0082058A"/>
    <w:rsid w:val="00821295"/>
    <w:rsid w:val="0082159E"/>
    <w:rsid w:val="008215D3"/>
    <w:rsid w:val="00821CAC"/>
    <w:rsid w:val="00821D05"/>
    <w:rsid w:val="00822691"/>
    <w:rsid w:val="008229E5"/>
    <w:rsid w:val="00822B72"/>
    <w:rsid w:val="008230CB"/>
    <w:rsid w:val="00823127"/>
    <w:rsid w:val="0082397D"/>
    <w:rsid w:val="00823D08"/>
    <w:rsid w:val="00823EA3"/>
    <w:rsid w:val="00823EED"/>
    <w:rsid w:val="00823EEE"/>
    <w:rsid w:val="00824679"/>
    <w:rsid w:val="00824ACE"/>
    <w:rsid w:val="00824F74"/>
    <w:rsid w:val="00825045"/>
    <w:rsid w:val="00825C75"/>
    <w:rsid w:val="00826AA0"/>
    <w:rsid w:val="00826D46"/>
    <w:rsid w:val="00827AB7"/>
    <w:rsid w:val="00827F89"/>
    <w:rsid w:val="00830B47"/>
    <w:rsid w:val="00830C0F"/>
    <w:rsid w:val="00830F5C"/>
    <w:rsid w:val="00832043"/>
    <w:rsid w:val="00832146"/>
    <w:rsid w:val="0083278D"/>
    <w:rsid w:val="00832FBD"/>
    <w:rsid w:val="00833A4C"/>
    <w:rsid w:val="00833C97"/>
    <w:rsid w:val="00833D15"/>
    <w:rsid w:val="008343CC"/>
    <w:rsid w:val="00834779"/>
    <w:rsid w:val="00835468"/>
    <w:rsid w:val="00835D49"/>
    <w:rsid w:val="008360E4"/>
    <w:rsid w:val="0083629E"/>
    <w:rsid w:val="0083763F"/>
    <w:rsid w:val="00837771"/>
    <w:rsid w:val="008378A9"/>
    <w:rsid w:val="00837A2B"/>
    <w:rsid w:val="00840125"/>
    <w:rsid w:val="00840B4F"/>
    <w:rsid w:val="00840D04"/>
    <w:rsid w:val="0084164B"/>
    <w:rsid w:val="008421B3"/>
    <w:rsid w:val="00842244"/>
    <w:rsid w:val="00842585"/>
    <w:rsid w:val="00842705"/>
    <w:rsid w:val="0084274D"/>
    <w:rsid w:val="00843FB6"/>
    <w:rsid w:val="0084400B"/>
    <w:rsid w:val="00844119"/>
    <w:rsid w:val="008441AE"/>
    <w:rsid w:val="0084466F"/>
    <w:rsid w:val="00845CA2"/>
    <w:rsid w:val="008469D4"/>
    <w:rsid w:val="00846CE3"/>
    <w:rsid w:val="008470DA"/>
    <w:rsid w:val="00847385"/>
    <w:rsid w:val="00847B6C"/>
    <w:rsid w:val="008501DA"/>
    <w:rsid w:val="00851D79"/>
    <w:rsid w:val="00851FF4"/>
    <w:rsid w:val="00852237"/>
    <w:rsid w:val="00852305"/>
    <w:rsid w:val="0085296E"/>
    <w:rsid w:val="0085298A"/>
    <w:rsid w:val="00853478"/>
    <w:rsid w:val="0085367D"/>
    <w:rsid w:val="00853B5D"/>
    <w:rsid w:val="00853EA1"/>
    <w:rsid w:val="008545BF"/>
    <w:rsid w:val="00854988"/>
    <w:rsid w:val="00854BDD"/>
    <w:rsid w:val="00854C77"/>
    <w:rsid w:val="0085500E"/>
    <w:rsid w:val="00855382"/>
    <w:rsid w:val="008564A6"/>
    <w:rsid w:val="008565B0"/>
    <w:rsid w:val="0085718A"/>
    <w:rsid w:val="00857F29"/>
    <w:rsid w:val="00857F56"/>
    <w:rsid w:val="008600B6"/>
    <w:rsid w:val="0086019C"/>
    <w:rsid w:val="008602E8"/>
    <w:rsid w:val="00861445"/>
    <w:rsid w:val="00861F11"/>
    <w:rsid w:val="00862190"/>
    <w:rsid w:val="00862A3E"/>
    <w:rsid w:val="00862A6C"/>
    <w:rsid w:val="008635F3"/>
    <w:rsid w:val="00863DD9"/>
    <w:rsid w:val="0086473B"/>
    <w:rsid w:val="00864D78"/>
    <w:rsid w:val="00864FC8"/>
    <w:rsid w:val="00865542"/>
    <w:rsid w:val="00865750"/>
    <w:rsid w:val="00865EE9"/>
    <w:rsid w:val="008669B6"/>
    <w:rsid w:val="00866D53"/>
    <w:rsid w:val="008674EE"/>
    <w:rsid w:val="00867E46"/>
    <w:rsid w:val="00870C3A"/>
    <w:rsid w:val="00871778"/>
    <w:rsid w:val="00871BB4"/>
    <w:rsid w:val="00871EEC"/>
    <w:rsid w:val="0087211A"/>
    <w:rsid w:val="00872E8D"/>
    <w:rsid w:val="00873453"/>
    <w:rsid w:val="0087461A"/>
    <w:rsid w:val="008753B8"/>
    <w:rsid w:val="00875495"/>
    <w:rsid w:val="0087564D"/>
    <w:rsid w:val="008759E1"/>
    <w:rsid w:val="00875FB4"/>
    <w:rsid w:val="008762E3"/>
    <w:rsid w:val="00876A28"/>
    <w:rsid w:val="00877E0C"/>
    <w:rsid w:val="00877FFB"/>
    <w:rsid w:val="008804F5"/>
    <w:rsid w:val="00880655"/>
    <w:rsid w:val="00881305"/>
    <w:rsid w:val="0088181E"/>
    <w:rsid w:val="00881AB4"/>
    <w:rsid w:val="0088202A"/>
    <w:rsid w:val="00882082"/>
    <w:rsid w:val="0088233A"/>
    <w:rsid w:val="00882A36"/>
    <w:rsid w:val="0088332A"/>
    <w:rsid w:val="00883E5D"/>
    <w:rsid w:val="0088403D"/>
    <w:rsid w:val="008842A3"/>
    <w:rsid w:val="008843CD"/>
    <w:rsid w:val="00885229"/>
    <w:rsid w:val="008861D8"/>
    <w:rsid w:val="008864E3"/>
    <w:rsid w:val="008872E6"/>
    <w:rsid w:val="008876B6"/>
    <w:rsid w:val="00887FE3"/>
    <w:rsid w:val="00890EEB"/>
    <w:rsid w:val="00890F3B"/>
    <w:rsid w:val="00891530"/>
    <w:rsid w:val="0089162B"/>
    <w:rsid w:val="00891CBE"/>
    <w:rsid w:val="008922D0"/>
    <w:rsid w:val="00892545"/>
    <w:rsid w:val="00892CF5"/>
    <w:rsid w:val="00892DE0"/>
    <w:rsid w:val="00893FDD"/>
    <w:rsid w:val="00894BA8"/>
    <w:rsid w:val="00894EFF"/>
    <w:rsid w:val="008958E4"/>
    <w:rsid w:val="00895D24"/>
    <w:rsid w:val="00895E30"/>
    <w:rsid w:val="008975B3"/>
    <w:rsid w:val="00897FA4"/>
    <w:rsid w:val="008A0275"/>
    <w:rsid w:val="008A0491"/>
    <w:rsid w:val="008A1020"/>
    <w:rsid w:val="008A1389"/>
    <w:rsid w:val="008A16D1"/>
    <w:rsid w:val="008A2483"/>
    <w:rsid w:val="008A2484"/>
    <w:rsid w:val="008A2E43"/>
    <w:rsid w:val="008A348D"/>
    <w:rsid w:val="008A476A"/>
    <w:rsid w:val="008A4A8F"/>
    <w:rsid w:val="008A5820"/>
    <w:rsid w:val="008A586D"/>
    <w:rsid w:val="008A623C"/>
    <w:rsid w:val="008A62ED"/>
    <w:rsid w:val="008A6B33"/>
    <w:rsid w:val="008A7762"/>
    <w:rsid w:val="008A7AB2"/>
    <w:rsid w:val="008A7C3C"/>
    <w:rsid w:val="008B071B"/>
    <w:rsid w:val="008B09FB"/>
    <w:rsid w:val="008B0AE2"/>
    <w:rsid w:val="008B0E26"/>
    <w:rsid w:val="008B0F1B"/>
    <w:rsid w:val="008B1786"/>
    <w:rsid w:val="008B1E93"/>
    <w:rsid w:val="008B1FAF"/>
    <w:rsid w:val="008B1FF3"/>
    <w:rsid w:val="008B28C3"/>
    <w:rsid w:val="008B3200"/>
    <w:rsid w:val="008B3AD9"/>
    <w:rsid w:val="008B4021"/>
    <w:rsid w:val="008B4294"/>
    <w:rsid w:val="008B49C1"/>
    <w:rsid w:val="008B4C32"/>
    <w:rsid w:val="008B4EEF"/>
    <w:rsid w:val="008B5289"/>
    <w:rsid w:val="008B55C3"/>
    <w:rsid w:val="008B5D8A"/>
    <w:rsid w:val="008B666E"/>
    <w:rsid w:val="008B6E9B"/>
    <w:rsid w:val="008B6FD4"/>
    <w:rsid w:val="008B6FEA"/>
    <w:rsid w:val="008B70CC"/>
    <w:rsid w:val="008B710A"/>
    <w:rsid w:val="008B7AAB"/>
    <w:rsid w:val="008C0981"/>
    <w:rsid w:val="008C13BB"/>
    <w:rsid w:val="008C1A83"/>
    <w:rsid w:val="008C209F"/>
    <w:rsid w:val="008C29B8"/>
    <w:rsid w:val="008C3356"/>
    <w:rsid w:val="008C362C"/>
    <w:rsid w:val="008C3C4D"/>
    <w:rsid w:val="008C4497"/>
    <w:rsid w:val="008C5103"/>
    <w:rsid w:val="008C51D0"/>
    <w:rsid w:val="008C59A0"/>
    <w:rsid w:val="008C5B0D"/>
    <w:rsid w:val="008C6D66"/>
    <w:rsid w:val="008C7E51"/>
    <w:rsid w:val="008D0617"/>
    <w:rsid w:val="008D0CE3"/>
    <w:rsid w:val="008D0F76"/>
    <w:rsid w:val="008D158C"/>
    <w:rsid w:val="008D167F"/>
    <w:rsid w:val="008D1B6E"/>
    <w:rsid w:val="008D1C15"/>
    <w:rsid w:val="008D1E81"/>
    <w:rsid w:val="008D2011"/>
    <w:rsid w:val="008D2017"/>
    <w:rsid w:val="008D2913"/>
    <w:rsid w:val="008D2977"/>
    <w:rsid w:val="008D2F17"/>
    <w:rsid w:val="008D307D"/>
    <w:rsid w:val="008D38A6"/>
    <w:rsid w:val="008D39BB"/>
    <w:rsid w:val="008D3AB5"/>
    <w:rsid w:val="008D63E3"/>
    <w:rsid w:val="008D7398"/>
    <w:rsid w:val="008D786A"/>
    <w:rsid w:val="008D7999"/>
    <w:rsid w:val="008D7A76"/>
    <w:rsid w:val="008E01D5"/>
    <w:rsid w:val="008E0260"/>
    <w:rsid w:val="008E040D"/>
    <w:rsid w:val="008E0B9E"/>
    <w:rsid w:val="008E0C52"/>
    <w:rsid w:val="008E0EFC"/>
    <w:rsid w:val="008E119A"/>
    <w:rsid w:val="008E1215"/>
    <w:rsid w:val="008E19F6"/>
    <w:rsid w:val="008E1B03"/>
    <w:rsid w:val="008E1C0E"/>
    <w:rsid w:val="008E2129"/>
    <w:rsid w:val="008E266A"/>
    <w:rsid w:val="008E3BD0"/>
    <w:rsid w:val="008E4086"/>
    <w:rsid w:val="008E41FD"/>
    <w:rsid w:val="008E4F50"/>
    <w:rsid w:val="008E55DC"/>
    <w:rsid w:val="008E5FDE"/>
    <w:rsid w:val="008E6499"/>
    <w:rsid w:val="008E6CBD"/>
    <w:rsid w:val="008E79E6"/>
    <w:rsid w:val="008F0362"/>
    <w:rsid w:val="008F091C"/>
    <w:rsid w:val="008F0B24"/>
    <w:rsid w:val="008F0FAA"/>
    <w:rsid w:val="008F19B2"/>
    <w:rsid w:val="008F1DAE"/>
    <w:rsid w:val="008F2421"/>
    <w:rsid w:val="008F2696"/>
    <w:rsid w:val="008F2AC8"/>
    <w:rsid w:val="008F2C8D"/>
    <w:rsid w:val="008F34E3"/>
    <w:rsid w:val="008F3EC8"/>
    <w:rsid w:val="008F560E"/>
    <w:rsid w:val="008F57B4"/>
    <w:rsid w:val="008F597A"/>
    <w:rsid w:val="008F5DB6"/>
    <w:rsid w:val="008F60E3"/>
    <w:rsid w:val="008F62E9"/>
    <w:rsid w:val="008F662A"/>
    <w:rsid w:val="008F66C0"/>
    <w:rsid w:val="008F66CB"/>
    <w:rsid w:val="008F67DB"/>
    <w:rsid w:val="008F70B3"/>
    <w:rsid w:val="008F7758"/>
    <w:rsid w:val="008F78A3"/>
    <w:rsid w:val="008F794F"/>
    <w:rsid w:val="008F7FE1"/>
    <w:rsid w:val="0090018B"/>
    <w:rsid w:val="00900662"/>
    <w:rsid w:val="00900E1E"/>
    <w:rsid w:val="00901030"/>
    <w:rsid w:val="009035DF"/>
    <w:rsid w:val="0090412D"/>
    <w:rsid w:val="00904A11"/>
    <w:rsid w:val="00904C2F"/>
    <w:rsid w:val="00904F48"/>
    <w:rsid w:val="00904F8A"/>
    <w:rsid w:val="00905D2E"/>
    <w:rsid w:val="00906772"/>
    <w:rsid w:val="00906B61"/>
    <w:rsid w:val="00906CBC"/>
    <w:rsid w:val="00907486"/>
    <w:rsid w:val="00907636"/>
    <w:rsid w:val="00907AFF"/>
    <w:rsid w:val="0091000D"/>
    <w:rsid w:val="009101D1"/>
    <w:rsid w:val="00910C4A"/>
    <w:rsid w:val="0091121A"/>
    <w:rsid w:val="00911BE5"/>
    <w:rsid w:val="00911C75"/>
    <w:rsid w:val="00912735"/>
    <w:rsid w:val="00912A50"/>
    <w:rsid w:val="0091400E"/>
    <w:rsid w:val="009149D5"/>
    <w:rsid w:val="00914B66"/>
    <w:rsid w:val="00914ED3"/>
    <w:rsid w:val="009150D6"/>
    <w:rsid w:val="00915DFB"/>
    <w:rsid w:val="0091694B"/>
    <w:rsid w:val="009172F3"/>
    <w:rsid w:val="00917326"/>
    <w:rsid w:val="00917930"/>
    <w:rsid w:val="00920946"/>
    <w:rsid w:val="009214E5"/>
    <w:rsid w:val="00921AC0"/>
    <w:rsid w:val="0092218A"/>
    <w:rsid w:val="00922EAB"/>
    <w:rsid w:val="00922FCF"/>
    <w:rsid w:val="00923F4D"/>
    <w:rsid w:val="00924149"/>
    <w:rsid w:val="00924206"/>
    <w:rsid w:val="0092433D"/>
    <w:rsid w:val="009245EF"/>
    <w:rsid w:val="00925358"/>
    <w:rsid w:val="009260AC"/>
    <w:rsid w:val="00926334"/>
    <w:rsid w:val="009267FE"/>
    <w:rsid w:val="00927DCF"/>
    <w:rsid w:val="00930274"/>
    <w:rsid w:val="00930AD4"/>
    <w:rsid w:val="00930E43"/>
    <w:rsid w:val="00931468"/>
    <w:rsid w:val="00931A13"/>
    <w:rsid w:val="00931BBB"/>
    <w:rsid w:val="00933471"/>
    <w:rsid w:val="009339AC"/>
    <w:rsid w:val="00933EB6"/>
    <w:rsid w:val="00934523"/>
    <w:rsid w:val="0093470F"/>
    <w:rsid w:val="00934E97"/>
    <w:rsid w:val="00935BC3"/>
    <w:rsid w:val="00935C83"/>
    <w:rsid w:val="0093655A"/>
    <w:rsid w:val="00936649"/>
    <w:rsid w:val="00936C21"/>
    <w:rsid w:val="00936DC9"/>
    <w:rsid w:val="009375CD"/>
    <w:rsid w:val="00937FC0"/>
    <w:rsid w:val="00940A46"/>
    <w:rsid w:val="00940DAB"/>
    <w:rsid w:val="00941350"/>
    <w:rsid w:val="00941757"/>
    <w:rsid w:val="00941F38"/>
    <w:rsid w:val="00942CEE"/>
    <w:rsid w:val="00942DF3"/>
    <w:rsid w:val="00943168"/>
    <w:rsid w:val="0094349F"/>
    <w:rsid w:val="00943701"/>
    <w:rsid w:val="009441F0"/>
    <w:rsid w:val="00944748"/>
    <w:rsid w:val="00945C6D"/>
    <w:rsid w:val="00945D54"/>
    <w:rsid w:val="009461F3"/>
    <w:rsid w:val="00946569"/>
    <w:rsid w:val="00946A3C"/>
    <w:rsid w:val="00947454"/>
    <w:rsid w:val="0094754C"/>
    <w:rsid w:val="00947D8B"/>
    <w:rsid w:val="00950037"/>
    <w:rsid w:val="009501CF"/>
    <w:rsid w:val="009503A7"/>
    <w:rsid w:val="009504A0"/>
    <w:rsid w:val="00950934"/>
    <w:rsid w:val="00950A34"/>
    <w:rsid w:val="00950C25"/>
    <w:rsid w:val="00950F4F"/>
    <w:rsid w:val="0095139A"/>
    <w:rsid w:val="009519E9"/>
    <w:rsid w:val="00951BD2"/>
    <w:rsid w:val="00951D8C"/>
    <w:rsid w:val="00952199"/>
    <w:rsid w:val="009529C6"/>
    <w:rsid w:val="00952F4B"/>
    <w:rsid w:val="0095321B"/>
    <w:rsid w:val="0095349F"/>
    <w:rsid w:val="00953E0E"/>
    <w:rsid w:val="00954058"/>
    <w:rsid w:val="009544D9"/>
    <w:rsid w:val="009546AE"/>
    <w:rsid w:val="00954C81"/>
    <w:rsid w:val="00954FC2"/>
    <w:rsid w:val="00955879"/>
    <w:rsid w:val="00956552"/>
    <w:rsid w:val="009567B3"/>
    <w:rsid w:val="00956DBE"/>
    <w:rsid w:val="00956DEE"/>
    <w:rsid w:val="0095715A"/>
    <w:rsid w:val="00960928"/>
    <w:rsid w:val="00961BC8"/>
    <w:rsid w:val="0096209D"/>
    <w:rsid w:val="009638FF"/>
    <w:rsid w:val="00963C67"/>
    <w:rsid w:val="00963C69"/>
    <w:rsid w:val="00963E3F"/>
    <w:rsid w:val="009646BD"/>
    <w:rsid w:val="0096486A"/>
    <w:rsid w:val="009649B7"/>
    <w:rsid w:val="009649D0"/>
    <w:rsid w:val="00964E88"/>
    <w:rsid w:val="00965B81"/>
    <w:rsid w:val="0096736D"/>
    <w:rsid w:val="00967479"/>
    <w:rsid w:val="009676A5"/>
    <w:rsid w:val="00967BDE"/>
    <w:rsid w:val="0097003D"/>
    <w:rsid w:val="0097040E"/>
    <w:rsid w:val="009709CF"/>
    <w:rsid w:val="00970A5B"/>
    <w:rsid w:val="00970F01"/>
    <w:rsid w:val="009710BB"/>
    <w:rsid w:val="009723B6"/>
    <w:rsid w:val="0097341E"/>
    <w:rsid w:val="00973D84"/>
    <w:rsid w:val="00973F11"/>
    <w:rsid w:val="00973FFC"/>
    <w:rsid w:val="00974FDD"/>
    <w:rsid w:val="009755E3"/>
    <w:rsid w:val="00975F4C"/>
    <w:rsid w:val="00976195"/>
    <w:rsid w:val="009763F2"/>
    <w:rsid w:val="00976D54"/>
    <w:rsid w:val="00976E33"/>
    <w:rsid w:val="00977CEE"/>
    <w:rsid w:val="009800B4"/>
    <w:rsid w:val="009800E7"/>
    <w:rsid w:val="00980DDD"/>
    <w:rsid w:val="00980E46"/>
    <w:rsid w:val="009827A8"/>
    <w:rsid w:val="009835BE"/>
    <w:rsid w:val="00983C87"/>
    <w:rsid w:val="00985304"/>
    <w:rsid w:val="009857D8"/>
    <w:rsid w:val="00986573"/>
    <w:rsid w:val="00986E62"/>
    <w:rsid w:val="00987797"/>
    <w:rsid w:val="00987A7B"/>
    <w:rsid w:val="0099033E"/>
    <w:rsid w:val="00990780"/>
    <w:rsid w:val="00990F1C"/>
    <w:rsid w:val="0099196C"/>
    <w:rsid w:val="00991A54"/>
    <w:rsid w:val="00992222"/>
    <w:rsid w:val="0099228D"/>
    <w:rsid w:val="009927AC"/>
    <w:rsid w:val="009927C3"/>
    <w:rsid w:val="009927DE"/>
    <w:rsid w:val="00992AA1"/>
    <w:rsid w:val="00992FD2"/>
    <w:rsid w:val="009934A8"/>
    <w:rsid w:val="00993515"/>
    <w:rsid w:val="00993F76"/>
    <w:rsid w:val="00994268"/>
    <w:rsid w:val="00994331"/>
    <w:rsid w:val="009952FF"/>
    <w:rsid w:val="0099530D"/>
    <w:rsid w:val="00995545"/>
    <w:rsid w:val="00995808"/>
    <w:rsid w:val="0099588C"/>
    <w:rsid w:val="00995BC0"/>
    <w:rsid w:val="00995C09"/>
    <w:rsid w:val="00995CBD"/>
    <w:rsid w:val="00996DD3"/>
    <w:rsid w:val="009973ED"/>
    <w:rsid w:val="00997450"/>
    <w:rsid w:val="00997BAA"/>
    <w:rsid w:val="009A155D"/>
    <w:rsid w:val="009A1924"/>
    <w:rsid w:val="009A1C45"/>
    <w:rsid w:val="009A2401"/>
    <w:rsid w:val="009A2D7A"/>
    <w:rsid w:val="009A324D"/>
    <w:rsid w:val="009A3CDF"/>
    <w:rsid w:val="009A41E1"/>
    <w:rsid w:val="009A42F2"/>
    <w:rsid w:val="009A54DC"/>
    <w:rsid w:val="009A554E"/>
    <w:rsid w:val="009A6795"/>
    <w:rsid w:val="009A6AEB"/>
    <w:rsid w:val="009A7144"/>
    <w:rsid w:val="009A7392"/>
    <w:rsid w:val="009A7D48"/>
    <w:rsid w:val="009A7D55"/>
    <w:rsid w:val="009A7EAC"/>
    <w:rsid w:val="009B057F"/>
    <w:rsid w:val="009B1839"/>
    <w:rsid w:val="009B23FC"/>
    <w:rsid w:val="009B2770"/>
    <w:rsid w:val="009B2965"/>
    <w:rsid w:val="009B2D9E"/>
    <w:rsid w:val="009B35CC"/>
    <w:rsid w:val="009B3F02"/>
    <w:rsid w:val="009B4210"/>
    <w:rsid w:val="009B4872"/>
    <w:rsid w:val="009B4C69"/>
    <w:rsid w:val="009B5134"/>
    <w:rsid w:val="009B5490"/>
    <w:rsid w:val="009B6232"/>
    <w:rsid w:val="009B6428"/>
    <w:rsid w:val="009B659A"/>
    <w:rsid w:val="009B67BB"/>
    <w:rsid w:val="009B77B4"/>
    <w:rsid w:val="009B7A37"/>
    <w:rsid w:val="009C0034"/>
    <w:rsid w:val="009C0469"/>
    <w:rsid w:val="009C0B31"/>
    <w:rsid w:val="009C0FD2"/>
    <w:rsid w:val="009C10F4"/>
    <w:rsid w:val="009C14EA"/>
    <w:rsid w:val="009C1566"/>
    <w:rsid w:val="009C15F4"/>
    <w:rsid w:val="009C1B34"/>
    <w:rsid w:val="009C1D2A"/>
    <w:rsid w:val="009C2262"/>
    <w:rsid w:val="009C29CC"/>
    <w:rsid w:val="009C2F5F"/>
    <w:rsid w:val="009C3053"/>
    <w:rsid w:val="009C3158"/>
    <w:rsid w:val="009C33B5"/>
    <w:rsid w:val="009C349F"/>
    <w:rsid w:val="009C3BE7"/>
    <w:rsid w:val="009C3D30"/>
    <w:rsid w:val="009C4058"/>
    <w:rsid w:val="009C4DE8"/>
    <w:rsid w:val="009C5229"/>
    <w:rsid w:val="009C5508"/>
    <w:rsid w:val="009C5642"/>
    <w:rsid w:val="009C5733"/>
    <w:rsid w:val="009C5B2D"/>
    <w:rsid w:val="009C6000"/>
    <w:rsid w:val="009C69CE"/>
    <w:rsid w:val="009C6CA3"/>
    <w:rsid w:val="009C6FD1"/>
    <w:rsid w:val="009C7158"/>
    <w:rsid w:val="009C7418"/>
    <w:rsid w:val="009C7AD0"/>
    <w:rsid w:val="009C7D90"/>
    <w:rsid w:val="009C7EF4"/>
    <w:rsid w:val="009D07FA"/>
    <w:rsid w:val="009D14A1"/>
    <w:rsid w:val="009D17BD"/>
    <w:rsid w:val="009D1D13"/>
    <w:rsid w:val="009D1F03"/>
    <w:rsid w:val="009D233A"/>
    <w:rsid w:val="009D39D0"/>
    <w:rsid w:val="009D3CFF"/>
    <w:rsid w:val="009D3ECA"/>
    <w:rsid w:val="009D3ED4"/>
    <w:rsid w:val="009D45E0"/>
    <w:rsid w:val="009D5361"/>
    <w:rsid w:val="009D5993"/>
    <w:rsid w:val="009D5D96"/>
    <w:rsid w:val="009D69DC"/>
    <w:rsid w:val="009D6AA2"/>
    <w:rsid w:val="009D6BF1"/>
    <w:rsid w:val="009D6EF6"/>
    <w:rsid w:val="009D7296"/>
    <w:rsid w:val="009E01F4"/>
    <w:rsid w:val="009E0B1C"/>
    <w:rsid w:val="009E198C"/>
    <w:rsid w:val="009E1D3A"/>
    <w:rsid w:val="009E20DA"/>
    <w:rsid w:val="009E211B"/>
    <w:rsid w:val="009E22B4"/>
    <w:rsid w:val="009E2407"/>
    <w:rsid w:val="009E2D56"/>
    <w:rsid w:val="009E37C3"/>
    <w:rsid w:val="009E384B"/>
    <w:rsid w:val="009E3874"/>
    <w:rsid w:val="009E38C3"/>
    <w:rsid w:val="009E3B38"/>
    <w:rsid w:val="009E4066"/>
    <w:rsid w:val="009E4078"/>
    <w:rsid w:val="009E40AF"/>
    <w:rsid w:val="009E4251"/>
    <w:rsid w:val="009E43CD"/>
    <w:rsid w:val="009E4C78"/>
    <w:rsid w:val="009E4D43"/>
    <w:rsid w:val="009E5314"/>
    <w:rsid w:val="009E581C"/>
    <w:rsid w:val="009E5845"/>
    <w:rsid w:val="009E652A"/>
    <w:rsid w:val="009E6D0B"/>
    <w:rsid w:val="009E7388"/>
    <w:rsid w:val="009E759A"/>
    <w:rsid w:val="009E7829"/>
    <w:rsid w:val="009E78DF"/>
    <w:rsid w:val="009E7F39"/>
    <w:rsid w:val="009F0171"/>
    <w:rsid w:val="009F042B"/>
    <w:rsid w:val="009F12B4"/>
    <w:rsid w:val="009F147D"/>
    <w:rsid w:val="009F1E38"/>
    <w:rsid w:val="009F213D"/>
    <w:rsid w:val="009F294D"/>
    <w:rsid w:val="009F30D2"/>
    <w:rsid w:val="009F453E"/>
    <w:rsid w:val="009F458D"/>
    <w:rsid w:val="009F47F6"/>
    <w:rsid w:val="009F498D"/>
    <w:rsid w:val="009F661D"/>
    <w:rsid w:val="009F66E0"/>
    <w:rsid w:val="009F6736"/>
    <w:rsid w:val="009F6863"/>
    <w:rsid w:val="009F6B5F"/>
    <w:rsid w:val="009F6F58"/>
    <w:rsid w:val="009F7AD5"/>
    <w:rsid w:val="009F7AFB"/>
    <w:rsid w:val="009F7E6D"/>
    <w:rsid w:val="00A003BA"/>
    <w:rsid w:val="00A01C34"/>
    <w:rsid w:val="00A01F9A"/>
    <w:rsid w:val="00A0312F"/>
    <w:rsid w:val="00A03BB0"/>
    <w:rsid w:val="00A044C3"/>
    <w:rsid w:val="00A04F11"/>
    <w:rsid w:val="00A05907"/>
    <w:rsid w:val="00A05CFA"/>
    <w:rsid w:val="00A06307"/>
    <w:rsid w:val="00A07158"/>
    <w:rsid w:val="00A077EA"/>
    <w:rsid w:val="00A07CD1"/>
    <w:rsid w:val="00A10635"/>
    <w:rsid w:val="00A10AE3"/>
    <w:rsid w:val="00A11AF7"/>
    <w:rsid w:val="00A12186"/>
    <w:rsid w:val="00A125A3"/>
    <w:rsid w:val="00A125ED"/>
    <w:rsid w:val="00A133D9"/>
    <w:rsid w:val="00A1365E"/>
    <w:rsid w:val="00A146A6"/>
    <w:rsid w:val="00A149D3"/>
    <w:rsid w:val="00A14A59"/>
    <w:rsid w:val="00A151CA"/>
    <w:rsid w:val="00A15215"/>
    <w:rsid w:val="00A15620"/>
    <w:rsid w:val="00A15B40"/>
    <w:rsid w:val="00A15E9E"/>
    <w:rsid w:val="00A164E0"/>
    <w:rsid w:val="00A17545"/>
    <w:rsid w:val="00A17952"/>
    <w:rsid w:val="00A2052C"/>
    <w:rsid w:val="00A20A6D"/>
    <w:rsid w:val="00A20A90"/>
    <w:rsid w:val="00A20B5C"/>
    <w:rsid w:val="00A20D26"/>
    <w:rsid w:val="00A20F71"/>
    <w:rsid w:val="00A21A7F"/>
    <w:rsid w:val="00A221E8"/>
    <w:rsid w:val="00A228A2"/>
    <w:rsid w:val="00A2480D"/>
    <w:rsid w:val="00A24967"/>
    <w:rsid w:val="00A24D39"/>
    <w:rsid w:val="00A251E0"/>
    <w:rsid w:val="00A2576A"/>
    <w:rsid w:val="00A2581A"/>
    <w:rsid w:val="00A26938"/>
    <w:rsid w:val="00A270A8"/>
    <w:rsid w:val="00A27537"/>
    <w:rsid w:val="00A27746"/>
    <w:rsid w:val="00A30278"/>
    <w:rsid w:val="00A304BD"/>
    <w:rsid w:val="00A3060C"/>
    <w:rsid w:val="00A30719"/>
    <w:rsid w:val="00A307E9"/>
    <w:rsid w:val="00A308FF"/>
    <w:rsid w:val="00A30E7C"/>
    <w:rsid w:val="00A3156C"/>
    <w:rsid w:val="00A3169C"/>
    <w:rsid w:val="00A3173C"/>
    <w:rsid w:val="00A31A85"/>
    <w:rsid w:val="00A32482"/>
    <w:rsid w:val="00A32B5D"/>
    <w:rsid w:val="00A33BD2"/>
    <w:rsid w:val="00A3410A"/>
    <w:rsid w:val="00A3422A"/>
    <w:rsid w:val="00A348E0"/>
    <w:rsid w:val="00A356C8"/>
    <w:rsid w:val="00A35C3B"/>
    <w:rsid w:val="00A36B53"/>
    <w:rsid w:val="00A37C63"/>
    <w:rsid w:val="00A37F5B"/>
    <w:rsid w:val="00A40016"/>
    <w:rsid w:val="00A401EA"/>
    <w:rsid w:val="00A40901"/>
    <w:rsid w:val="00A40E4F"/>
    <w:rsid w:val="00A41455"/>
    <w:rsid w:val="00A41B1D"/>
    <w:rsid w:val="00A42548"/>
    <w:rsid w:val="00A425FC"/>
    <w:rsid w:val="00A43424"/>
    <w:rsid w:val="00A435D1"/>
    <w:rsid w:val="00A43DCC"/>
    <w:rsid w:val="00A43E69"/>
    <w:rsid w:val="00A43F7F"/>
    <w:rsid w:val="00A44075"/>
    <w:rsid w:val="00A44260"/>
    <w:rsid w:val="00A448D8"/>
    <w:rsid w:val="00A45923"/>
    <w:rsid w:val="00A45F1F"/>
    <w:rsid w:val="00A460B2"/>
    <w:rsid w:val="00A46182"/>
    <w:rsid w:val="00A464C3"/>
    <w:rsid w:val="00A46DEE"/>
    <w:rsid w:val="00A46E50"/>
    <w:rsid w:val="00A47418"/>
    <w:rsid w:val="00A47FF3"/>
    <w:rsid w:val="00A5024E"/>
    <w:rsid w:val="00A50265"/>
    <w:rsid w:val="00A50783"/>
    <w:rsid w:val="00A509BF"/>
    <w:rsid w:val="00A50A10"/>
    <w:rsid w:val="00A50B66"/>
    <w:rsid w:val="00A5119D"/>
    <w:rsid w:val="00A5124B"/>
    <w:rsid w:val="00A51379"/>
    <w:rsid w:val="00A51439"/>
    <w:rsid w:val="00A5146B"/>
    <w:rsid w:val="00A51758"/>
    <w:rsid w:val="00A5191F"/>
    <w:rsid w:val="00A51B55"/>
    <w:rsid w:val="00A51FC0"/>
    <w:rsid w:val="00A52290"/>
    <w:rsid w:val="00A52A06"/>
    <w:rsid w:val="00A52BD1"/>
    <w:rsid w:val="00A52BFE"/>
    <w:rsid w:val="00A533B4"/>
    <w:rsid w:val="00A53E1D"/>
    <w:rsid w:val="00A544BD"/>
    <w:rsid w:val="00A548DD"/>
    <w:rsid w:val="00A5495E"/>
    <w:rsid w:val="00A54B55"/>
    <w:rsid w:val="00A55235"/>
    <w:rsid w:val="00A55280"/>
    <w:rsid w:val="00A552C3"/>
    <w:rsid w:val="00A55813"/>
    <w:rsid w:val="00A5594B"/>
    <w:rsid w:val="00A559C0"/>
    <w:rsid w:val="00A560CC"/>
    <w:rsid w:val="00A5611A"/>
    <w:rsid w:val="00A56192"/>
    <w:rsid w:val="00A56B73"/>
    <w:rsid w:val="00A56E15"/>
    <w:rsid w:val="00A57064"/>
    <w:rsid w:val="00A573EB"/>
    <w:rsid w:val="00A57731"/>
    <w:rsid w:val="00A603B9"/>
    <w:rsid w:val="00A60DD5"/>
    <w:rsid w:val="00A6167E"/>
    <w:rsid w:val="00A619E6"/>
    <w:rsid w:val="00A63032"/>
    <w:rsid w:val="00A63A3D"/>
    <w:rsid w:val="00A640F3"/>
    <w:rsid w:val="00A646AC"/>
    <w:rsid w:val="00A647CC"/>
    <w:rsid w:val="00A64B82"/>
    <w:rsid w:val="00A6500A"/>
    <w:rsid w:val="00A65BAD"/>
    <w:rsid w:val="00A65D59"/>
    <w:rsid w:val="00A65E5D"/>
    <w:rsid w:val="00A65E92"/>
    <w:rsid w:val="00A65ED4"/>
    <w:rsid w:val="00A66316"/>
    <w:rsid w:val="00A663F8"/>
    <w:rsid w:val="00A66A79"/>
    <w:rsid w:val="00A66F21"/>
    <w:rsid w:val="00A66FC0"/>
    <w:rsid w:val="00A67D47"/>
    <w:rsid w:val="00A708D0"/>
    <w:rsid w:val="00A708D2"/>
    <w:rsid w:val="00A7127B"/>
    <w:rsid w:val="00A7254D"/>
    <w:rsid w:val="00A72734"/>
    <w:rsid w:val="00A72F86"/>
    <w:rsid w:val="00A73349"/>
    <w:rsid w:val="00A737FE"/>
    <w:rsid w:val="00A741F4"/>
    <w:rsid w:val="00A74B31"/>
    <w:rsid w:val="00A74CFA"/>
    <w:rsid w:val="00A758B5"/>
    <w:rsid w:val="00A75A2E"/>
    <w:rsid w:val="00A76040"/>
    <w:rsid w:val="00A7606B"/>
    <w:rsid w:val="00A76934"/>
    <w:rsid w:val="00A771F6"/>
    <w:rsid w:val="00A7743F"/>
    <w:rsid w:val="00A77593"/>
    <w:rsid w:val="00A8034E"/>
    <w:rsid w:val="00A81043"/>
    <w:rsid w:val="00A81E7C"/>
    <w:rsid w:val="00A8222D"/>
    <w:rsid w:val="00A82F46"/>
    <w:rsid w:val="00A83103"/>
    <w:rsid w:val="00A8316C"/>
    <w:rsid w:val="00A834FF"/>
    <w:rsid w:val="00A83661"/>
    <w:rsid w:val="00A837CB"/>
    <w:rsid w:val="00A83CC2"/>
    <w:rsid w:val="00A83FFA"/>
    <w:rsid w:val="00A85284"/>
    <w:rsid w:val="00A85318"/>
    <w:rsid w:val="00A861CF"/>
    <w:rsid w:val="00A86C92"/>
    <w:rsid w:val="00A902EC"/>
    <w:rsid w:val="00A904A1"/>
    <w:rsid w:val="00A90EAF"/>
    <w:rsid w:val="00A91141"/>
    <w:rsid w:val="00A91D52"/>
    <w:rsid w:val="00A920D3"/>
    <w:rsid w:val="00A92101"/>
    <w:rsid w:val="00A92387"/>
    <w:rsid w:val="00A92460"/>
    <w:rsid w:val="00A931C5"/>
    <w:rsid w:val="00A934E0"/>
    <w:rsid w:val="00A93837"/>
    <w:rsid w:val="00A93946"/>
    <w:rsid w:val="00A93D60"/>
    <w:rsid w:val="00A94227"/>
    <w:rsid w:val="00A94501"/>
    <w:rsid w:val="00A94613"/>
    <w:rsid w:val="00A95191"/>
    <w:rsid w:val="00A95487"/>
    <w:rsid w:val="00A954BD"/>
    <w:rsid w:val="00A956A1"/>
    <w:rsid w:val="00A959AA"/>
    <w:rsid w:val="00A967A9"/>
    <w:rsid w:val="00A97139"/>
    <w:rsid w:val="00A972FE"/>
    <w:rsid w:val="00A9738E"/>
    <w:rsid w:val="00A97C03"/>
    <w:rsid w:val="00A97CA6"/>
    <w:rsid w:val="00AA0053"/>
    <w:rsid w:val="00AA06D7"/>
    <w:rsid w:val="00AA0CFF"/>
    <w:rsid w:val="00AA182F"/>
    <w:rsid w:val="00AA1F29"/>
    <w:rsid w:val="00AA1F4C"/>
    <w:rsid w:val="00AA2EA2"/>
    <w:rsid w:val="00AA32C7"/>
    <w:rsid w:val="00AA40A2"/>
    <w:rsid w:val="00AA481A"/>
    <w:rsid w:val="00AA51A1"/>
    <w:rsid w:val="00AA6052"/>
    <w:rsid w:val="00AA613D"/>
    <w:rsid w:val="00AA61BC"/>
    <w:rsid w:val="00AA61E7"/>
    <w:rsid w:val="00AA7536"/>
    <w:rsid w:val="00AA7576"/>
    <w:rsid w:val="00AA770F"/>
    <w:rsid w:val="00AB0964"/>
    <w:rsid w:val="00AB1CF4"/>
    <w:rsid w:val="00AB21E2"/>
    <w:rsid w:val="00AB27C3"/>
    <w:rsid w:val="00AB2DBB"/>
    <w:rsid w:val="00AB37F4"/>
    <w:rsid w:val="00AB3AA5"/>
    <w:rsid w:val="00AB4122"/>
    <w:rsid w:val="00AB4681"/>
    <w:rsid w:val="00AB48C5"/>
    <w:rsid w:val="00AB4A3F"/>
    <w:rsid w:val="00AB5B39"/>
    <w:rsid w:val="00AB5DA2"/>
    <w:rsid w:val="00AB5EDA"/>
    <w:rsid w:val="00AB611A"/>
    <w:rsid w:val="00AB61E7"/>
    <w:rsid w:val="00AB6867"/>
    <w:rsid w:val="00AB70EA"/>
    <w:rsid w:val="00AB7400"/>
    <w:rsid w:val="00AB769F"/>
    <w:rsid w:val="00AB7C78"/>
    <w:rsid w:val="00AC0A68"/>
    <w:rsid w:val="00AC1BC0"/>
    <w:rsid w:val="00AC1C27"/>
    <w:rsid w:val="00AC24D8"/>
    <w:rsid w:val="00AC28E1"/>
    <w:rsid w:val="00AC2D4C"/>
    <w:rsid w:val="00AC2E37"/>
    <w:rsid w:val="00AC3011"/>
    <w:rsid w:val="00AC36A9"/>
    <w:rsid w:val="00AC3854"/>
    <w:rsid w:val="00AC42A7"/>
    <w:rsid w:val="00AC5083"/>
    <w:rsid w:val="00AC5C2A"/>
    <w:rsid w:val="00AC5C42"/>
    <w:rsid w:val="00AC5F24"/>
    <w:rsid w:val="00AC632E"/>
    <w:rsid w:val="00AC63CD"/>
    <w:rsid w:val="00AC6573"/>
    <w:rsid w:val="00AC66BF"/>
    <w:rsid w:val="00AC66E0"/>
    <w:rsid w:val="00AC6D70"/>
    <w:rsid w:val="00AC6F5F"/>
    <w:rsid w:val="00AC72BD"/>
    <w:rsid w:val="00AC75E7"/>
    <w:rsid w:val="00AC7A1D"/>
    <w:rsid w:val="00AC7EE8"/>
    <w:rsid w:val="00AD009B"/>
    <w:rsid w:val="00AD00AA"/>
    <w:rsid w:val="00AD0363"/>
    <w:rsid w:val="00AD0D73"/>
    <w:rsid w:val="00AD1795"/>
    <w:rsid w:val="00AD19B8"/>
    <w:rsid w:val="00AD22C2"/>
    <w:rsid w:val="00AD2B82"/>
    <w:rsid w:val="00AD2BE0"/>
    <w:rsid w:val="00AD430E"/>
    <w:rsid w:val="00AD457C"/>
    <w:rsid w:val="00AD4675"/>
    <w:rsid w:val="00AD4791"/>
    <w:rsid w:val="00AD4863"/>
    <w:rsid w:val="00AD5051"/>
    <w:rsid w:val="00AD59FF"/>
    <w:rsid w:val="00AD5D81"/>
    <w:rsid w:val="00AD6052"/>
    <w:rsid w:val="00AD60BB"/>
    <w:rsid w:val="00AD6698"/>
    <w:rsid w:val="00AD6D30"/>
    <w:rsid w:val="00AD7312"/>
    <w:rsid w:val="00AD7ECF"/>
    <w:rsid w:val="00AE015C"/>
    <w:rsid w:val="00AE01F7"/>
    <w:rsid w:val="00AE058B"/>
    <w:rsid w:val="00AE0BC9"/>
    <w:rsid w:val="00AE0D76"/>
    <w:rsid w:val="00AE1169"/>
    <w:rsid w:val="00AE14E7"/>
    <w:rsid w:val="00AE208B"/>
    <w:rsid w:val="00AE2592"/>
    <w:rsid w:val="00AE2720"/>
    <w:rsid w:val="00AE35FF"/>
    <w:rsid w:val="00AE3709"/>
    <w:rsid w:val="00AE37AC"/>
    <w:rsid w:val="00AE37C9"/>
    <w:rsid w:val="00AE39CB"/>
    <w:rsid w:val="00AE3DEB"/>
    <w:rsid w:val="00AE4262"/>
    <w:rsid w:val="00AE4E28"/>
    <w:rsid w:val="00AE4E85"/>
    <w:rsid w:val="00AE567E"/>
    <w:rsid w:val="00AE596F"/>
    <w:rsid w:val="00AE5CE1"/>
    <w:rsid w:val="00AE5DFC"/>
    <w:rsid w:val="00AE615A"/>
    <w:rsid w:val="00AE699C"/>
    <w:rsid w:val="00AE6A7D"/>
    <w:rsid w:val="00AE704D"/>
    <w:rsid w:val="00AE78B5"/>
    <w:rsid w:val="00AE7F6D"/>
    <w:rsid w:val="00AF04A7"/>
    <w:rsid w:val="00AF0902"/>
    <w:rsid w:val="00AF1130"/>
    <w:rsid w:val="00AF2352"/>
    <w:rsid w:val="00AF2DAB"/>
    <w:rsid w:val="00AF2DEB"/>
    <w:rsid w:val="00AF2FD9"/>
    <w:rsid w:val="00AF4599"/>
    <w:rsid w:val="00AF478B"/>
    <w:rsid w:val="00AF4A54"/>
    <w:rsid w:val="00AF4EC1"/>
    <w:rsid w:val="00AF5247"/>
    <w:rsid w:val="00AF57E5"/>
    <w:rsid w:val="00AF67F8"/>
    <w:rsid w:val="00AF6D26"/>
    <w:rsid w:val="00AF6D2B"/>
    <w:rsid w:val="00AF73E1"/>
    <w:rsid w:val="00AF75FC"/>
    <w:rsid w:val="00AF75FE"/>
    <w:rsid w:val="00AF7728"/>
    <w:rsid w:val="00AF7A13"/>
    <w:rsid w:val="00B00781"/>
    <w:rsid w:val="00B009CF"/>
    <w:rsid w:val="00B00B78"/>
    <w:rsid w:val="00B00C4C"/>
    <w:rsid w:val="00B01DB6"/>
    <w:rsid w:val="00B02CE0"/>
    <w:rsid w:val="00B04AA5"/>
    <w:rsid w:val="00B05006"/>
    <w:rsid w:val="00B051C6"/>
    <w:rsid w:val="00B05EAA"/>
    <w:rsid w:val="00B05F53"/>
    <w:rsid w:val="00B06833"/>
    <w:rsid w:val="00B06FF1"/>
    <w:rsid w:val="00B07735"/>
    <w:rsid w:val="00B07B22"/>
    <w:rsid w:val="00B10102"/>
    <w:rsid w:val="00B117F6"/>
    <w:rsid w:val="00B11890"/>
    <w:rsid w:val="00B119AD"/>
    <w:rsid w:val="00B11A11"/>
    <w:rsid w:val="00B11B2E"/>
    <w:rsid w:val="00B11E3B"/>
    <w:rsid w:val="00B123AE"/>
    <w:rsid w:val="00B1241E"/>
    <w:rsid w:val="00B1308C"/>
    <w:rsid w:val="00B1314C"/>
    <w:rsid w:val="00B13306"/>
    <w:rsid w:val="00B13BA0"/>
    <w:rsid w:val="00B14070"/>
    <w:rsid w:val="00B15B49"/>
    <w:rsid w:val="00B15CCA"/>
    <w:rsid w:val="00B162A5"/>
    <w:rsid w:val="00B16735"/>
    <w:rsid w:val="00B171F0"/>
    <w:rsid w:val="00B17293"/>
    <w:rsid w:val="00B17374"/>
    <w:rsid w:val="00B176A6"/>
    <w:rsid w:val="00B20908"/>
    <w:rsid w:val="00B20AE4"/>
    <w:rsid w:val="00B21C7E"/>
    <w:rsid w:val="00B22A52"/>
    <w:rsid w:val="00B22DF9"/>
    <w:rsid w:val="00B234F4"/>
    <w:rsid w:val="00B23E51"/>
    <w:rsid w:val="00B240F2"/>
    <w:rsid w:val="00B24399"/>
    <w:rsid w:val="00B2443E"/>
    <w:rsid w:val="00B247DD"/>
    <w:rsid w:val="00B24826"/>
    <w:rsid w:val="00B2532F"/>
    <w:rsid w:val="00B2543F"/>
    <w:rsid w:val="00B2551D"/>
    <w:rsid w:val="00B25B54"/>
    <w:rsid w:val="00B2667C"/>
    <w:rsid w:val="00B300C9"/>
    <w:rsid w:val="00B3063B"/>
    <w:rsid w:val="00B320CB"/>
    <w:rsid w:val="00B3241B"/>
    <w:rsid w:val="00B32443"/>
    <w:rsid w:val="00B32541"/>
    <w:rsid w:val="00B3261C"/>
    <w:rsid w:val="00B3279C"/>
    <w:rsid w:val="00B33B07"/>
    <w:rsid w:val="00B33BDB"/>
    <w:rsid w:val="00B3474F"/>
    <w:rsid w:val="00B34768"/>
    <w:rsid w:val="00B34A4F"/>
    <w:rsid w:val="00B3507D"/>
    <w:rsid w:val="00B358C0"/>
    <w:rsid w:val="00B358EA"/>
    <w:rsid w:val="00B3662A"/>
    <w:rsid w:val="00B36F65"/>
    <w:rsid w:val="00B37360"/>
    <w:rsid w:val="00B37648"/>
    <w:rsid w:val="00B37653"/>
    <w:rsid w:val="00B37BA1"/>
    <w:rsid w:val="00B37E01"/>
    <w:rsid w:val="00B400A2"/>
    <w:rsid w:val="00B400AB"/>
    <w:rsid w:val="00B40136"/>
    <w:rsid w:val="00B41913"/>
    <w:rsid w:val="00B4194B"/>
    <w:rsid w:val="00B426C2"/>
    <w:rsid w:val="00B431E3"/>
    <w:rsid w:val="00B43636"/>
    <w:rsid w:val="00B440C1"/>
    <w:rsid w:val="00B44884"/>
    <w:rsid w:val="00B44901"/>
    <w:rsid w:val="00B454AC"/>
    <w:rsid w:val="00B45EA4"/>
    <w:rsid w:val="00B460B9"/>
    <w:rsid w:val="00B461C4"/>
    <w:rsid w:val="00B46488"/>
    <w:rsid w:val="00B469D8"/>
    <w:rsid w:val="00B46B0F"/>
    <w:rsid w:val="00B479B7"/>
    <w:rsid w:val="00B47B5C"/>
    <w:rsid w:val="00B47E33"/>
    <w:rsid w:val="00B50201"/>
    <w:rsid w:val="00B50981"/>
    <w:rsid w:val="00B50D26"/>
    <w:rsid w:val="00B51550"/>
    <w:rsid w:val="00B518C1"/>
    <w:rsid w:val="00B51E9B"/>
    <w:rsid w:val="00B5265E"/>
    <w:rsid w:val="00B5273D"/>
    <w:rsid w:val="00B52B6A"/>
    <w:rsid w:val="00B53133"/>
    <w:rsid w:val="00B53254"/>
    <w:rsid w:val="00B547B7"/>
    <w:rsid w:val="00B553BE"/>
    <w:rsid w:val="00B554A4"/>
    <w:rsid w:val="00B5564C"/>
    <w:rsid w:val="00B563BC"/>
    <w:rsid w:val="00B56F85"/>
    <w:rsid w:val="00B5717C"/>
    <w:rsid w:val="00B57A93"/>
    <w:rsid w:val="00B57F26"/>
    <w:rsid w:val="00B60081"/>
    <w:rsid w:val="00B608F9"/>
    <w:rsid w:val="00B609B1"/>
    <w:rsid w:val="00B60C86"/>
    <w:rsid w:val="00B61DDA"/>
    <w:rsid w:val="00B61F2D"/>
    <w:rsid w:val="00B626FF"/>
    <w:rsid w:val="00B62FCB"/>
    <w:rsid w:val="00B63129"/>
    <w:rsid w:val="00B6367E"/>
    <w:rsid w:val="00B6382F"/>
    <w:rsid w:val="00B63BED"/>
    <w:rsid w:val="00B6531F"/>
    <w:rsid w:val="00B6540E"/>
    <w:rsid w:val="00B65A6B"/>
    <w:rsid w:val="00B65DFE"/>
    <w:rsid w:val="00B66A20"/>
    <w:rsid w:val="00B66AAF"/>
    <w:rsid w:val="00B67B0A"/>
    <w:rsid w:val="00B67D24"/>
    <w:rsid w:val="00B67D78"/>
    <w:rsid w:val="00B702F9"/>
    <w:rsid w:val="00B704ED"/>
    <w:rsid w:val="00B70793"/>
    <w:rsid w:val="00B71076"/>
    <w:rsid w:val="00B71423"/>
    <w:rsid w:val="00B71E30"/>
    <w:rsid w:val="00B7295E"/>
    <w:rsid w:val="00B73F0D"/>
    <w:rsid w:val="00B74301"/>
    <w:rsid w:val="00B7457D"/>
    <w:rsid w:val="00B745B8"/>
    <w:rsid w:val="00B74B11"/>
    <w:rsid w:val="00B74C7B"/>
    <w:rsid w:val="00B751D1"/>
    <w:rsid w:val="00B772CF"/>
    <w:rsid w:val="00B774A7"/>
    <w:rsid w:val="00B800F0"/>
    <w:rsid w:val="00B809D6"/>
    <w:rsid w:val="00B80D4D"/>
    <w:rsid w:val="00B812D5"/>
    <w:rsid w:val="00B81A67"/>
    <w:rsid w:val="00B83481"/>
    <w:rsid w:val="00B83948"/>
    <w:rsid w:val="00B83AE5"/>
    <w:rsid w:val="00B83B62"/>
    <w:rsid w:val="00B83D03"/>
    <w:rsid w:val="00B84A63"/>
    <w:rsid w:val="00B8562A"/>
    <w:rsid w:val="00B868A6"/>
    <w:rsid w:val="00B86A44"/>
    <w:rsid w:val="00B86DDE"/>
    <w:rsid w:val="00B870DE"/>
    <w:rsid w:val="00B87C28"/>
    <w:rsid w:val="00B9091E"/>
    <w:rsid w:val="00B910E8"/>
    <w:rsid w:val="00B9117E"/>
    <w:rsid w:val="00B91A6D"/>
    <w:rsid w:val="00B91E03"/>
    <w:rsid w:val="00B91EAC"/>
    <w:rsid w:val="00B91FD7"/>
    <w:rsid w:val="00B92872"/>
    <w:rsid w:val="00B92FBA"/>
    <w:rsid w:val="00B9337F"/>
    <w:rsid w:val="00B938AD"/>
    <w:rsid w:val="00B945B0"/>
    <w:rsid w:val="00B94CC0"/>
    <w:rsid w:val="00B94D5E"/>
    <w:rsid w:val="00B94EC2"/>
    <w:rsid w:val="00B94F43"/>
    <w:rsid w:val="00B94F5D"/>
    <w:rsid w:val="00B95405"/>
    <w:rsid w:val="00B95579"/>
    <w:rsid w:val="00B955AA"/>
    <w:rsid w:val="00B95A15"/>
    <w:rsid w:val="00B965BE"/>
    <w:rsid w:val="00B966E5"/>
    <w:rsid w:val="00B96C77"/>
    <w:rsid w:val="00B96D64"/>
    <w:rsid w:val="00B96E5B"/>
    <w:rsid w:val="00B97476"/>
    <w:rsid w:val="00B97F2E"/>
    <w:rsid w:val="00BA044C"/>
    <w:rsid w:val="00BA0BE2"/>
    <w:rsid w:val="00BA0E5E"/>
    <w:rsid w:val="00BA0EF6"/>
    <w:rsid w:val="00BA0F29"/>
    <w:rsid w:val="00BA115F"/>
    <w:rsid w:val="00BA1483"/>
    <w:rsid w:val="00BA2319"/>
    <w:rsid w:val="00BA24CC"/>
    <w:rsid w:val="00BA2CDA"/>
    <w:rsid w:val="00BA3EF1"/>
    <w:rsid w:val="00BA3F32"/>
    <w:rsid w:val="00BA43CC"/>
    <w:rsid w:val="00BA4B00"/>
    <w:rsid w:val="00BA4E7D"/>
    <w:rsid w:val="00BA5730"/>
    <w:rsid w:val="00BA58EE"/>
    <w:rsid w:val="00BA6CD6"/>
    <w:rsid w:val="00BA75EF"/>
    <w:rsid w:val="00BA7765"/>
    <w:rsid w:val="00BA77F1"/>
    <w:rsid w:val="00BA795C"/>
    <w:rsid w:val="00BA7E11"/>
    <w:rsid w:val="00BA7F40"/>
    <w:rsid w:val="00BB0340"/>
    <w:rsid w:val="00BB03B7"/>
    <w:rsid w:val="00BB0774"/>
    <w:rsid w:val="00BB0A44"/>
    <w:rsid w:val="00BB0F7C"/>
    <w:rsid w:val="00BB1217"/>
    <w:rsid w:val="00BB1E96"/>
    <w:rsid w:val="00BB1F26"/>
    <w:rsid w:val="00BB279E"/>
    <w:rsid w:val="00BB32D2"/>
    <w:rsid w:val="00BB3F90"/>
    <w:rsid w:val="00BB40AC"/>
    <w:rsid w:val="00BB42BA"/>
    <w:rsid w:val="00BB528F"/>
    <w:rsid w:val="00BB5C49"/>
    <w:rsid w:val="00BB5E39"/>
    <w:rsid w:val="00BB676F"/>
    <w:rsid w:val="00BB6E84"/>
    <w:rsid w:val="00BB7005"/>
    <w:rsid w:val="00BB7093"/>
    <w:rsid w:val="00BB7251"/>
    <w:rsid w:val="00BB78B7"/>
    <w:rsid w:val="00BB7C14"/>
    <w:rsid w:val="00BB7EAD"/>
    <w:rsid w:val="00BC047A"/>
    <w:rsid w:val="00BC062B"/>
    <w:rsid w:val="00BC0810"/>
    <w:rsid w:val="00BC1D04"/>
    <w:rsid w:val="00BC1E37"/>
    <w:rsid w:val="00BC2DDB"/>
    <w:rsid w:val="00BC376D"/>
    <w:rsid w:val="00BC43DF"/>
    <w:rsid w:val="00BC58FE"/>
    <w:rsid w:val="00BC6276"/>
    <w:rsid w:val="00BC65B7"/>
    <w:rsid w:val="00BC663C"/>
    <w:rsid w:val="00BC67BD"/>
    <w:rsid w:val="00BC6FF7"/>
    <w:rsid w:val="00BC7332"/>
    <w:rsid w:val="00BD00C5"/>
    <w:rsid w:val="00BD050B"/>
    <w:rsid w:val="00BD0763"/>
    <w:rsid w:val="00BD14E2"/>
    <w:rsid w:val="00BD1968"/>
    <w:rsid w:val="00BD1A18"/>
    <w:rsid w:val="00BD1AE4"/>
    <w:rsid w:val="00BD2043"/>
    <w:rsid w:val="00BD20BB"/>
    <w:rsid w:val="00BD267E"/>
    <w:rsid w:val="00BD392C"/>
    <w:rsid w:val="00BD4047"/>
    <w:rsid w:val="00BD4051"/>
    <w:rsid w:val="00BD43ED"/>
    <w:rsid w:val="00BD4677"/>
    <w:rsid w:val="00BD500E"/>
    <w:rsid w:val="00BD561D"/>
    <w:rsid w:val="00BD57C5"/>
    <w:rsid w:val="00BD6225"/>
    <w:rsid w:val="00BD6DF7"/>
    <w:rsid w:val="00BD6F46"/>
    <w:rsid w:val="00BD74B4"/>
    <w:rsid w:val="00BD7CCF"/>
    <w:rsid w:val="00BE0B6A"/>
    <w:rsid w:val="00BE0D97"/>
    <w:rsid w:val="00BE0F78"/>
    <w:rsid w:val="00BE1213"/>
    <w:rsid w:val="00BE13B0"/>
    <w:rsid w:val="00BE16D5"/>
    <w:rsid w:val="00BE1B3C"/>
    <w:rsid w:val="00BE1E5E"/>
    <w:rsid w:val="00BE1E5F"/>
    <w:rsid w:val="00BE2296"/>
    <w:rsid w:val="00BE287F"/>
    <w:rsid w:val="00BE2A2F"/>
    <w:rsid w:val="00BE2CD0"/>
    <w:rsid w:val="00BE2F0E"/>
    <w:rsid w:val="00BE2F5A"/>
    <w:rsid w:val="00BE4629"/>
    <w:rsid w:val="00BE4D36"/>
    <w:rsid w:val="00BE4E2D"/>
    <w:rsid w:val="00BE5CD2"/>
    <w:rsid w:val="00BE5F9E"/>
    <w:rsid w:val="00BE6244"/>
    <w:rsid w:val="00BE6BE6"/>
    <w:rsid w:val="00BE770A"/>
    <w:rsid w:val="00BE7EE9"/>
    <w:rsid w:val="00BF0D9A"/>
    <w:rsid w:val="00BF0EDF"/>
    <w:rsid w:val="00BF1350"/>
    <w:rsid w:val="00BF1A7E"/>
    <w:rsid w:val="00BF2506"/>
    <w:rsid w:val="00BF2B4B"/>
    <w:rsid w:val="00BF2C45"/>
    <w:rsid w:val="00BF2D73"/>
    <w:rsid w:val="00BF33E6"/>
    <w:rsid w:val="00BF3431"/>
    <w:rsid w:val="00BF3EDC"/>
    <w:rsid w:val="00BF40C7"/>
    <w:rsid w:val="00BF4381"/>
    <w:rsid w:val="00BF474C"/>
    <w:rsid w:val="00BF4874"/>
    <w:rsid w:val="00BF58F5"/>
    <w:rsid w:val="00BF6430"/>
    <w:rsid w:val="00BF6654"/>
    <w:rsid w:val="00BF67DF"/>
    <w:rsid w:val="00BF6B89"/>
    <w:rsid w:val="00BF6E90"/>
    <w:rsid w:val="00BF733A"/>
    <w:rsid w:val="00BF73A1"/>
    <w:rsid w:val="00BF7700"/>
    <w:rsid w:val="00BF77C5"/>
    <w:rsid w:val="00BF7C61"/>
    <w:rsid w:val="00C001F9"/>
    <w:rsid w:val="00C00340"/>
    <w:rsid w:val="00C007C8"/>
    <w:rsid w:val="00C00CE8"/>
    <w:rsid w:val="00C013ED"/>
    <w:rsid w:val="00C01470"/>
    <w:rsid w:val="00C021A7"/>
    <w:rsid w:val="00C0261E"/>
    <w:rsid w:val="00C02D52"/>
    <w:rsid w:val="00C032D2"/>
    <w:rsid w:val="00C036D9"/>
    <w:rsid w:val="00C037FE"/>
    <w:rsid w:val="00C0390A"/>
    <w:rsid w:val="00C043FA"/>
    <w:rsid w:val="00C0461A"/>
    <w:rsid w:val="00C049B7"/>
    <w:rsid w:val="00C05135"/>
    <w:rsid w:val="00C052F9"/>
    <w:rsid w:val="00C05C4E"/>
    <w:rsid w:val="00C05E90"/>
    <w:rsid w:val="00C061DF"/>
    <w:rsid w:val="00C068B5"/>
    <w:rsid w:val="00C06B60"/>
    <w:rsid w:val="00C06B92"/>
    <w:rsid w:val="00C07B92"/>
    <w:rsid w:val="00C07CC5"/>
    <w:rsid w:val="00C107E2"/>
    <w:rsid w:val="00C10B63"/>
    <w:rsid w:val="00C11011"/>
    <w:rsid w:val="00C11681"/>
    <w:rsid w:val="00C11891"/>
    <w:rsid w:val="00C118C5"/>
    <w:rsid w:val="00C118E0"/>
    <w:rsid w:val="00C12016"/>
    <w:rsid w:val="00C123EA"/>
    <w:rsid w:val="00C12776"/>
    <w:rsid w:val="00C127EC"/>
    <w:rsid w:val="00C1350C"/>
    <w:rsid w:val="00C135E5"/>
    <w:rsid w:val="00C1368B"/>
    <w:rsid w:val="00C138CD"/>
    <w:rsid w:val="00C13FE8"/>
    <w:rsid w:val="00C143B8"/>
    <w:rsid w:val="00C14A02"/>
    <w:rsid w:val="00C150A5"/>
    <w:rsid w:val="00C15B9A"/>
    <w:rsid w:val="00C15ED3"/>
    <w:rsid w:val="00C17233"/>
    <w:rsid w:val="00C173E5"/>
    <w:rsid w:val="00C179FF"/>
    <w:rsid w:val="00C17ACA"/>
    <w:rsid w:val="00C2019B"/>
    <w:rsid w:val="00C20DB5"/>
    <w:rsid w:val="00C20E06"/>
    <w:rsid w:val="00C224B1"/>
    <w:rsid w:val="00C228FA"/>
    <w:rsid w:val="00C22B1C"/>
    <w:rsid w:val="00C23320"/>
    <w:rsid w:val="00C2340A"/>
    <w:rsid w:val="00C239E7"/>
    <w:rsid w:val="00C23A2F"/>
    <w:rsid w:val="00C23D66"/>
    <w:rsid w:val="00C23F72"/>
    <w:rsid w:val="00C24A55"/>
    <w:rsid w:val="00C24BD5"/>
    <w:rsid w:val="00C25BD8"/>
    <w:rsid w:val="00C25CBF"/>
    <w:rsid w:val="00C27281"/>
    <w:rsid w:val="00C27AB9"/>
    <w:rsid w:val="00C30ABC"/>
    <w:rsid w:val="00C30B3A"/>
    <w:rsid w:val="00C310F8"/>
    <w:rsid w:val="00C31109"/>
    <w:rsid w:val="00C31F41"/>
    <w:rsid w:val="00C32AA6"/>
    <w:rsid w:val="00C32ACE"/>
    <w:rsid w:val="00C32E8C"/>
    <w:rsid w:val="00C32F23"/>
    <w:rsid w:val="00C33791"/>
    <w:rsid w:val="00C3481A"/>
    <w:rsid w:val="00C35F15"/>
    <w:rsid w:val="00C360B8"/>
    <w:rsid w:val="00C37995"/>
    <w:rsid w:val="00C402DF"/>
    <w:rsid w:val="00C40E3F"/>
    <w:rsid w:val="00C40E70"/>
    <w:rsid w:val="00C40FE7"/>
    <w:rsid w:val="00C41783"/>
    <w:rsid w:val="00C4202B"/>
    <w:rsid w:val="00C42361"/>
    <w:rsid w:val="00C4247D"/>
    <w:rsid w:val="00C425DC"/>
    <w:rsid w:val="00C42E85"/>
    <w:rsid w:val="00C432CC"/>
    <w:rsid w:val="00C437E9"/>
    <w:rsid w:val="00C44208"/>
    <w:rsid w:val="00C446FF"/>
    <w:rsid w:val="00C44771"/>
    <w:rsid w:val="00C44D91"/>
    <w:rsid w:val="00C44EB2"/>
    <w:rsid w:val="00C4568A"/>
    <w:rsid w:val="00C46114"/>
    <w:rsid w:val="00C46206"/>
    <w:rsid w:val="00C47764"/>
    <w:rsid w:val="00C4791C"/>
    <w:rsid w:val="00C47E91"/>
    <w:rsid w:val="00C47FD8"/>
    <w:rsid w:val="00C50107"/>
    <w:rsid w:val="00C502F6"/>
    <w:rsid w:val="00C5043F"/>
    <w:rsid w:val="00C508CD"/>
    <w:rsid w:val="00C509B0"/>
    <w:rsid w:val="00C50D4B"/>
    <w:rsid w:val="00C514C2"/>
    <w:rsid w:val="00C51776"/>
    <w:rsid w:val="00C517D3"/>
    <w:rsid w:val="00C51A4C"/>
    <w:rsid w:val="00C52070"/>
    <w:rsid w:val="00C521DD"/>
    <w:rsid w:val="00C52373"/>
    <w:rsid w:val="00C524AF"/>
    <w:rsid w:val="00C52B69"/>
    <w:rsid w:val="00C53078"/>
    <w:rsid w:val="00C53096"/>
    <w:rsid w:val="00C538A0"/>
    <w:rsid w:val="00C5415A"/>
    <w:rsid w:val="00C541B5"/>
    <w:rsid w:val="00C54346"/>
    <w:rsid w:val="00C5471C"/>
    <w:rsid w:val="00C54ED3"/>
    <w:rsid w:val="00C551A1"/>
    <w:rsid w:val="00C55371"/>
    <w:rsid w:val="00C55391"/>
    <w:rsid w:val="00C55682"/>
    <w:rsid w:val="00C56C51"/>
    <w:rsid w:val="00C57195"/>
    <w:rsid w:val="00C575A1"/>
    <w:rsid w:val="00C575F1"/>
    <w:rsid w:val="00C578E2"/>
    <w:rsid w:val="00C57CDC"/>
    <w:rsid w:val="00C57FEE"/>
    <w:rsid w:val="00C6083D"/>
    <w:rsid w:val="00C60FD6"/>
    <w:rsid w:val="00C61647"/>
    <w:rsid w:val="00C617DF"/>
    <w:rsid w:val="00C62881"/>
    <w:rsid w:val="00C636F9"/>
    <w:rsid w:val="00C63825"/>
    <w:rsid w:val="00C63D59"/>
    <w:rsid w:val="00C63E3D"/>
    <w:rsid w:val="00C64045"/>
    <w:rsid w:val="00C642D4"/>
    <w:rsid w:val="00C6435F"/>
    <w:rsid w:val="00C65DAD"/>
    <w:rsid w:val="00C677C9"/>
    <w:rsid w:val="00C67EDA"/>
    <w:rsid w:val="00C71FA6"/>
    <w:rsid w:val="00C72362"/>
    <w:rsid w:val="00C72E75"/>
    <w:rsid w:val="00C73AA2"/>
    <w:rsid w:val="00C73BA6"/>
    <w:rsid w:val="00C74818"/>
    <w:rsid w:val="00C748BF"/>
    <w:rsid w:val="00C74A8B"/>
    <w:rsid w:val="00C74C04"/>
    <w:rsid w:val="00C74DF2"/>
    <w:rsid w:val="00C753B2"/>
    <w:rsid w:val="00C7571A"/>
    <w:rsid w:val="00C75B46"/>
    <w:rsid w:val="00C75B56"/>
    <w:rsid w:val="00C76A25"/>
    <w:rsid w:val="00C77AB5"/>
    <w:rsid w:val="00C77C8D"/>
    <w:rsid w:val="00C77D20"/>
    <w:rsid w:val="00C80577"/>
    <w:rsid w:val="00C808F3"/>
    <w:rsid w:val="00C80942"/>
    <w:rsid w:val="00C81C0B"/>
    <w:rsid w:val="00C81E39"/>
    <w:rsid w:val="00C82005"/>
    <w:rsid w:val="00C82481"/>
    <w:rsid w:val="00C82997"/>
    <w:rsid w:val="00C82B26"/>
    <w:rsid w:val="00C82FAB"/>
    <w:rsid w:val="00C831BB"/>
    <w:rsid w:val="00C83E11"/>
    <w:rsid w:val="00C84469"/>
    <w:rsid w:val="00C8470F"/>
    <w:rsid w:val="00C84767"/>
    <w:rsid w:val="00C847B4"/>
    <w:rsid w:val="00C84E55"/>
    <w:rsid w:val="00C85259"/>
    <w:rsid w:val="00C8580A"/>
    <w:rsid w:val="00C85923"/>
    <w:rsid w:val="00C86603"/>
    <w:rsid w:val="00C86833"/>
    <w:rsid w:val="00C87707"/>
    <w:rsid w:val="00C87DC4"/>
    <w:rsid w:val="00C906FE"/>
    <w:rsid w:val="00C91354"/>
    <w:rsid w:val="00C9199A"/>
    <w:rsid w:val="00C91A3A"/>
    <w:rsid w:val="00C91E9B"/>
    <w:rsid w:val="00C922A8"/>
    <w:rsid w:val="00C92945"/>
    <w:rsid w:val="00C93011"/>
    <w:rsid w:val="00C9375D"/>
    <w:rsid w:val="00C939D5"/>
    <w:rsid w:val="00C93D70"/>
    <w:rsid w:val="00C9486D"/>
    <w:rsid w:val="00C94897"/>
    <w:rsid w:val="00C953A1"/>
    <w:rsid w:val="00C960AE"/>
    <w:rsid w:val="00C9668D"/>
    <w:rsid w:val="00C96DB8"/>
    <w:rsid w:val="00C972C1"/>
    <w:rsid w:val="00C97930"/>
    <w:rsid w:val="00C97C1B"/>
    <w:rsid w:val="00CA0C54"/>
    <w:rsid w:val="00CA0D5E"/>
    <w:rsid w:val="00CA1159"/>
    <w:rsid w:val="00CA118A"/>
    <w:rsid w:val="00CA152D"/>
    <w:rsid w:val="00CA1664"/>
    <w:rsid w:val="00CA2071"/>
    <w:rsid w:val="00CA3295"/>
    <w:rsid w:val="00CA3366"/>
    <w:rsid w:val="00CA3574"/>
    <w:rsid w:val="00CA36B1"/>
    <w:rsid w:val="00CA3F1F"/>
    <w:rsid w:val="00CA4005"/>
    <w:rsid w:val="00CA426A"/>
    <w:rsid w:val="00CA4553"/>
    <w:rsid w:val="00CA4C52"/>
    <w:rsid w:val="00CA539B"/>
    <w:rsid w:val="00CA58ED"/>
    <w:rsid w:val="00CA5CC1"/>
    <w:rsid w:val="00CA70D6"/>
    <w:rsid w:val="00CA74E3"/>
    <w:rsid w:val="00CA7BC4"/>
    <w:rsid w:val="00CB0076"/>
    <w:rsid w:val="00CB0DDE"/>
    <w:rsid w:val="00CB0E40"/>
    <w:rsid w:val="00CB130F"/>
    <w:rsid w:val="00CB14EA"/>
    <w:rsid w:val="00CB1591"/>
    <w:rsid w:val="00CB184F"/>
    <w:rsid w:val="00CB1F22"/>
    <w:rsid w:val="00CB24AC"/>
    <w:rsid w:val="00CB2816"/>
    <w:rsid w:val="00CB2A34"/>
    <w:rsid w:val="00CB30D5"/>
    <w:rsid w:val="00CB3BE1"/>
    <w:rsid w:val="00CB3F5D"/>
    <w:rsid w:val="00CB41A5"/>
    <w:rsid w:val="00CB46AD"/>
    <w:rsid w:val="00CB493F"/>
    <w:rsid w:val="00CB4ECA"/>
    <w:rsid w:val="00CB554E"/>
    <w:rsid w:val="00CB55CE"/>
    <w:rsid w:val="00CB560B"/>
    <w:rsid w:val="00CB56DC"/>
    <w:rsid w:val="00CB5915"/>
    <w:rsid w:val="00CB5F12"/>
    <w:rsid w:val="00CB6250"/>
    <w:rsid w:val="00CB696F"/>
    <w:rsid w:val="00CB7004"/>
    <w:rsid w:val="00CB7293"/>
    <w:rsid w:val="00CB7305"/>
    <w:rsid w:val="00CB7532"/>
    <w:rsid w:val="00CB7C0C"/>
    <w:rsid w:val="00CB7C57"/>
    <w:rsid w:val="00CC041B"/>
    <w:rsid w:val="00CC09E4"/>
    <w:rsid w:val="00CC127B"/>
    <w:rsid w:val="00CC12CB"/>
    <w:rsid w:val="00CC1561"/>
    <w:rsid w:val="00CC191B"/>
    <w:rsid w:val="00CC1A68"/>
    <w:rsid w:val="00CC1BC4"/>
    <w:rsid w:val="00CC2741"/>
    <w:rsid w:val="00CC2BCE"/>
    <w:rsid w:val="00CC30FB"/>
    <w:rsid w:val="00CC365A"/>
    <w:rsid w:val="00CC3A17"/>
    <w:rsid w:val="00CC3EA9"/>
    <w:rsid w:val="00CC464C"/>
    <w:rsid w:val="00CC4A4F"/>
    <w:rsid w:val="00CC4B9F"/>
    <w:rsid w:val="00CC5A89"/>
    <w:rsid w:val="00CC5F81"/>
    <w:rsid w:val="00CC6A59"/>
    <w:rsid w:val="00CC6B30"/>
    <w:rsid w:val="00CC6DF4"/>
    <w:rsid w:val="00CD0182"/>
    <w:rsid w:val="00CD076D"/>
    <w:rsid w:val="00CD0829"/>
    <w:rsid w:val="00CD0866"/>
    <w:rsid w:val="00CD0F47"/>
    <w:rsid w:val="00CD1089"/>
    <w:rsid w:val="00CD1147"/>
    <w:rsid w:val="00CD1BE6"/>
    <w:rsid w:val="00CD2023"/>
    <w:rsid w:val="00CD22F6"/>
    <w:rsid w:val="00CD2462"/>
    <w:rsid w:val="00CD2C85"/>
    <w:rsid w:val="00CD2CF6"/>
    <w:rsid w:val="00CD353D"/>
    <w:rsid w:val="00CD3814"/>
    <w:rsid w:val="00CD3BE1"/>
    <w:rsid w:val="00CD4873"/>
    <w:rsid w:val="00CD48E4"/>
    <w:rsid w:val="00CD4A65"/>
    <w:rsid w:val="00CD59DE"/>
    <w:rsid w:val="00CD5D09"/>
    <w:rsid w:val="00CD5F98"/>
    <w:rsid w:val="00CD65B9"/>
    <w:rsid w:val="00CD6BF0"/>
    <w:rsid w:val="00CD6DBF"/>
    <w:rsid w:val="00CD721A"/>
    <w:rsid w:val="00CD755E"/>
    <w:rsid w:val="00CD7E8A"/>
    <w:rsid w:val="00CE0B73"/>
    <w:rsid w:val="00CE0F65"/>
    <w:rsid w:val="00CE1100"/>
    <w:rsid w:val="00CE1EE5"/>
    <w:rsid w:val="00CE313F"/>
    <w:rsid w:val="00CE4423"/>
    <w:rsid w:val="00CE4B52"/>
    <w:rsid w:val="00CE5236"/>
    <w:rsid w:val="00CE54F1"/>
    <w:rsid w:val="00CE5670"/>
    <w:rsid w:val="00CE5D8C"/>
    <w:rsid w:val="00CE6340"/>
    <w:rsid w:val="00CE68AF"/>
    <w:rsid w:val="00CE6BE2"/>
    <w:rsid w:val="00CE6D5A"/>
    <w:rsid w:val="00CE7661"/>
    <w:rsid w:val="00CE7B86"/>
    <w:rsid w:val="00CE7DCC"/>
    <w:rsid w:val="00CE7F4D"/>
    <w:rsid w:val="00CF0173"/>
    <w:rsid w:val="00CF15E8"/>
    <w:rsid w:val="00CF2490"/>
    <w:rsid w:val="00CF2B46"/>
    <w:rsid w:val="00CF31B3"/>
    <w:rsid w:val="00CF3206"/>
    <w:rsid w:val="00CF33A7"/>
    <w:rsid w:val="00CF38E7"/>
    <w:rsid w:val="00CF3AD6"/>
    <w:rsid w:val="00CF3B26"/>
    <w:rsid w:val="00CF48B6"/>
    <w:rsid w:val="00CF49E4"/>
    <w:rsid w:val="00CF4F73"/>
    <w:rsid w:val="00CF509A"/>
    <w:rsid w:val="00CF5274"/>
    <w:rsid w:val="00CF5363"/>
    <w:rsid w:val="00CF543A"/>
    <w:rsid w:val="00CF56F2"/>
    <w:rsid w:val="00CF5D60"/>
    <w:rsid w:val="00CF6048"/>
    <w:rsid w:val="00CF606E"/>
    <w:rsid w:val="00CF6207"/>
    <w:rsid w:val="00CF6F00"/>
    <w:rsid w:val="00CF7262"/>
    <w:rsid w:val="00CF7337"/>
    <w:rsid w:val="00CF7AD3"/>
    <w:rsid w:val="00CF7EE4"/>
    <w:rsid w:val="00D005E9"/>
    <w:rsid w:val="00D006B7"/>
    <w:rsid w:val="00D00D4D"/>
    <w:rsid w:val="00D01728"/>
    <w:rsid w:val="00D020FB"/>
    <w:rsid w:val="00D02258"/>
    <w:rsid w:val="00D026AA"/>
    <w:rsid w:val="00D02956"/>
    <w:rsid w:val="00D02964"/>
    <w:rsid w:val="00D02C0D"/>
    <w:rsid w:val="00D0306B"/>
    <w:rsid w:val="00D0398E"/>
    <w:rsid w:val="00D03A13"/>
    <w:rsid w:val="00D04126"/>
    <w:rsid w:val="00D048FA"/>
    <w:rsid w:val="00D04B7F"/>
    <w:rsid w:val="00D05211"/>
    <w:rsid w:val="00D055BD"/>
    <w:rsid w:val="00D05690"/>
    <w:rsid w:val="00D05744"/>
    <w:rsid w:val="00D06530"/>
    <w:rsid w:val="00D0694C"/>
    <w:rsid w:val="00D070ED"/>
    <w:rsid w:val="00D07E35"/>
    <w:rsid w:val="00D10285"/>
    <w:rsid w:val="00D10454"/>
    <w:rsid w:val="00D10B24"/>
    <w:rsid w:val="00D10DC6"/>
    <w:rsid w:val="00D10F82"/>
    <w:rsid w:val="00D1186F"/>
    <w:rsid w:val="00D127D3"/>
    <w:rsid w:val="00D12F1A"/>
    <w:rsid w:val="00D13285"/>
    <w:rsid w:val="00D13579"/>
    <w:rsid w:val="00D136F1"/>
    <w:rsid w:val="00D13E49"/>
    <w:rsid w:val="00D14AC6"/>
    <w:rsid w:val="00D14D36"/>
    <w:rsid w:val="00D15906"/>
    <w:rsid w:val="00D15AF0"/>
    <w:rsid w:val="00D15D68"/>
    <w:rsid w:val="00D16453"/>
    <w:rsid w:val="00D16572"/>
    <w:rsid w:val="00D16A1D"/>
    <w:rsid w:val="00D1764E"/>
    <w:rsid w:val="00D1769A"/>
    <w:rsid w:val="00D17A62"/>
    <w:rsid w:val="00D204F9"/>
    <w:rsid w:val="00D20997"/>
    <w:rsid w:val="00D211E9"/>
    <w:rsid w:val="00D21AE8"/>
    <w:rsid w:val="00D2259D"/>
    <w:rsid w:val="00D2274D"/>
    <w:rsid w:val="00D2275D"/>
    <w:rsid w:val="00D228DB"/>
    <w:rsid w:val="00D22B80"/>
    <w:rsid w:val="00D22C79"/>
    <w:rsid w:val="00D22CE9"/>
    <w:rsid w:val="00D23A68"/>
    <w:rsid w:val="00D23C9D"/>
    <w:rsid w:val="00D2401D"/>
    <w:rsid w:val="00D244F1"/>
    <w:rsid w:val="00D24734"/>
    <w:rsid w:val="00D2489B"/>
    <w:rsid w:val="00D24B32"/>
    <w:rsid w:val="00D24E85"/>
    <w:rsid w:val="00D250D2"/>
    <w:rsid w:val="00D2626A"/>
    <w:rsid w:val="00D2665F"/>
    <w:rsid w:val="00D26672"/>
    <w:rsid w:val="00D26740"/>
    <w:rsid w:val="00D26B9E"/>
    <w:rsid w:val="00D274F5"/>
    <w:rsid w:val="00D276F2"/>
    <w:rsid w:val="00D279E2"/>
    <w:rsid w:val="00D30291"/>
    <w:rsid w:val="00D303EE"/>
    <w:rsid w:val="00D30467"/>
    <w:rsid w:val="00D3076A"/>
    <w:rsid w:val="00D31291"/>
    <w:rsid w:val="00D316BD"/>
    <w:rsid w:val="00D31745"/>
    <w:rsid w:val="00D32075"/>
    <w:rsid w:val="00D32A17"/>
    <w:rsid w:val="00D3300B"/>
    <w:rsid w:val="00D33064"/>
    <w:rsid w:val="00D331F5"/>
    <w:rsid w:val="00D332C4"/>
    <w:rsid w:val="00D3395F"/>
    <w:rsid w:val="00D341C5"/>
    <w:rsid w:val="00D34329"/>
    <w:rsid w:val="00D34373"/>
    <w:rsid w:val="00D3460C"/>
    <w:rsid w:val="00D3578D"/>
    <w:rsid w:val="00D358BA"/>
    <w:rsid w:val="00D35DC6"/>
    <w:rsid w:val="00D364FF"/>
    <w:rsid w:val="00D36515"/>
    <w:rsid w:val="00D36F64"/>
    <w:rsid w:val="00D36F97"/>
    <w:rsid w:val="00D37A48"/>
    <w:rsid w:val="00D40267"/>
    <w:rsid w:val="00D404A7"/>
    <w:rsid w:val="00D41138"/>
    <w:rsid w:val="00D411C0"/>
    <w:rsid w:val="00D416FC"/>
    <w:rsid w:val="00D42042"/>
    <w:rsid w:val="00D43299"/>
    <w:rsid w:val="00D43BDD"/>
    <w:rsid w:val="00D43F22"/>
    <w:rsid w:val="00D44E92"/>
    <w:rsid w:val="00D4509F"/>
    <w:rsid w:val="00D45495"/>
    <w:rsid w:val="00D45818"/>
    <w:rsid w:val="00D45B38"/>
    <w:rsid w:val="00D461F9"/>
    <w:rsid w:val="00D46460"/>
    <w:rsid w:val="00D469C6"/>
    <w:rsid w:val="00D47083"/>
    <w:rsid w:val="00D4709F"/>
    <w:rsid w:val="00D475EC"/>
    <w:rsid w:val="00D47883"/>
    <w:rsid w:val="00D478FA"/>
    <w:rsid w:val="00D47D4F"/>
    <w:rsid w:val="00D5046E"/>
    <w:rsid w:val="00D506CD"/>
    <w:rsid w:val="00D50C7F"/>
    <w:rsid w:val="00D50D71"/>
    <w:rsid w:val="00D510DE"/>
    <w:rsid w:val="00D515B1"/>
    <w:rsid w:val="00D519C1"/>
    <w:rsid w:val="00D51BCD"/>
    <w:rsid w:val="00D5251B"/>
    <w:rsid w:val="00D5380C"/>
    <w:rsid w:val="00D538C3"/>
    <w:rsid w:val="00D53D74"/>
    <w:rsid w:val="00D5403E"/>
    <w:rsid w:val="00D54357"/>
    <w:rsid w:val="00D547EB"/>
    <w:rsid w:val="00D5494E"/>
    <w:rsid w:val="00D553CA"/>
    <w:rsid w:val="00D55973"/>
    <w:rsid w:val="00D559F5"/>
    <w:rsid w:val="00D55DE8"/>
    <w:rsid w:val="00D55E45"/>
    <w:rsid w:val="00D55F0D"/>
    <w:rsid w:val="00D5675A"/>
    <w:rsid w:val="00D56768"/>
    <w:rsid w:val="00D567A0"/>
    <w:rsid w:val="00D56964"/>
    <w:rsid w:val="00D571A4"/>
    <w:rsid w:val="00D5787B"/>
    <w:rsid w:val="00D57C4C"/>
    <w:rsid w:val="00D60525"/>
    <w:rsid w:val="00D607CF"/>
    <w:rsid w:val="00D610AF"/>
    <w:rsid w:val="00D616D8"/>
    <w:rsid w:val="00D61D15"/>
    <w:rsid w:val="00D61D56"/>
    <w:rsid w:val="00D61EFD"/>
    <w:rsid w:val="00D61F3E"/>
    <w:rsid w:val="00D62718"/>
    <w:rsid w:val="00D62B27"/>
    <w:rsid w:val="00D636BD"/>
    <w:rsid w:val="00D63E34"/>
    <w:rsid w:val="00D63F82"/>
    <w:rsid w:val="00D648A1"/>
    <w:rsid w:val="00D648CA"/>
    <w:rsid w:val="00D64B02"/>
    <w:rsid w:val="00D64DAE"/>
    <w:rsid w:val="00D6533B"/>
    <w:rsid w:val="00D658EE"/>
    <w:rsid w:val="00D65ECE"/>
    <w:rsid w:val="00D65F71"/>
    <w:rsid w:val="00D6679A"/>
    <w:rsid w:val="00D6682B"/>
    <w:rsid w:val="00D66AB4"/>
    <w:rsid w:val="00D67A95"/>
    <w:rsid w:val="00D67BB7"/>
    <w:rsid w:val="00D70257"/>
    <w:rsid w:val="00D7057A"/>
    <w:rsid w:val="00D7168B"/>
    <w:rsid w:val="00D71993"/>
    <w:rsid w:val="00D71A4D"/>
    <w:rsid w:val="00D71DB6"/>
    <w:rsid w:val="00D72CD5"/>
    <w:rsid w:val="00D72D55"/>
    <w:rsid w:val="00D72FA9"/>
    <w:rsid w:val="00D7303B"/>
    <w:rsid w:val="00D73818"/>
    <w:rsid w:val="00D7406E"/>
    <w:rsid w:val="00D74697"/>
    <w:rsid w:val="00D747DA"/>
    <w:rsid w:val="00D74AFC"/>
    <w:rsid w:val="00D754C2"/>
    <w:rsid w:val="00D755B2"/>
    <w:rsid w:val="00D75764"/>
    <w:rsid w:val="00D75791"/>
    <w:rsid w:val="00D76330"/>
    <w:rsid w:val="00D76D48"/>
    <w:rsid w:val="00D76EB5"/>
    <w:rsid w:val="00D7752F"/>
    <w:rsid w:val="00D808CF"/>
    <w:rsid w:val="00D80B15"/>
    <w:rsid w:val="00D80EAC"/>
    <w:rsid w:val="00D80F4E"/>
    <w:rsid w:val="00D8117A"/>
    <w:rsid w:val="00D81202"/>
    <w:rsid w:val="00D82090"/>
    <w:rsid w:val="00D8258E"/>
    <w:rsid w:val="00D82DE0"/>
    <w:rsid w:val="00D82EEC"/>
    <w:rsid w:val="00D831F7"/>
    <w:rsid w:val="00D8398E"/>
    <w:rsid w:val="00D83B2F"/>
    <w:rsid w:val="00D83F0E"/>
    <w:rsid w:val="00D842EB"/>
    <w:rsid w:val="00D848B0"/>
    <w:rsid w:val="00D84ABC"/>
    <w:rsid w:val="00D84E2B"/>
    <w:rsid w:val="00D8576F"/>
    <w:rsid w:val="00D8578E"/>
    <w:rsid w:val="00D86D60"/>
    <w:rsid w:val="00D8732C"/>
    <w:rsid w:val="00D87AC1"/>
    <w:rsid w:val="00D87ADB"/>
    <w:rsid w:val="00D87CBD"/>
    <w:rsid w:val="00D87D1B"/>
    <w:rsid w:val="00D90016"/>
    <w:rsid w:val="00D909D4"/>
    <w:rsid w:val="00D90DCC"/>
    <w:rsid w:val="00D90E79"/>
    <w:rsid w:val="00D914A4"/>
    <w:rsid w:val="00D914B4"/>
    <w:rsid w:val="00D92183"/>
    <w:rsid w:val="00D92574"/>
    <w:rsid w:val="00D92B40"/>
    <w:rsid w:val="00D92D1E"/>
    <w:rsid w:val="00D93763"/>
    <w:rsid w:val="00D93BB7"/>
    <w:rsid w:val="00D9428C"/>
    <w:rsid w:val="00D948B7"/>
    <w:rsid w:val="00D95912"/>
    <w:rsid w:val="00D963EE"/>
    <w:rsid w:val="00D9644F"/>
    <w:rsid w:val="00D9677C"/>
    <w:rsid w:val="00D96D91"/>
    <w:rsid w:val="00D96DC5"/>
    <w:rsid w:val="00D97803"/>
    <w:rsid w:val="00D97812"/>
    <w:rsid w:val="00D97B0E"/>
    <w:rsid w:val="00D97DEE"/>
    <w:rsid w:val="00D97F31"/>
    <w:rsid w:val="00DA07C6"/>
    <w:rsid w:val="00DA091B"/>
    <w:rsid w:val="00DA100B"/>
    <w:rsid w:val="00DA1236"/>
    <w:rsid w:val="00DA16EE"/>
    <w:rsid w:val="00DA1D74"/>
    <w:rsid w:val="00DA26A5"/>
    <w:rsid w:val="00DA2AF4"/>
    <w:rsid w:val="00DA2BBC"/>
    <w:rsid w:val="00DA2D9D"/>
    <w:rsid w:val="00DA2E01"/>
    <w:rsid w:val="00DA3035"/>
    <w:rsid w:val="00DA336A"/>
    <w:rsid w:val="00DA3BD7"/>
    <w:rsid w:val="00DA442E"/>
    <w:rsid w:val="00DA45A7"/>
    <w:rsid w:val="00DA4F21"/>
    <w:rsid w:val="00DA5155"/>
    <w:rsid w:val="00DA5491"/>
    <w:rsid w:val="00DA59B0"/>
    <w:rsid w:val="00DA5A69"/>
    <w:rsid w:val="00DA65A9"/>
    <w:rsid w:val="00DA6AE3"/>
    <w:rsid w:val="00DA6D10"/>
    <w:rsid w:val="00DA702B"/>
    <w:rsid w:val="00DA788C"/>
    <w:rsid w:val="00DB01BD"/>
    <w:rsid w:val="00DB1796"/>
    <w:rsid w:val="00DB1933"/>
    <w:rsid w:val="00DB2860"/>
    <w:rsid w:val="00DB2A8F"/>
    <w:rsid w:val="00DB3798"/>
    <w:rsid w:val="00DB3AC0"/>
    <w:rsid w:val="00DB3CF2"/>
    <w:rsid w:val="00DB470A"/>
    <w:rsid w:val="00DB475C"/>
    <w:rsid w:val="00DB47A7"/>
    <w:rsid w:val="00DB47D4"/>
    <w:rsid w:val="00DB4B0E"/>
    <w:rsid w:val="00DB4D21"/>
    <w:rsid w:val="00DB4FCE"/>
    <w:rsid w:val="00DB53E3"/>
    <w:rsid w:val="00DB54A6"/>
    <w:rsid w:val="00DB5614"/>
    <w:rsid w:val="00DB5A53"/>
    <w:rsid w:val="00DB5D7B"/>
    <w:rsid w:val="00DB5FF4"/>
    <w:rsid w:val="00DB65C1"/>
    <w:rsid w:val="00DB67D3"/>
    <w:rsid w:val="00DB6BC5"/>
    <w:rsid w:val="00DB738F"/>
    <w:rsid w:val="00DB74B3"/>
    <w:rsid w:val="00DB77C0"/>
    <w:rsid w:val="00DB793F"/>
    <w:rsid w:val="00DC028B"/>
    <w:rsid w:val="00DC0B81"/>
    <w:rsid w:val="00DC0FD7"/>
    <w:rsid w:val="00DC1244"/>
    <w:rsid w:val="00DC14C8"/>
    <w:rsid w:val="00DC2060"/>
    <w:rsid w:val="00DC2394"/>
    <w:rsid w:val="00DC26BA"/>
    <w:rsid w:val="00DC298B"/>
    <w:rsid w:val="00DC2EB1"/>
    <w:rsid w:val="00DC3807"/>
    <w:rsid w:val="00DC3A3E"/>
    <w:rsid w:val="00DC3B4C"/>
    <w:rsid w:val="00DC41ED"/>
    <w:rsid w:val="00DC4E22"/>
    <w:rsid w:val="00DC4F28"/>
    <w:rsid w:val="00DC57C6"/>
    <w:rsid w:val="00DC5E4B"/>
    <w:rsid w:val="00DC6CFA"/>
    <w:rsid w:val="00DD01B3"/>
    <w:rsid w:val="00DD03DD"/>
    <w:rsid w:val="00DD0F2D"/>
    <w:rsid w:val="00DD10BA"/>
    <w:rsid w:val="00DD2072"/>
    <w:rsid w:val="00DD3D58"/>
    <w:rsid w:val="00DD40F2"/>
    <w:rsid w:val="00DD4D6D"/>
    <w:rsid w:val="00DD4DC4"/>
    <w:rsid w:val="00DD51B5"/>
    <w:rsid w:val="00DD5427"/>
    <w:rsid w:val="00DD61D3"/>
    <w:rsid w:val="00DD7055"/>
    <w:rsid w:val="00DD73CC"/>
    <w:rsid w:val="00DD7522"/>
    <w:rsid w:val="00DD7623"/>
    <w:rsid w:val="00DE085A"/>
    <w:rsid w:val="00DE1150"/>
    <w:rsid w:val="00DE15AA"/>
    <w:rsid w:val="00DE19C4"/>
    <w:rsid w:val="00DE1CEF"/>
    <w:rsid w:val="00DE213E"/>
    <w:rsid w:val="00DE2CA8"/>
    <w:rsid w:val="00DE317D"/>
    <w:rsid w:val="00DE328B"/>
    <w:rsid w:val="00DE3852"/>
    <w:rsid w:val="00DE387A"/>
    <w:rsid w:val="00DE3943"/>
    <w:rsid w:val="00DE3B0F"/>
    <w:rsid w:val="00DE3DDF"/>
    <w:rsid w:val="00DE4504"/>
    <w:rsid w:val="00DE487C"/>
    <w:rsid w:val="00DE4EB2"/>
    <w:rsid w:val="00DE4EB4"/>
    <w:rsid w:val="00DE4EEC"/>
    <w:rsid w:val="00DE52AD"/>
    <w:rsid w:val="00DE53CE"/>
    <w:rsid w:val="00DE5978"/>
    <w:rsid w:val="00DE5982"/>
    <w:rsid w:val="00DE6311"/>
    <w:rsid w:val="00DE6928"/>
    <w:rsid w:val="00DE6ABD"/>
    <w:rsid w:val="00DE6EC7"/>
    <w:rsid w:val="00DE7322"/>
    <w:rsid w:val="00DF018D"/>
    <w:rsid w:val="00DF0420"/>
    <w:rsid w:val="00DF0D2B"/>
    <w:rsid w:val="00DF19C5"/>
    <w:rsid w:val="00DF248C"/>
    <w:rsid w:val="00DF351A"/>
    <w:rsid w:val="00DF3758"/>
    <w:rsid w:val="00DF375A"/>
    <w:rsid w:val="00DF386B"/>
    <w:rsid w:val="00DF3BE4"/>
    <w:rsid w:val="00DF4059"/>
    <w:rsid w:val="00DF4140"/>
    <w:rsid w:val="00DF4203"/>
    <w:rsid w:val="00DF4233"/>
    <w:rsid w:val="00DF4488"/>
    <w:rsid w:val="00DF48A3"/>
    <w:rsid w:val="00DF4B6E"/>
    <w:rsid w:val="00DF4D3B"/>
    <w:rsid w:val="00DF50B4"/>
    <w:rsid w:val="00DF521D"/>
    <w:rsid w:val="00DF5370"/>
    <w:rsid w:val="00DF5859"/>
    <w:rsid w:val="00DF6F66"/>
    <w:rsid w:val="00DF7CB1"/>
    <w:rsid w:val="00DF7E9F"/>
    <w:rsid w:val="00E00139"/>
    <w:rsid w:val="00E00230"/>
    <w:rsid w:val="00E0035E"/>
    <w:rsid w:val="00E00ED5"/>
    <w:rsid w:val="00E01F2E"/>
    <w:rsid w:val="00E0211A"/>
    <w:rsid w:val="00E0265F"/>
    <w:rsid w:val="00E03409"/>
    <w:rsid w:val="00E034C9"/>
    <w:rsid w:val="00E05933"/>
    <w:rsid w:val="00E05FBC"/>
    <w:rsid w:val="00E064AE"/>
    <w:rsid w:val="00E06772"/>
    <w:rsid w:val="00E06B1A"/>
    <w:rsid w:val="00E07C67"/>
    <w:rsid w:val="00E102BD"/>
    <w:rsid w:val="00E1063A"/>
    <w:rsid w:val="00E10A28"/>
    <w:rsid w:val="00E10CEC"/>
    <w:rsid w:val="00E10FB6"/>
    <w:rsid w:val="00E112CD"/>
    <w:rsid w:val="00E11397"/>
    <w:rsid w:val="00E1185B"/>
    <w:rsid w:val="00E11ADF"/>
    <w:rsid w:val="00E11CD7"/>
    <w:rsid w:val="00E11CFD"/>
    <w:rsid w:val="00E126B8"/>
    <w:rsid w:val="00E13353"/>
    <w:rsid w:val="00E1344B"/>
    <w:rsid w:val="00E14727"/>
    <w:rsid w:val="00E15787"/>
    <w:rsid w:val="00E15963"/>
    <w:rsid w:val="00E15CBD"/>
    <w:rsid w:val="00E17263"/>
    <w:rsid w:val="00E17EAF"/>
    <w:rsid w:val="00E20BF4"/>
    <w:rsid w:val="00E20DB2"/>
    <w:rsid w:val="00E21038"/>
    <w:rsid w:val="00E21FC0"/>
    <w:rsid w:val="00E2205B"/>
    <w:rsid w:val="00E2211E"/>
    <w:rsid w:val="00E221DA"/>
    <w:rsid w:val="00E22816"/>
    <w:rsid w:val="00E22B93"/>
    <w:rsid w:val="00E23458"/>
    <w:rsid w:val="00E2358A"/>
    <w:rsid w:val="00E23A2A"/>
    <w:rsid w:val="00E23F55"/>
    <w:rsid w:val="00E246D2"/>
    <w:rsid w:val="00E24EAC"/>
    <w:rsid w:val="00E256B8"/>
    <w:rsid w:val="00E25918"/>
    <w:rsid w:val="00E26AF2"/>
    <w:rsid w:val="00E26DF6"/>
    <w:rsid w:val="00E2721F"/>
    <w:rsid w:val="00E27494"/>
    <w:rsid w:val="00E27A1C"/>
    <w:rsid w:val="00E3042A"/>
    <w:rsid w:val="00E30488"/>
    <w:rsid w:val="00E31039"/>
    <w:rsid w:val="00E31100"/>
    <w:rsid w:val="00E3112B"/>
    <w:rsid w:val="00E311E5"/>
    <w:rsid w:val="00E312D4"/>
    <w:rsid w:val="00E3328E"/>
    <w:rsid w:val="00E3339E"/>
    <w:rsid w:val="00E336A4"/>
    <w:rsid w:val="00E33CD3"/>
    <w:rsid w:val="00E3419E"/>
    <w:rsid w:val="00E345AE"/>
    <w:rsid w:val="00E34F89"/>
    <w:rsid w:val="00E3509B"/>
    <w:rsid w:val="00E35465"/>
    <w:rsid w:val="00E354DC"/>
    <w:rsid w:val="00E35BB2"/>
    <w:rsid w:val="00E36004"/>
    <w:rsid w:val="00E3603A"/>
    <w:rsid w:val="00E36353"/>
    <w:rsid w:val="00E36DFB"/>
    <w:rsid w:val="00E3709C"/>
    <w:rsid w:val="00E3789B"/>
    <w:rsid w:val="00E37AF5"/>
    <w:rsid w:val="00E411D7"/>
    <w:rsid w:val="00E417B8"/>
    <w:rsid w:val="00E4288E"/>
    <w:rsid w:val="00E42B9C"/>
    <w:rsid w:val="00E44694"/>
    <w:rsid w:val="00E4497D"/>
    <w:rsid w:val="00E44B31"/>
    <w:rsid w:val="00E4518D"/>
    <w:rsid w:val="00E451A1"/>
    <w:rsid w:val="00E45362"/>
    <w:rsid w:val="00E46F22"/>
    <w:rsid w:val="00E473EF"/>
    <w:rsid w:val="00E51366"/>
    <w:rsid w:val="00E51BC1"/>
    <w:rsid w:val="00E51CD3"/>
    <w:rsid w:val="00E5257A"/>
    <w:rsid w:val="00E52662"/>
    <w:rsid w:val="00E52A4D"/>
    <w:rsid w:val="00E52B30"/>
    <w:rsid w:val="00E53246"/>
    <w:rsid w:val="00E533A3"/>
    <w:rsid w:val="00E53B3F"/>
    <w:rsid w:val="00E5400A"/>
    <w:rsid w:val="00E54055"/>
    <w:rsid w:val="00E541AF"/>
    <w:rsid w:val="00E54A46"/>
    <w:rsid w:val="00E55271"/>
    <w:rsid w:val="00E55617"/>
    <w:rsid w:val="00E55CD9"/>
    <w:rsid w:val="00E56144"/>
    <w:rsid w:val="00E56D86"/>
    <w:rsid w:val="00E56FF1"/>
    <w:rsid w:val="00E5741A"/>
    <w:rsid w:val="00E57A15"/>
    <w:rsid w:val="00E57DC0"/>
    <w:rsid w:val="00E60D5E"/>
    <w:rsid w:val="00E60FB3"/>
    <w:rsid w:val="00E6160F"/>
    <w:rsid w:val="00E62212"/>
    <w:rsid w:val="00E62A6A"/>
    <w:rsid w:val="00E62DBD"/>
    <w:rsid w:val="00E62FA1"/>
    <w:rsid w:val="00E632C1"/>
    <w:rsid w:val="00E64078"/>
    <w:rsid w:val="00E64214"/>
    <w:rsid w:val="00E64324"/>
    <w:rsid w:val="00E645D6"/>
    <w:rsid w:val="00E64651"/>
    <w:rsid w:val="00E64FB3"/>
    <w:rsid w:val="00E65FC1"/>
    <w:rsid w:val="00E6614E"/>
    <w:rsid w:val="00E66E2C"/>
    <w:rsid w:val="00E67376"/>
    <w:rsid w:val="00E67B97"/>
    <w:rsid w:val="00E703AD"/>
    <w:rsid w:val="00E70497"/>
    <w:rsid w:val="00E705DC"/>
    <w:rsid w:val="00E7062C"/>
    <w:rsid w:val="00E71323"/>
    <w:rsid w:val="00E71664"/>
    <w:rsid w:val="00E716DC"/>
    <w:rsid w:val="00E71AFB"/>
    <w:rsid w:val="00E71DB4"/>
    <w:rsid w:val="00E7263A"/>
    <w:rsid w:val="00E73335"/>
    <w:rsid w:val="00E735CA"/>
    <w:rsid w:val="00E74374"/>
    <w:rsid w:val="00E74E33"/>
    <w:rsid w:val="00E755E0"/>
    <w:rsid w:val="00E75D08"/>
    <w:rsid w:val="00E76594"/>
    <w:rsid w:val="00E7660D"/>
    <w:rsid w:val="00E76E2C"/>
    <w:rsid w:val="00E76F07"/>
    <w:rsid w:val="00E775D4"/>
    <w:rsid w:val="00E77CA4"/>
    <w:rsid w:val="00E77D2F"/>
    <w:rsid w:val="00E80C7C"/>
    <w:rsid w:val="00E814E7"/>
    <w:rsid w:val="00E8173C"/>
    <w:rsid w:val="00E818F0"/>
    <w:rsid w:val="00E82B9A"/>
    <w:rsid w:val="00E82F26"/>
    <w:rsid w:val="00E8303B"/>
    <w:rsid w:val="00E83E74"/>
    <w:rsid w:val="00E845F3"/>
    <w:rsid w:val="00E8463A"/>
    <w:rsid w:val="00E849EB"/>
    <w:rsid w:val="00E84BD2"/>
    <w:rsid w:val="00E84BF8"/>
    <w:rsid w:val="00E84D32"/>
    <w:rsid w:val="00E85C70"/>
    <w:rsid w:val="00E85E56"/>
    <w:rsid w:val="00E86137"/>
    <w:rsid w:val="00E86686"/>
    <w:rsid w:val="00E86C67"/>
    <w:rsid w:val="00E8783B"/>
    <w:rsid w:val="00E87C45"/>
    <w:rsid w:val="00E90263"/>
    <w:rsid w:val="00E902BC"/>
    <w:rsid w:val="00E90D6C"/>
    <w:rsid w:val="00E91044"/>
    <w:rsid w:val="00E921E3"/>
    <w:rsid w:val="00E9260B"/>
    <w:rsid w:val="00E926A4"/>
    <w:rsid w:val="00E92B6A"/>
    <w:rsid w:val="00E92BCD"/>
    <w:rsid w:val="00E9398E"/>
    <w:rsid w:val="00E94ED8"/>
    <w:rsid w:val="00E9516F"/>
    <w:rsid w:val="00E95276"/>
    <w:rsid w:val="00E95474"/>
    <w:rsid w:val="00E955B1"/>
    <w:rsid w:val="00E955B3"/>
    <w:rsid w:val="00E964B0"/>
    <w:rsid w:val="00E972AD"/>
    <w:rsid w:val="00E97FC3"/>
    <w:rsid w:val="00EA14FD"/>
    <w:rsid w:val="00EA1DDF"/>
    <w:rsid w:val="00EA22A6"/>
    <w:rsid w:val="00EA2797"/>
    <w:rsid w:val="00EA302B"/>
    <w:rsid w:val="00EA362F"/>
    <w:rsid w:val="00EA3C17"/>
    <w:rsid w:val="00EA3D1D"/>
    <w:rsid w:val="00EA45BE"/>
    <w:rsid w:val="00EA48F6"/>
    <w:rsid w:val="00EA5301"/>
    <w:rsid w:val="00EA5E51"/>
    <w:rsid w:val="00EA5F17"/>
    <w:rsid w:val="00EA681B"/>
    <w:rsid w:val="00EA6C47"/>
    <w:rsid w:val="00EA6CBB"/>
    <w:rsid w:val="00EA6E35"/>
    <w:rsid w:val="00EA6F9D"/>
    <w:rsid w:val="00EB0059"/>
    <w:rsid w:val="00EB0CA8"/>
    <w:rsid w:val="00EB0F93"/>
    <w:rsid w:val="00EB1159"/>
    <w:rsid w:val="00EB1437"/>
    <w:rsid w:val="00EB1656"/>
    <w:rsid w:val="00EB16D7"/>
    <w:rsid w:val="00EB250B"/>
    <w:rsid w:val="00EB34E2"/>
    <w:rsid w:val="00EB3844"/>
    <w:rsid w:val="00EB3DD1"/>
    <w:rsid w:val="00EB4470"/>
    <w:rsid w:val="00EB4F01"/>
    <w:rsid w:val="00EB526B"/>
    <w:rsid w:val="00EB52FF"/>
    <w:rsid w:val="00EB5982"/>
    <w:rsid w:val="00EB5B53"/>
    <w:rsid w:val="00EB608F"/>
    <w:rsid w:val="00EB6247"/>
    <w:rsid w:val="00EB641C"/>
    <w:rsid w:val="00EB68A9"/>
    <w:rsid w:val="00EB694C"/>
    <w:rsid w:val="00EB69E5"/>
    <w:rsid w:val="00EC0143"/>
    <w:rsid w:val="00EC0325"/>
    <w:rsid w:val="00EC0BED"/>
    <w:rsid w:val="00EC1C5C"/>
    <w:rsid w:val="00EC2033"/>
    <w:rsid w:val="00EC2D9D"/>
    <w:rsid w:val="00EC3519"/>
    <w:rsid w:val="00EC4574"/>
    <w:rsid w:val="00EC4D18"/>
    <w:rsid w:val="00EC52AE"/>
    <w:rsid w:val="00EC52D1"/>
    <w:rsid w:val="00EC63D3"/>
    <w:rsid w:val="00EC6749"/>
    <w:rsid w:val="00EC6766"/>
    <w:rsid w:val="00EC6A1E"/>
    <w:rsid w:val="00EC6ADF"/>
    <w:rsid w:val="00EC6DFE"/>
    <w:rsid w:val="00EC70DC"/>
    <w:rsid w:val="00EC715B"/>
    <w:rsid w:val="00EC7BC2"/>
    <w:rsid w:val="00EC7C48"/>
    <w:rsid w:val="00ED0196"/>
    <w:rsid w:val="00ED069F"/>
    <w:rsid w:val="00ED096D"/>
    <w:rsid w:val="00ED10EC"/>
    <w:rsid w:val="00ED11FF"/>
    <w:rsid w:val="00ED17AC"/>
    <w:rsid w:val="00ED19E8"/>
    <w:rsid w:val="00ED1EA3"/>
    <w:rsid w:val="00ED26AB"/>
    <w:rsid w:val="00ED2AB9"/>
    <w:rsid w:val="00ED2F0D"/>
    <w:rsid w:val="00ED32D6"/>
    <w:rsid w:val="00ED32DE"/>
    <w:rsid w:val="00ED35E7"/>
    <w:rsid w:val="00ED3830"/>
    <w:rsid w:val="00ED57B8"/>
    <w:rsid w:val="00ED62D3"/>
    <w:rsid w:val="00ED6600"/>
    <w:rsid w:val="00ED698E"/>
    <w:rsid w:val="00ED747B"/>
    <w:rsid w:val="00ED7B6C"/>
    <w:rsid w:val="00ED7B6D"/>
    <w:rsid w:val="00EE0324"/>
    <w:rsid w:val="00EE0604"/>
    <w:rsid w:val="00EE28F5"/>
    <w:rsid w:val="00EE2F22"/>
    <w:rsid w:val="00EE31FE"/>
    <w:rsid w:val="00EE325C"/>
    <w:rsid w:val="00EE4381"/>
    <w:rsid w:val="00EE4A2A"/>
    <w:rsid w:val="00EE4CC3"/>
    <w:rsid w:val="00EE580F"/>
    <w:rsid w:val="00EE5AA0"/>
    <w:rsid w:val="00EE62C3"/>
    <w:rsid w:val="00EE6A23"/>
    <w:rsid w:val="00EE6A85"/>
    <w:rsid w:val="00EE6EA6"/>
    <w:rsid w:val="00EE731D"/>
    <w:rsid w:val="00EE74B6"/>
    <w:rsid w:val="00EE75EE"/>
    <w:rsid w:val="00EE7642"/>
    <w:rsid w:val="00EE7866"/>
    <w:rsid w:val="00EE792A"/>
    <w:rsid w:val="00EE7B3F"/>
    <w:rsid w:val="00EE7E43"/>
    <w:rsid w:val="00EF0A9B"/>
    <w:rsid w:val="00EF1B12"/>
    <w:rsid w:val="00EF23E3"/>
    <w:rsid w:val="00EF27D7"/>
    <w:rsid w:val="00EF2EBD"/>
    <w:rsid w:val="00EF2FC1"/>
    <w:rsid w:val="00EF3461"/>
    <w:rsid w:val="00EF34A2"/>
    <w:rsid w:val="00EF353A"/>
    <w:rsid w:val="00EF3726"/>
    <w:rsid w:val="00EF37C5"/>
    <w:rsid w:val="00EF39CB"/>
    <w:rsid w:val="00EF42F5"/>
    <w:rsid w:val="00EF44FF"/>
    <w:rsid w:val="00EF45CC"/>
    <w:rsid w:val="00EF48B8"/>
    <w:rsid w:val="00EF492B"/>
    <w:rsid w:val="00EF5C3C"/>
    <w:rsid w:val="00EF6049"/>
    <w:rsid w:val="00EF6A43"/>
    <w:rsid w:val="00EF7112"/>
    <w:rsid w:val="00EF74A2"/>
    <w:rsid w:val="00EF7E67"/>
    <w:rsid w:val="00EF7FE8"/>
    <w:rsid w:val="00F002BC"/>
    <w:rsid w:val="00F00A5E"/>
    <w:rsid w:val="00F01306"/>
    <w:rsid w:val="00F01C09"/>
    <w:rsid w:val="00F01EBB"/>
    <w:rsid w:val="00F0225D"/>
    <w:rsid w:val="00F02AD5"/>
    <w:rsid w:val="00F036F1"/>
    <w:rsid w:val="00F03B18"/>
    <w:rsid w:val="00F03B78"/>
    <w:rsid w:val="00F03D18"/>
    <w:rsid w:val="00F03D64"/>
    <w:rsid w:val="00F04083"/>
    <w:rsid w:val="00F0411A"/>
    <w:rsid w:val="00F04922"/>
    <w:rsid w:val="00F04CB7"/>
    <w:rsid w:val="00F05A0A"/>
    <w:rsid w:val="00F05B63"/>
    <w:rsid w:val="00F05DE4"/>
    <w:rsid w:val="00F05F98"/>
    <w:rsid w:val="00F06566"/>
    <w:rsid w:val="00F06EDC"/>
    <w:rsid w:val="00F075CB"/>
    <w:rsid w:val="00F07AC7"/>
    <w:rsid w:val="00F07F36"/>
    <w:rsid w:val="00F100EB"/>
    <w:rsid w:val="00F10C88"/>
    <w:rsid w:val="00F11853"/>
    <w:rsid w:val="00F128DA"/>
    <w:rsid w:val="00F130CE"/>
    <w:rsid w:val="00F132CC"/>
    <w:rsid w:val="00F1338E"/>
    <w:rsid w:val="00F13A47"/>
    <w:rsid w:val="00F13E6C"/>
    <w:rsid w:val="00F14083"/>
    <w:rsid w:val="00F141AC"/>
    <w:rsid w:val="00F147D4"/>
    <w:rsid w:val="00F14E47"/>
    <w:rsid w:val="00F159E2"/>
    <w:rsid w:val="00F15C40"/>
    <w:rsid w:val="00F16470"/>
    <w:rsid w:val="00F1680A"/>
    <w:rsid w:val="00F179DA"/>
    <w:rsid w:val="00F17EC5"/>
    <w:rsid w:val="00F206B0"/>
    <w:rsid w:val="00F20BA1"/>
    <w:rsid w:val="00F20E2D"/>
    <w:rsid w:val="00F2101D"/>
    <w:rsid w:val="00F2125B"/>
    <w:rsid w:val="00F21674"/>
    <w:rsid w:val="00F220F1"/>
    <w:rsid w:val="00F2210B"/>
    <w:rsid w:val="00F222C7"/>
    <w:rsid w:val="00F23813"/>
    <w:rsid w:val="00F244BC"/>
    <w:rsid w:val="00F24E7F"/>
    <w:rsid w:val="00F257D4"/>
    <w:rsid w:val="00F25AB3"/>
    <w:rsid w:val="00F26137"/>
    <w:rsid w:val="00F261AC"/>
    <w:rsid w:val="00F262F2"/>
    <w:rsid w:val="00F26DCB"/>
    <w:rsid w:val="00F273AE"/>
    <w:rsid w:val="00F2742C"/>
    <w:rsid w:val="00F2794F"/>
    <w:rsid w:val="00F27FFE"/>
    <w:rsid w:val="00F300EB"/>
    <w:rsid w:val="00F314A0"/>
    <w:rsid w:val="00F31504"/>
    <w:rsid w:val="00F31A95"/>
    <w:rsid w:val="00F31CAC"/>
    <w:rsid w:val="00F32090"/>
    <w:rsid w:val="00F3220F"/>
    <w:rsid w:val="00F32873"/>
    <w:rsid w:val="00F32B3E"/>
    <w:rsid w:val="00F32DD5"/>
    <w:rsid w:val="00F32F8A"/>
    <w:rsid w:val="00F33D70"/>
    <w:rsid w:val="00F33E42"/>
    <w:rsid w:val="00F34151"/>
    <w:rsid w:val="00F343AE"/>
    <w:rsid w:val="00F34B74"/>
    <w:rsid w:val="00F35D21"/>
    <w:rsid w:val="00F36067"/>
    <w:rsid w:val="00F373F2"/>
    <w:rsid w:val="00F377E0"/>
    <w:rsid w:val="00F40473"/>
    <w:rsid w:val="00F40992"/>
    <w:rsid w:val="00F40A47"/>
    <w:rsid w:val="00F40C71"/>
    <w:rsid w:val="00F40DF7"/>
    <w:rsid w:val="00F42174"/>
    <w:rsid w:val="00F428E7"/>
    <w:rsid w:val="00F42D33"/>
    <w:rsid w:val="00F42EEF"/>
    <w:rsid w:val="00F4531E"/>
    <w:rsid w:val="00F45678"/>
    <w:rsid w:val="00F45726"/>
    <w:rsid w:val="00F4589A"/>
    <w:rsid w:val="00F45C96"/>
    <w:rsid w:val="00F461EE"/>
    <w:rsid w:val="00F465E3"/>
    <w:rsid w:val="00F46629"/>
    <w:rsid w:val="00F46966"/>
    <w:rsid w:val="00F4704F"/>
    <w:rsid w:val="00F47887"/>
    <w:rsid w:val="00F47C76"/>
    <w:rsid w:val="00F47DAF"/>
    <w:rsid w:val="00F47EF9"/>
    <w:rsid w:val="00F47F86"/>
    <w:rsid w:val="00F50158"/>
    <w:rsid w:val="00F502CB"/>
    <w:rsid w:val="00F504FA"/>
    <w:rsid w:val="00F507B1"/>
    <w:rsid w:val="00F51084"/>
    <w:rsid w:val="00F51283"/>
    <w:rsid w:val="00F51430"/>
    <w:rsid w:val="00F52120"/>
    <w:rsid w:val="00F52491"/>
    <w:rsid w:val="00F527F1"/>
    <w:rsid w:val="00F52F80"/>
    <w:rsid w:val="00F5417D"/>
    <w:rsid w:val="00F54182"/>
    <w:rsid w:val="00F5435A"/>
    <w:rsid w:val="00F54527"/>
    <w:rsid w:val="00F54E17"/>
    <w:rsid w:val="00F56249"/>
    <w:rsid w:val="00F56913"/>
    <w:rsid w:val="00F56D29"/>
    <w:rsid w:val="00F5704D"/>
    <w:rsid w:val="00F575B9"/>
    <w:rsid w:val="00F5781C"/>
    <w:rsid w:val="00F57A29"/>
    <w:rsid w:val="00F60513"/>
    <w:rsid w:val="00F60723"/>
    <w:rsid w:val="00F6085D"/>
    <w:rsid w:val="00F61D8B"/>
    <w:rsid w:val="00F6273F"/>
    <w:rsid w:val="00F630A7"/>
    <w:rsid w:val="00F63DBD"/>
    <w:rsid w:val="00F649A8"/>
    <w:rsid w:val="00F65485"/>
    <w:rsid w:val="00F656AE"/>
    <w:rsid w:val="00F66169"/>
    <w:rsid w:val="00F66B1F"/>
    <w:rsid w:val="00F66B74"/>
    <w:rsid w:val="00F66B80"/>
    <w:rsid w:val="00F67886"/>
    <w:rsid w:val="00F70481"/>
    <w:rsid w:val="00F7051B"/>
    <w:rsid w:val="00F710D5"/>
    <w:rsid w:val="00F715D4"/>
    <w:rsid w:val="00F715DA"/>
    <w:rsid w:val="00F71E82"/>
    <w:rsid w:val="00F7309D"/>
    <w:rsid w:val="00F7358E"/>
    <w:rsid w:val="00F736E0"/>
    <w:rsid w:val="00F73768"/>
    <w:rsid w:val="00F73A07"/>
    <w:rsid w:val="00F73B17"/>
    <w:rsid w:val="00F73BD8"/>
    <w:rsid w:val="00F73EAA"/>
    <w:rsid w:val="00F742EC"/>
    <w:rsid w:val="00F74B95"/>
    <w:rsid w:val="00F751C6"/>
    <w:rsid w:val="00F7530F"/>
    <w:rsid w:val="00F75E84"/>
    <w:rsid w:val="00F76104"/>
    <w:rsid w:val="00F76372"/>
    <w:rsid w:val="00F7776B"/>
    <w:rsid w:val="00F77AF3"/>
    <w:rsid w:val="00F80B18"/>
    <w:rsid w:val="00F813EE"/>
    <w:rsid w:val="00F81C2F"/>
    <w:rsid w:val="00F81E2F"/>
    <w:rsid w:val="00F831A5"/>
    <w:rsid w:val="00F83C13"/>
    <w:rsid w:val="00F83DAC"/>
    <w:rsid w:val="00F8417D"/>
    <w:rsid w:val="00F8417E"/>
    <w:rsid w:val="00F845E7"/>
    <w:rsid w:val="00F84CAF"/>
    <w:rsid w:val="00F852AE"/>
    <w:rsid w:val="00F8581E"/>
    <w:rsid w:val="00F85A0F"/>
    <w:rsid w:val="00F86A29"/>
    <w:rsid w:val="00F87034"/>
    <w:rsid w:val="00F873DA"/>
    <w:rsid w:val="00F87488"/>
    <w:rsid w:val="00F87771"/>
    <w:rsid w:val="00F87924"/>
    <w:rsid w:val="00F879B6"/>
    <w:rsid w:val="00F87AF4"/>
    <w:rsid w:val="00F90008"/>
    <w:rsid w:val="00F90EEB"/>
    <w:rsid w:val="00F91319"/>
    <w:rsid w:val="00F91D89"/>
    <w:rsid w:val="00F92703"/>
    <w:rsid w:val="00F931E1"/>
    <w:rsid w:val="00F935F0"/>
    <w:rsid w:val="00F9384A"/>
    <w:rsid w:val="00F9429C"/>
    <w:rsid w:val="00F94604"/>
    <w:rsid w:val="00F96A6B"/>
    <w:rsid w:val="00F96CB6"/>
    <w:rsid w:val="00F96F83"/>
    <w:rsid w:val="00F97F2F"/>
    <w:rsid w:val="00FA0052"/>
    <w:rsid w:val="00FA0D2B"/>
    <w:rsid w:val="00FA0D66"/>
    <w:rsid w:val="00FA11B4"/>
    <w:rsid w:val="00FA1221"/>
    <w:rsid w:val="00FA13B9"/>
    <w:rsid w:val="00FA1593"/>
    <w:rsid w:val="00FA1E37"/>
    <w:rsid w:val="00FA1F66"/>
    <w:rsid w:val="00FA2324"/>
    <w:rsid w:val="00FA3662"/>
    <w:rsid w:val="00FA3996"/>
    <w:rsid w:val="00FA45FD"/>
    <w:rsid w:val="00FA4768"/>
    <w:rsid w:val="00FA5317"/>
    <w:rsid w:val="00FA5592"/>
    <w:rsid w:val="00FA58D4"/>
    <w:rsid w:val="00FA618B"/>
    <w:rsid w:val="00FA6230"/>
    <w:rsid w:val="00FA6630"/>
    <w:rsid w:val="00FA7AE4"/>
    <w:rsid w:val="00FB0346"/>
    <w:rsid w:val="00FB0885"/>
    <w:rsid w:val="00FB09FB"/>
    <w:rsid w:val="00FB0DFF"/>
    <w:rsid w:val="00FB1710"/>
    <w:rsid w:val="00FB1CB6"/>
    <w:rsid w:val="00FB1DF5"/>
    <w:rsid w:val="00FB21AC"/>
    <w:rsid w:val="00FB22B7"/>
    <w:rsid w:val="00FB345F"/>
    <w:rsid w:val="00FB3473"/>
    <w:rsid w:val="00FB3BB9"/>
    <w:rsid w:val="00FB3E36"/>
    <w:rsid w:val="00FB3E46"/>
    <w:rsid w:val="00FB4018"/>
    <w:rsid w:val="00FB4FB3"/>
    <w:rsid w:val="00FB51D1"/>
    <w:rsid w:val="00FB5839"/>
    <w:rsid w:val="00FB59C7"/>
    <w:rsid w:val="00FB5AA0"/>
    <w:rsid w:val="00FB62D8"/>
    <w:rsid w:val="00FB66DD"/>
    <w:rsid w:val="00FB6760"/>
    <w:rsid w:val="00FB6913"/>
    <w:rsid w:val="00FB6B6A"/>
    <w:rsid w:val="00FB6E47"/>
    <w:rsid w:val="00FB78D0"/>
    <w:rsid w:val="00FB7F7A"/>
    <w:rsid w:val="00FC0D18"/>
    <w:rsid w:val="00FC10BF"/>
    <w:rsid w:val="00FC1412"/>
    <w:rsid w:val="00FC15E1"/>
    <w:rsid w:val="00FC2367"/>
    <w:rsid w:val="00FC274D"/>
    <w:rsid w:val="00FC2B2B"/>
    <w:rsid w:val="00FC2BCF"/>
    <w:rsid w:val="00FC2DF1"/>
    <w:rsid w:val="00FC3589"/>
    <w:rsid w:val="00FC3656"/>
    <w:rsid w:val="00FC47AE"/>
    <w:rsid w:val="00FC4AE8"/>
    <w:rsid w:val="00FC5908"/>
    <w:rsid w:val="00FC5CF9"/>
    <w:rsid w:val="00FC6C34"/>
    <w:rsid w:val="00FC6E7B"/>
    <w:rsid w:val="00FC71BD"/>
    <w:rsid w:val="00FC745C"/>
    <w:rsid w:val="00FC7FDB"/>
    <w:rsid w:val="00FD041E"/>
    <w:rsid w:val="00FD04C4"/>
    <w:rsid w:val="00FD06C0"/>
    <w:rsid w:val="00FD15B6"/>
    <w:rsid w:val="00FD189F"/>
    <w:rsid w:val="00FD25A4"/>
    <w:rsid w:val="00FD2886"/>
    <w:rsid w:val="00FD2B40"/>
    <w:rsid w:val="00FD3190"/>
    <w:rsid w:val="00FD378F"/>
    <w:rsid w:val="00FD3D92"/>
    <w:rsid w:val="00FD40B8"/>
    <w:rsid w:val="00FD414B"/>
    <w:rsid w:val="00FD45B7"/>
    <w:rsid w:val="00FD49D7"/>
    <w:rsid w:val="00FD4FA2"/>
    <w:rsid w:val="00FD5378"/>
    <w:rsid w:val="00FD5766"/>
    <w:rsid w:val="00FD57DC"/>
    <w:rsid w:val="00FD599C"/>
    <w:rsid w:val="00FD5ABD"/>
    <w:rsid w:val="00FD64B4"/>
    <w:rsid w:val="00FD6F27"/>
    <w:rsid w:val="00FD7E40"/>
    <w:rsid w:val="00FD7F95"/>
    <w:rsid w:val="00FD7FF6"/>
    <w:rsid w:val="00FE005E"/>
    <w:rsid w:val="00FE05EF"/>
    <w:rsid w:val="00FE0643"/>
    <w:rsid w:val="00FE17E0"/>
    <w:rsid w:val="00FE3037"/>
    <w:rsid w:val="00FE321B"/>
    <w:rsid w:val="00FE3A46"/>
    <w:rsid w:val="00FE3A95"/>
    <w:rsid w:val="00FE43EB"/>
    <w:rsid w:val="00FE4C1A"/>
    <w:rsid w:val="00FE4C6E"/>
    <w:rsid w:val="00FE5C41"/>
    <w:rsid w:val="00FE6856"/>
    <w:rsid w:val="00FF02F5"/>
    <w:rsid w:val="00FF066D"/>
    <w:rsid w:val="00FF0E91"/>
    <w:rsid w:val="00FF1294"/>
    <w:rsid w:val="00FF19B1"/>
    <w:rsid w:val="00FF1ED9"/>
    <w:rsid w:val="00FF2278"/>
    <w:rsid w:val="00FF27A6"/>
    <w:rsid w:val="00FF2E18"/>
    <w:rsid w:val="00FF34DC"/>
    <w:rsid w:val="00FF3A6C"/>
    <w:rsid w:val="00FF3F6F"/>
    <w:rsid w:val="00FF47B6"/>
    <w:rsid w:val="00FF4ADB"/>
    <w:rsid w:val="00FF4B40"/>
    <w:rsid w:val="00FF5354"/>
    <w:rsid w:val="00FF555E"/>
    <w:rsid w:val="00FF5B4C"/>
    <w:rsid w:val="00FF5B8E"/>
    <w:rsid w:val="00FF5E91"/>
    <w:rsid w:val="00FF6655"/>
    <w:rsid w:val="00FF6A6B"/>
    <w:rsid w:val="00FF6BDA"/>
    <w:rsid w:val="00FF6F99"/>
    <w:rsid w:val="00FF732A"/>
    <w:rsid w:val="00FF7E53"/>
    <w:rsid w:val="00FF7F19"/>
    <w:rsid w:val="00FF7F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F2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4651"/>
    <w:pPr>
      <w:ind w:left="720"/>
      <w:contextualSpacing/>
    </w:pPr>
  </w:style>
  <w:style w:type="table" w:styleId="a4">
    <w:name w:val="Table Grid"/>
    <w:basedOn w:val="a1"/>
    <w:uiPriority w:val="39"/>
    <w:rsid w:val="00F32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ibliography"/>
    <w:basedOn w:val="a"/>
    <w:next w:val="a"/>
    <w:uiPriority w:val="37"/>
    <w:unhideWhenUsed/>
    <w:rsid w:val="00484940"/>
    <w:pPr>
      <w:tabs>
        <w:tab w:val="left" w:pos="504"/>
      </w:tabs>
      <w:spacing w:after="240" w:line="240" w:lineRule="auto"/>
      <w:ind w:left="504" w:hanging="504"/>
    </w:pPr>
  </w:style>
  <w:style w:type="character" w:styleId="a6">
    <w:name w:val="annotation reference"/>
    <w:uiPriority w:val="99"/>
    <w:semiHidden/>
    <w:unhideWhenUsed/>
    <w:rsid w:val="000F11E9"/>
    <w:rPr>
      <w:sz w:val="16"/>
      <w:szCs w:val="16"/>
    </w:rPr>
  </w:style>
  <w:style w:type="paragraph" w:styleId="a7">
    <w:name w:val="annotation text"/>
    <w:basedOn w:val="a"/>
    <w:link w:val="Char"/>
    <w:uiPriority w:val="99"/>
    <w:semiHidden/>
    <w:unhideWhenUsed/>
    <w:qFormat/>
    <w:rsid w:val="000F11E9"/>
    <w:pPr>
      <w:spacing w:after="200" w:line="240" w:lineRule="auto"/>
    </w:pPr>
    <w:rPr>
      <w:rFonts w:ascii="Calibri" w:eastAsia="宋体" w:hAnsi="Calibri" w:cs="Times New Roman"/>
      <w:sz w:val="20"/>
      <w:szCs w:val="20"/>
      <w:lang w:val="en-US" w:eastAsia="zh-CN"/>
    </w:rPr>
  </w:style>
  <w:style w:type="character" w:customStyle="1" w:styleId="Char">
    <w:name w:val="批注文字 Char"/>
    <w:basedOn w:val="a0"/>
    <w:link w:val="a7"/>
    <w:uiPriority w:val="99"/>
    <w:semiHidden/>
    <w:qFormat/>
    <w:rsid w:val="000F11E9"/>
    <w:rPr>
      <w:rFonts w:ascii="Calibri" w:eastAsia="宋体" w:hAnsi="Calibri" w:cs="Times New Roman"/>
      <w:sz w:val="20"/>
      <w:szCs w:val="20"/>
      <w:lang w:val="en-US" w:eastAsia="zh-CN"/>
    </w:rPr>
  </w:style>
  <w:style w:type="paragraph" w:styleId="a8">
    <w:name w:val="Balloon Text"/>
    <w:basedOn w:val="a"/>
    <w:link w:val="Char0"/>
    <w:uiPriority w:val="99"/>
    <w:semiHidden/>
    <w:unhideWhenUsed/>
    <w:rsid w:val="000F11E9"/>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0F11E9"/>
    <w:rPr>
      <w:rFonts w:ascii="Segoe UI" w:hAnsi="Segoe UI" w:cs="Segoe UI"/>
      <w:sz w:val="18"/>
      <w:szCs w:val="18"/>
    </w:rPr>
  </w:style>
  <w:style w:type="character" w:styleId="a9">
    <w:name w:val="Hyperlink"/>
    <w:uiPriority w:val="99"/>
    <w:unhideWhenUsed/>
    <w:rsid w:val="000F11E9"/>
    <w:rPr>
      <w:color w:val="0000FF"/>
      <w:u w:val="single"/>
    </w:rPr>
  </w:style>
  <w:style w:type="paragraph" w:styleId="aa">
    <w:name w:val="header"/>
    <w:basedOn w:val="a"/>
    <w:link w:val="Char1"/>
    <w:uiPriority w:val="99"/>
    <w:unhideWhenUsed/>
    <w:rsid w:val="00BD404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a"/>
    <w:uiPriority w:val="99"/>
    <w:rsid w:val="00BD4047"/>
    <w:rPr>
      <w:sz w:val="18"/>
      <w:szCs w:val="18"/>
    </w:rPr>
  </w:style>
  <w:style w:type="paragraph" w:styleId="ab">
    <w:name w:val="footer"/>
    <w:basedOn w:val="a"/>
    <w:link w:val="Char2"/>
    <w:uiPriority w:val="99"/>
    <w:unhideWhenUsed/>
    <w:rsid w:val="00BD4047"/>
    <w:pPr>
      <w:tabs>
        <w:tab w:val="center" w:pos="4153"/>
        <w:tab w:val="right" w:pos="8306"/>
      </w:tabs>
      <w:snapToGrid w:val="0"/>
      <w:spacing w:line="240" w:lineRule="auto"/>
    </w:pPr>
    <w:rPr>
      <w:sz w:val="18"/>
      <w:szCs w:val="18"/>
    </w:rPr>
  </w:style>
  <w:style w:type="character" w:customStyle="1" w:styleId="Char2">
    <w:name w:val="页脚 Char"/>
    <w:basedOn w:val="a0"/>
    <w:link w:val="ab"/>
    <w:uiPriority w:val="99"/>
    <w:rsid w:val="00BD4047"/>
    <w:rPr>
      <w:sz w:val="18"/>
      <w:szCs w:val="18"/>
    </w:rPr>
  </w:style>
  <w:style w:type="paragraph" w:styleId="ac">
    <w:name w:val="annotation subject"/>
    <w:basedOn w:val="a7"/>
    <w:next w:val="a7"/>
    <w:link w:val="Char3"/>
    <w:uiPriority w:val="99"/>
    <w:semiHidden/>
    <w:unhideWhenUsed/>
    <w:rsid w:val="00BD4047"/>
    <w:pPr>
      <w:spacing w:after="160" w:line="259" w:lineRule="auto"/>
    </w:pPr>
    <w:rPr>
      <w:rFonts w:asciiTheme="minorHAnsi" w:eastAsiaTheme="minorEastAsia" w:hAnsiTheme="minorHAnsi" w:cstheme="minorBidi"/>
      <w:b/>
      <w:bCs/>
      <w:sz w:val="22"/>
      <w:szCs w:val="22"/>
      <w:lang w:val="en-GB" w:eastAsia="en-US"/>
    </w:rPr>
  </w:style>
  <w:style w:type="character" w:customStyle="1" w:styleId="Char3">
    <w:name w:val="批注主题 Char"/>
    <w:basedOn w:val="Char"/>
    <w:link w:val="ac"/>
    <w:uiPriority w:val="99"/>
    <w:semiHidden/>
    <w:rsid w:val="00BD4047"/>
    <w:rPr>
      <w:rFonts w:ascii="Calibri" w:eastAsia="宋体" w:hAnsi="Calibri" w:cs="Times New Roman"/>
      <w:b/>
      <w:bCs/>
      <w:sz w:val="20"/>
      <w:szCs w:val="20"/>
      <w:lang w:val="en-US" w:eastAsia="zh-CN"/>
    </w:rPr>
  </w:style>
  <w:style w:type="character" w:styleId="ad">
    <w:name w:val="FollowedHyperlink"/>
    <w:basedOn w:val="a0"/>
    <w:uiPriority w:val="99"/>
    <w:semiHidden/>
    <w:unhideWhenUsed/>
    <w:rsid w:val="00B7295E"/>
    <w:rPr>
      <w:color w:val="954F72" w:themeColor="followedHyperlink"/>
      <w:u w:val="single"/>
    </w:rPr>
  </w:style>
  <w:style w:type="paragraph" w:customStyle="1" w:styleId="1">
    <w:name w:val="正文1"/>
    <w:uiPriority w:val="99"/>
    <w:rsid w:val="0012642E"/>
    <w:pPr>
      <w:spacing w:after="0" w:line="276" w:lineRule="auto"/>
    </w:pPr>
    <w:rPr>
      <w:rFonts w:ascii="Arial" w:eastAsia="宋体" w:hAnsi="Arial" w:cs="Arial"/>
      <w:color w:val="000000"/>
      <w:szCs w:val="20"/>
      <w:lang w:val="pl-PL" w:eastAsia="pl-PL"/>
    </w:rPr>
  </w:style>
  <w:style w:type="character" w:styleId="ae">
    <w:name w:val="page number"/>
    <w:basedOn w:val="a0"/>
    <w:uiPriority w:val="99"/>
    <w:semiHidden/>
    <w:unhideWhenUsed/>
    <w:rsid w:val="00A82F46"/>
  </w:style>
  <w:style w:type="paragraph" w:styleId="af">
    <w:name w:val="Revision"/>
    <w:hidden/>
    <w:uiPriority w:val="99"/>
    <w:semiHidden/>
    <w:rsid w:val="0010427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4651"/>
    <w:pPr>
      <w:ind w:left="720"/>
      <w:contextualSpacing/>
    </w:pPr>
  </w:style>
  <w:style w:type="table" w:styleId="a4">
    <w:name w:val="Table Grid"/>
    <w:basedOn w:val="a1"/>
    <w:uiPriority w:val="39"/>
    <w:rsid w:val="00F32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ibliography"/>
    <w:basedOn w:val="a"/>
    <w:next w:val="a"/>
    <w:uiPriority w:val="37"/>
    <w:unhideWhenUsed/>
    <w:rsid w:val="00484940"/>
    <w:pPr>
      <w:tabs>
        <w:tab w:val="left" w:pos="504"/>
      </w:tabs>
      <w:spacing w:after="240" w:line="240" w:lineRule="auto"/>
      <w:ind w:left="504" w:hanging="504"/>
    </w:pPr>
  </w:style>
  <w:style w:type="character" w:styleId="a6">
    <w:name w:val="annotation reference"/>
    <w:uiPriority w:val="99"/>
    <w:semiHidden/>
    <w:unhideWhenUsed/>
    <w:rsid w:val="000F11E9"/>
    <w:rPr>
      <w:sz w:val="16"/>
      <w:szCs w:val="16"/>
    </w:rPr>
  </w:style>
  <w:style w:type="paragraph" w:styleId="a7">
    <w:name w:val="annotation text"/>
    <w:basedOn w:val="a"/>
    <w:link w:val="Char"/>
    <w:uiPriority w:val="99"/>
    <w:semiHidden/>
    <w:unhideWhenUsed/>
    <w:qFormat/>
    <w:rsid w:val="000F11E9"/>
    <w:pPr>
      <w:spacing w:after="200" w:line="240" w:lineRule="auto"/>
    </w:pPr>
    <w:rPr>
      <w:rFonts w:ascii="Calibri" w:eastAsia="宋体" w:hAnsi="Calibri" w:cs="Times New Roman"/>
      <w:sz w:val="20"/>
      <w:szCs w:val="20"/>
      <w:lang w:val="en-US" w:eastAsia="zh-CN"/>
    </w:rPr>
  </w:style>
  <w:style w:type="character" w:customStyle="1" w:styleId="Char">
    <w:name w:val="批注文字 Char"/>
    <w:basedOn w:val="a0"/>
    <w:link w:val="a7"/>
    <w:uiPriority w:val="99"/>
    <w:semiHidden/>
    <w:qFormat/>
    <w:rsid w:val="000F11E9"/>
    <w:rPr>
      <w:rFonts w:ascii="Calibri" w:eastAsia="宋体" w:hAnsi="Calibri" w:cs="Times New Roman"/>
      <w:sz w:val="20"/>
      <w:szCs w:val="20"/>
      <w:lang w:val="en-US" w:eastAsia="zh-CN"/>
    </w:rPr>
  </w:style>
  <w:style w:type="paragraph" w:styleId="a8">
    <w:name w:val="Balloon Text"/>
    <w:basedOn w:val="a"/>
    <w:link w:val="Char0"/>
    <w:uiPriority w:val="99"/>
    <w:semiHidden/>
    <w:unhideWhenUsed/>
    <w:rsid w:val="000F11E9"/>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0F11E9"/>
    <w:rPr>
      <w:rFonts w:ascii="Segoe UI" w:hAnsi="Segoe UI" w:cs="Segoe UI"/>
      <w:sz w:val="18"/>
      <w:szCs w:val="18"/>
    </w:rPr>
  </w:style>
  <w:style w:type="character" w:styleId="a9">
    <w:name w:val="Hyperlink"/>
    <w:uiPriority w:val="99"/>
    <w:unhideWhenUsed/>
    <w:rsid w:val="000F11E9"/>
    <w:rPr>
      <w:color w:val="0000FF"/>
      <w:u w:val="single"/>
    </w:rPr>
  </w:style>
  <w:style w:type="paragraph" w:styleId="aa">
    <w:name w:val="header"/>
    <w:basedOn w:val="a"/>
    <w:link w:val="Char1"/>
    <w:uiPriority w:val="99"/>
    <w:unhideWhenUsed/>
    <w:rsid w:val="00BD404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a"/>
    <w:uiPriority w:val="99"/>
    <w:rsid w:val="00BD4047"/>
    <w:rPr>
      <w:sz w:val="18"/>
      <w:szCs w:val="18"/>
    </w:rPr>
  </w:style>
  <w:style w:type="paragraph" w:styleId="ab">
    <w:name w:val="footer"/>
    <w:basedOn w:val="a"/>
    <w:link w:val="Char2"/>
    <w:uiPriority w:val="99"/>
    <w:unhideWhenUsed/>
    <w:rsid w:val="00BD4047"/>
    <w:pPr>
      <w:tabs>
        <w:tab w:val="center" w:pos="4153"/>
        <w:tab w:val="right" w:pos="8306"/>
      </w:tabs>
      <w:snapToGrid w:val="0"/>
      <w:spacing w:line="240" w:lineRule="auto"/>
    </w:pPr>
    <w:rPr>
      <w:sz w:val="18"/>
      <w:szCs w:val="18"/>
    </w:rPr>
  </w:style>
  <w:style w:type="character" w:customStyle="1" w:styleId="Char2">
    <w:name w:val="页脚 Char"/>
    <w:basedOn w:val="a0"/>
    <w:link w:val="ab"/>
    <w:uiPriority w:val="99"/>
    <w:rsid w:val="00BD4047"/>
    <w:rPr>
      <w:sz w:val="18"/>
      <w:szCs w:val="18"/>
    </w:rPr>
  </w:style>
  <w:style w:type="paragraph" w:styleId="ac">
    <w:name w:val="annotation subject"/>
    <w:basedOn w:val="a7"/>
    <w:next w:val="a7"/>
    <w:link w:val="Char3"/>
    <w:uiPriority w:val="99"/>
    <w:semiHidden/>
    <w:unhideWhenUsed/>
    <w:rsid w:val="00BD4047"/>
    <w:pPr>
      <w:spacing w:after="160" w:line="259" w:lineRule="auto"/>
    </w:pPr>
    <w:rPr>
      <w:rFonts w:asciiTheme="minorHAnsi" w:eastAsiaTheme="minorEastAsia" w:hAnsiTheme="minorHAnsi" w:cstheme="minorBidi"/>
      <w:b/>
      <w:bCs/>
      <w:sz w:val="22"/>
      <w:szCs w:val="22"/>
      <w:lang w:val="en-GB" w:eastAsia="en-US"/>
    </w:rPr>
  </w:style>
  <w:style w:type="character" w:customStyle="1" w:styleId="Char3">
    <w:name w:val="批注主题 Char"/>
    <w:basedOn w:val="Char"/>
    <w:link w:val="ac"/>
    <w:uiPriority w:val="99"/>
    <w:semiHidden/>
    <w:rsid w:val="00BD4047"/>
    <w:rPr>
      <w:rFonts w:ascii="Calibri" w:eastAsia="宋体" w:hAnsi="Calibri" w:cs="Times New Roman"/>
      <w:b/>
      <w:bCs/>
      <w:sz w:val="20"/>
      <w:szCs w:val="20"/>
      <w:lang w:val="en-US" w:eastAsia="zh-CN"/>
    </w:rPr>
  </w:style>
  <w:style w:type="character" w:styleId="ad">
    <w:name w:val="FollowedHyperlink"/>
    <w:basedOn w:val="a0"/>
    <w:uiPriority w:val="99"/>
    <w:semiHidden/>
    <w:unhideWhenUsed/>
    <w:rsid w:val="00B7295E"/>
    <w:rPr>
      <w:color w:val="954F72" w:themeColor="followedHyperlink"/>
      <w:u w:val="single"/>
    </w:rPr>
  </w:style>
  <w:style w:type="paragraph" w:customStyle="1" w:styleId="1">
    <w:name w:val="正文1"/>
    <w:uiPriority w:val="99"/>
    <w:rsid w:val="0012642E"/>
    <w:pPr>
      <w:spacing w:after="0" w:line="276" w:lineRule="auto"/>
    </w:pPr>
    <w:rPr>
      <w:rFonts w:ascii="Arial" w:eastAsia="宋体" w:hAnsi="Arial" w:cs="Arial"/>
      <w:color w:val="000000"/>
      <w:szCs w:val="20"/>
      <w:lang w:val="pl-PL" w:eastAsia="pl-PL"/>
    </w:rPr>
  </w:style>
  <w:style w:type="character" w:styleId="ae">
    <w:name w:val="page number"/>
    <w:basedOn w:val="a0"/>
    <w:uiPriority w:val="99"/>
    <w:semiHidden/>
    <w:unhideWhenUsed/>
    <w:rsid w:val="00A82F46"/>
  </w:style>
  <w:style w:type="paragraph" w:styleId="af">
    <w:name w:val="Revision"/>
    <w:hidden/>
    <w:uiPriority w:val="99"/>
    <w:semiHidden/>
    <w:rsid w:val="001042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62995">
      <w:bodyDiv w:val="1"/>
      <w:marLeft w:val="0"/>
      <w:marRight w:val="0"/>
      <w:marTop w:val="0"/>
      <w:marBottom w:val="0"/>
      <w:divBdr>
        <w:top w:val="none" w:sz="0" w:space="0" w:color="auto"/>
        <w:left w:val="none" w:sz="0" w:space="0" w:color="auto"/>
        <w:bottom w:val="none" w:sz="0" w:space="0" w:color="auto"/>
        <w:right w:val="none" w:sz="0" w:space="0" w:color="auto"/>
      </w:divBdr>
    </w:div>
    <w:div w:id="949431320">
      <w:bodyDiv w:val="1"/>
      <w:marLeft w:val="0"/>
      <w:marRight w:val="0"/>
      <w:marTop w:val="0"/>
      <w:marBottom w:val="0"/>
      <w:divBdr>
        <w:top w:val="none" w:sz="0" w:space="0" w:color="auto"/>
        <w:left w:val="none" w:sz="0" w:space="0" w:color="auto"/>
        <w:bottom w:val="none" w:sz="0" w:space="0" w:color="auto"/>
        <w:right w:val="none" w:sz="0" w:space="0" w:color="auto"/>
      </w:divBdr>
    </w:div>
    <w:div w:id="976371061">
      <w:bodyDiv w:val="1"/>
      <w:marLeft w:val="0"/>
      <w:marRight w:val="0"/>
      <w:marTop w:val="0"/>
      <w:marBottom w:val="0"/>
      <w:divBdr>
        <w:top w:val="none" w:sz="0" w:space="0" w:color="auto"/>
        <w:left w:val="none" w:sz="0" w:space="0" w:color="auto"/>
        <w:bottom w:val="none" w:sz="0" w:space="0" w:color="auto"/>
        <w:right w:val="none" w:sz="0" w:space="0" w:color="auto"/>
      </w:divBdr>
    </w:div>
    <w:div w:id="1048067630">
      <w:bodyDiv w:val="1"/>
      <w:marLeft w:val="0"/>
      <w:marRight w:val="0"/>
      <w:marTop w:val="0"/>
      <w:marBottom w:val="0"/>
      <w:divBdr>
        <w:top w:val="none" w:sz="0" w:space="0" w:color="auto"/>
        <w:left w:val="none" w:sz="0" w:space="0" w:color="auto"/>
        <w:bottom w:val="none" w:sz="0" w:space="0" w:color="auto"/>
        <w:right w:val="none" w:sz="0" w:space="0" w:color="auto"/>
      </w:divBdr>
    </w:div>
    <w:div w:id="1079251674">
      <w:bodyDiv w:val="1"/>
      <w:marLeft w:val="0"/>
      <w:marRight w:val="0"/>
      <w:marTop w:val="0"/>
      <w:marBottom w:val="0"/>
      <w:divBdr>
        <w:top w:val="none" w:sz="0" w:space="0" w:color="auto"/>
        <w:left w:val="none" w:sz="0" w:space="0" w:color="auto"/>
        <w:bottom w:val="none" w:sz="0" w:space="0" w:color="auto"/>
        <w:right w:val="none" w:sz="0" w:space="0" w:color="auto"/>
      </w:divBdr>
    </w:div>
    <w:div w:id="1306204386">
      <w:bodyDiv w:val="1"/>
      <w:marLeft w:val="0"/>
      <w:marRight w:val="0"/>
      <w:marTop w:val="0"/>
      <w:marBottom w:val="0"/>
      <w:divBdr>
        <w:top w:val="none" w:sz="0" w:space="0" w:color="auto"/>
        <w:left w:val="none" w:sz="0" w:space="0" w:color="auto"/>
        <w:bottom w:val="none" w:sz="0" w:space="0" w:color="auto"/>
        <w:right w:val="none" w:sz="0" w:space="0" w:color="auto"/>
      </w:divBdr>
    </w:div>
    <w:div w:id="1734037530">
      <w:bodyDiv w:val="1"/>
      <w:marLeft w:val="0"/>
      <w:marRight w:val="0"/>
      <w:marTop w:val="0"/>
      <w:marBottom w:val="0"/>
      <w:divBdr>
        <w:top w:val="none" w:sz="0" w:space="0" w:color="auto"/>
        <w:left w:val="none" w:sz="0" w:space="0" w:color="auto"/>
        <w:bottom w:val="none" w:sz="0" w:space="0" w:color="auto"/>
        <w:right w:val="none" w:sz="0" w:space="0" w:color="auto"/>
      </w:divBdr>
    </w:div>
    <w:div w:id="1942684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g"/><Relationship Id="rId3" Type="http://schemas.microsoft.com/office/2007/relationships/stylesWithEffects" Target="stylesWithEffect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23</Pages>
  <Words>29840</Words>
  <Characters>170092</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5</cp:revision>
  <dcterms:created xsi:type="dcterms:W3CDTF">2019-08-13T02:44:00Z</dcterms:created>
  <dcterms:modified xsi:type="dcterms:W3CDTF">2019-09-17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UbuWcuK"/&gt;&lt;style id="http://www.zotero.org/styles/world-journal-of-surger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